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ask="http://schemas.microsoft.com/office/drawing/2018/sketchyshapes" mc:Ignorable="w14 w15 w16se w16cid w16 w16cex w16sdtdh wp14">
  <w:body>
    <w:p w:rsidRPr="00CE5661" w:rsidR="00CE5661" w:rsidP="00E83FC7" w:rsidRDefault="00226F20" w14:paraId="2FC82831" w14:textId="41E3DD2B">
      <w:pPr>
        <w:pStyle w:val="Untertitel"/>
        <w:rPr>
          <w:rFonts w:ascii="Hadassah Friedlaender" w:hAnsi="Hadassah Friedlaender" w:cs="Hadassah Friedlaender"/>
          <w:color w:val="2F5496" w:themeColor="accent1" w:themeShade="BF"/>
          <w:sz w:val="72"/>
          <w:szCs w:val="72"/>
        </w:rPr>
      </w:pPr>
      <w:r>
        <w:rPr>
          <w:rFonts w:ascii="Hadassah Friedlaender" w:hAnsi="Hadassah Friedlaender" w:cs="Hadassah Friedlaender"/>
          <w:color w:val="2F5496" w:themeColor="accent1" w:themeShade="BF"/>
          <w:sz w:val="72"/>
          <w:szCs w:val="72"/>
        </w:rPr>
        <w:t>Nachhaltig zusammen</w:t>
      </w:r>
    </w:p>
    <w:p w:rsidRPr="00D54775" w:rsidR="00C17323" w:rsidP="00E83FC7" w:rsidRDefault="00C17323" w14:paraId="387C7597" w14:textId="29F825A0">
      <w:pPr>
        <w:pStyle w:val="Untertitel"/>
        <w:rPr>
          <w:rFonts w:ascii="Hadassah Friedlaender" w:hAnsi="Hadassah Friedlaender" w:cs="Hadassah Friedlaender"/>
          <w:color w:val="2F5496" w:themeColor="accent1" w:themeShade="BF"/>
        </w:rPr>
      </w:pPr>
      <w:r w:rsidRPr="00D54775">
        <w:rPr>
          <w:rFonts w:hint="cs" w:ascii="Hadassah Friedlaender" w:hAnsi="Hadassah Friedlaender" w:cs="Hadassah Friedlaender"/>
          <w:color w:val="2F5496" w:themeColor="accent1" w:themeShade="BF"/>
        </w:rPr>
        <w:t>FH Münster</w:t>
      </w:r>
    </w:p>
    <w:p w:rsidRPr="00D54775" w:rsidR="0070610E" w:rsidP="00023E13" w:rsidRDefault="0070610E" w14:paraId="282963DD" w14:textId="11EA1728">
      <w:pPr>
        <w:jc w:val="both"/>
        <w:rPr>
          <w:rFonts w:ascii="Hadassah Friedlaender" w:hAnsi="Hadassah Friedlaender" w:cs="Hadassah Friedlaender"/>
          <w:color w:val="2F5496" w:themeColor="accent1" w:themeShade="BF"/>
        </w:rPr>
      </w:pPr>
    </w:p>
    <w:p w:rsidRPr="00D54775" w:rsidR="00C17323" w:rsidP="00023E13" w:rsidRDefault="00C17323" w14:paraId="4843C31B" w14:textId="566A5DAC">
      <w:pPr>
        <w:jc w:val="both"/>
        <w:rPr>
          <w:rFonts w:ascii="Hadassah Friedlaender" w:hAnsi="Hadassah Friedlaender" w:cs="Hadassah Friedlaender"/>
          <w:color w:val="2F5496" w:themeColor="accent1" w:themeShade="BF"/>
        </w:rPr>
      </w:pPr>
      <w:r w:rsidRPr="00D54775">
        <w:rPr>
          <w:noProof/>
          <w:color w:val="2F5496" w:themeColor="accent1" w:themeShade="BF"/>
        </w:rPr>
        <w:drawing>
          <wp:anchor distT="0" distB="0" distL="114300" distR="114300" simplePos="0" relativeHeight="251658240" behindDoc="0" locked="0" layoutInCell="1" allowOverlap="1" wp14:anchorId="6C0A078D" wp14:editId="6867B003">
            <wp:simplePos x="0" y="0"/>
            <wp:positionH relativeFrom="margin">
              <wp:align>right</wp:align>
            </wp:positionH>
            <wp:positionV relativeFrom="paragraph">
              <wp:posOffset>115570</wp:posOffset>
            </wp:positionV>
            <wp:extent cx="5760720" cy="3780790"/>
            <wp:effectExtent l="0" t="0" r="0" b="0"/>
            <wp:wrapSquare wrapText="bothSides"/>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780790"/>
                    </a:xfrm>
                    <a:prstGeom prst="rect">
                      <a:avLst/>
                    </a:prstGeom>
                    <a:noFill/>
                    <a:ln>
                      <a:noFill/>
                    </a:ln>
                  </pic:spPr>
                </pic:pic>
              </a:graphicData>
            </a:graphic>
          </wp:anchor>
        </w:drawing>
      </w:r>
    </w:p>
    <w:p w:rsidRPr="00D54775" w:rsidR="00C17323" w:rsidP="00F659C0" w:rsidRDefault="00C17323" w14:paraId="3DFAD5BB" w14:textId="5CAB8A6A">
      <w:pPr>
        <w:rPr>
          <w:rFonts w:ascii="Hadassah Friedlaender" w:hAnsi="Hadassah Friedlaender" w:cs="Hadassah Friedlaender"/>
          <w:b/>
          <w:bCs/>
          <w:color w:val="2F5496" w:themeColor="accent1" w:themeShade="BF"/>
          <w:sz w:val="28"/>
          <w:szCs w:val="28"/>
        </w:rPr>
      </w:pPr>
    </w:p>
    <w:p w:rsidRPr="00D54775" w:rsidR="00C17323" w:rsidP="00E83FC7" w:rsidRDefault="00C17323" w14:paraId="2AAC586B" w14:textId="479B02D4">
      <w:pPr>
        <w:jc w:val="center"/>
        <w:rPr>
          <w:rFonts w:ascii="Hadassah Friedlaender" w:hAnsi="Hadassah Friedlaender" w:cs="Hadassah Friedlaender"/>
          <w:b/>
          <w:bCs/>
          <w:color w:val="2F5496" w:themeColor="accent1" w:themeShade="BF"/>
          <w:sz w:val="28"/>
          <w:szCs w:val="28"/>
        </w:rPr>
      </w:pPr>
    </w:p>
    <w:p w:rsidR="00C17323" w:rsidP="00E83FC7" w:rsidRDefault="00C17323" w14:paraId="7E1387AA" w14:textId="2DEB84C9">
      <w:pPr>
        <w:jc w:val="center"/>
        <w:rPr>
          <w:rFonts w:ascii="Hadassah Friedlaender" w:hAnsi="Hadassah Friedlaender" w:cs="Hadassah Friedlaender"/>
          <w:b/>
          <w:bCs/>
          <w:color w:val="2F5496" w:themeColor="accent1" w:themeShade="BF"/>
          <w:sz w:val="28"/>
          <w:szCs w:val="28"/>
        </w:rPr>
      </w:pPr>
    </w:p>
    <w:p w:rsidR="00CE5661" w:rsidP="00E83FC7" w:rsidRDefault="00C6443C" w14:paraId="12A737CC" w14:textId="3F51CF56">
      <w:pPr>
        <w:jc w:val="center"/>
        <w:rPr>
          <w:rFonts w:ascii="Hadassah Friedlaender" w:hAnsi="Hadassah Friedlaender" w:cs="Hadassah Friedlaender"/>
          <w:b/>
          <w:bCs/>
          <w:color w:val="2F5496" w:themeColor="accent1" w:themeShade="BF"/>
          <w:sz w:val="28"/>
          <w:szCs w:val="28"/>
        </w:rPr>
      </w:pPr>
      <w:r w:rsidRPr="00D54775">
        <w:rPr>
          <w:rFonts w:hint="cs" w:ascii="Hadassah Friedlaender" w:hAnsi="Hadassah Friedlaender" w:cs="Hadassah Friedlaender"/>
          <w:noProof/>
          <w:color w:val="2F5496" w:themeColor="accent1" w:themeShade="BF"/>
        </w:rPr>
        <mc:AlternateContent>
          <mc:Choice Requires="wps">
            <w:drawing>
              <wp:anchor distT="0" distB="0" distL="114300" distR="114300" simplePos="0" relativeHeight="251692032" behindDoc="0" locked="0" layoutInCell="1" allowOverlap="1" wp14:anchorId="554B59DC" wp14:editId="084230AF">
                <wp:simplePos x="0" y="0"/>
                <wp:positionH relativeFrom="page">
                  <wp:posOffset>1418395</wp:posOffset>
                </wp:positionH>
                <wp:positionV relativeFrom="paragraph">
                  <wp:posOffset>52510</wp:posOffset>
                </wp:positionV>
                <wp:extent cx="4660265" cy="1415415"/>
                <wp:effectExtent l="25400" t="12700" r="38735" b="19685"/>
                <wp:wrapNone/>
                <wp:docPr id="20" name="Rechteck 4"/>
                <wp:cNvGraphicFramePr/>
                <a:graphic xmlns:a="http://schemas.openxmlformats.org/drawingml/2006/main">
                  <a:graphicData uri="http://schemas.microsoft.com/office/word/2010/wordprocessingShape">
                    <wps:wsp>
                      <wps:cNvSpPr/>
                      <wps:spPr>
                        <a:xfrm>
                          <a:off x="0" y="0"/>
                          <a:ext cx="4660265" cy="1415415"/>
                        </a:xfrm>
                        <a:custGeom>
                          <a:avLst/>
                          <a:gdLst>
                            <a:gd name="connsiteX0" fmla="*/ 0 w 4660265"/>
                            <a:gd name="connsiteY0" fmla="*/ 0 h 1415415"/>
                            <a:gd name="connsiteX1" fmla="*/ 283852 w 4660265"/>
                            <a:gd name="connsiteY1" fmla="*/ 0 h 1415415"/>
                            <a:gd name="connsiteX2" fmla="*/ 707512 w 4660265"/>
                            <a:gd name="connsiteY2" fmla="*/ 0 h 1415415"/>
                            <a:gd name="connsiteX3" fmla="*/ 1177776 w 4660265"/>
                            <a:gd name="connsiteY3" fmla="*/ 0 h 1415415"/>
                            <a:gd name="connsiteX4" fmla="*/ 1508231 w 4660265"/>
                            <a:gd name="connsiteY4" fmla="*/ 0 h 1415415"/>
                            <a:gd name="connsiteX5" fmla="*/ 1931891 w 4660265"/>
                            <a:gd name="connsiteY5" fmla="*/ 0 h 1415415"/>
                            <a:gd name="connsiteX6" fmla="*/ 2402154 w 4660265"/>
                            <a:gd name="connsiteY6" fmla="*/ 0 h 1415415"/>
                            <a:gd name="connsiteX7" fmla="*/ 2825815 w 4660265"/>
                            <a:gd name="connsiteY7" fmla="*/ 0 h 1415415"/>
                            <a:gd name="connsiteX8" fmla="*/ 3249475 w 4660265"/>
                            <a:gd name="connsiteY8" fmla="*/ 0 h 1415415"/>
                            <a:gd name="connsiteX9" fmla="*/ 3626533 w 4660265"/>
                            <a:gd name="connsiteY9" fmla="*/ 0 h 1415415"/>
                            <a:gd name="connsiteX10" fmla="*/ 3956988 w 4660265"/>
                            <a:gd name="connsiteY10" fmla="*/ 0 h 1415415"/>
                            <a:gd name="connsiteX11" fmla="*/ 4660265 w 4660265"/>
                            <a:gd name="connsiteY11" fmla="*/ 0 h 1415415"/>
                            <a:gd name="connsiteX12" fmla="*/ 4660265 w 4660265"/>
                            <a:gd name="connsiteY12" fmla="*/ 80206 h 1415415"/>
                            <a:gd name="connsiteX13" fmla="*/ 4660265 w 4660265"/>
                            <a:gd name="connsiteY13" fmla="*/ 146259 h 1415415"/>
                            <a:gd name="connsiteX14" fmla="*/ 4660265 w 4660265"/>
                            <a:gd name="connsiteY14" fmla="*/ 268928 h 1415415"/>
                            <a:gd name="connsiteX15" fmla="*/ 4660265 w 4660265"/>
                            <a:gd name="connsiteY15" fmla="*/ 391598 h 1415415"/>
                            <a:gd name="connsiteX16" fmla="*/ 4660265 w 4660265"/>
                            <a:gd name="connsiteY16" fmla="*/ 514267 h 1415415"/>
                            <a:gd name="connsiteX17" fmla="*/ 4660265 w 4660265"/>
                            <a:gd name="connsiteY17" fmla="*/ 622782 h 1415415"/>
                            <a:gd name="connsiteX18" fmla="*/ 4660265 w 4660265"/>
                            <a:gd name="connsiteY18" fmla="*/ 688835 h 1415415"/>
                            <a:gd name="connsiteX19" fmla="*/ 4660265 w 4660265"/>
                            <a:gd name="connsiteY19" fmla="*/ 740733 h 1415415"/>
                            <a:gd name="connsiteX20" fmla="*/ 4660265 w 4660265"/>
                            <a:gd name="connsiteY20" fmla="*/ 820940 h 1415415"/>
                            <a:gd name="connsiteX21" fmla="*/ 4660265 w 4660265"/>
                            <a:gd name="connsiteY21" fmla="*/ 929455 h 1415415"/>
                            <a:gd name="connsiteX22" fmla="*/ 4660265 w 4660265"/>
                            <a:gd name="connsiteY22" fmla="*/ 981354 h 1415415"/>
                            <a:gd name="connsiteX23" fmla="*/ 4660265 w 4660265"/>
                            <a:gd name="connsiteY23" fmla="*/ 1075715 h 1415415"/>
                            <a:gd name="connsiteX24" fmla="*/ 4660265 w 4660265"/>
                            <a:gd name="connsiteY24" fmla="*/ 1141768 h 1415415"/>
                            <a:gd name="connsiteX25" fmla="*/ 4660265 w 4660265"/>
                            <a:gd name="connsiteY25" fmla="*/ 1264437 h 1415415"/>
                            <a:gd name="connsiteX26" fmla="*/ 4660265 w 4660265"/>
                            <a:gd name="connsiteY26" fmla="*/ 1330490 h 1415415"/>
                            <a:gd name="connsiteX27" fmla="*/ 4660265 w 4660265"/>
                            <a:gd name="connsiteY27" fmla="*/ 1415415 h 1415415"/>
                            <a:gd name="connsiteX28" fmla="*/ 4329809 w 4660265"/>
                            <a:gd name="connsiteY28" fmla="*/ 1415415 h 1415415"/>
                            <a:gd name="connsiteX29" fmla="*/ 4045957 w 4660265"/>
                            <a:gd name="connsiteY29" fmla="*/ 1415415 h 1415415"/>
                            <a:gd name="connsiteX30" fmla="*/ 3668899 w 4660265"/>
                            <a:gd name="connsiteY30" fmla="*/ 1415415 h 1415415"/>
                            <a:gd name="connsiteX31" fmla="*/ 3245239 w 4660265"/>
                            <a:gd name="connsiteY31" fmla="*/ 1415415 h 1415415"/>
                            <a:gd name="connsiteX32" fmla="*/ 2914783 w 4660265"/>
                            <a:gd name="connsiteY32" fmla="*/ 1415415 h 1415415"/>
                            <a:gd name="connsiteX33" fmla="*/ 2630931 w 4660265"/>
                            <a:gd name="connsiteY33" fmla="*/ 1415415 h 1415415"/>
                            <a:gd name="connsiteX34" fmla="*/ 2253873 w 4660265"/>
                            <a:gd name="connsiteY34" fmla="*/ 1415415 h 1415415"/>
                            <a:gd name="connsiteX35" fmla="*/ 1830213 w 4660265"/>
                            <a:gd name="connsiteY35" fmla="*/ 1415415 h 1415415"/>
                            <a:gd name="connsiteX36" fmla="*/ 1499758 w 4660265"/>
                            <a:gd name="connsiteY36" fmla="*/ 1415415 h 1415415"/>
                            <a:gd name="connsiteX37" fmla="*/ 1076097 w 4660265"/>
                            <a:gd name="connsiteY37" fmla="*/ 1415415 h 1415415"/>
                            <a:gd name="connsiteX38" fmla="*/ 605834 w 4660265"/>
                            <a:gd name="connsiteY38" fmla="*/ 1415415 h 1415415"/>
                            <a:gd name="connsiteX39" fmla="*/ 0 w 4660265"/>
                            <a:gd name="connsiteY39" fmla="*/ 1415415 h 1415415"/>
                            <a:gd name="connsiteX40" fmla="*/ 0 w 4660265"/>
                            <a:gd name="connsiteY40" fmla="*/ 1335208 h 1415415"/>
                            <a:gd name="connsiteX41" fmla="*/ 0 w 4660265"/>
                            <a:gd name="connsiteY41" fmla="*/ 1212538 h 1415415"/>
                            <a:gd name="connsiteX42" fmla="*/ 0 w 4660265"/>
                            <a:gd name="connsiteY42" fmla="*/ 1118177 h 1415415"/>
                            <a:gd name="connsiteX43" fmla="*/ 0 w 4660265"/>
                            <a:gd name="connsiteY43" fmla="*/ 1066279 h 1415415"/>
                            <a:gd name="connsiteX44" fmla="*/ 0 w 4660265"/>
                            <a:gd name="connsiteY44" fmla="*/ 1014380 h 1415415"/>
                            <a:gd name="connsiteX45" fmla="*/ 0 w 4660265"/>
                            <a:gd name="connsiteY45" fmla="*/ 962482 h 1415415"/>
                            <a:gd name="connsiteX46" fmla="*/ 0 w 4660265"/>
                            <a:gd name="connsiteY46" fmla="*/ 868121 h 1415415"/>
                            <a:gd name="connsiteX47" fmla="*/ 0 w 4660265"/>
                            <a:gd name="connsiteY47" fmla="*/ 787914 h 1415415"/>
                            <a:gd name="connsiteX48" fmla="*/ 0 w 4660265"/>
                            <a:gd name="connsiteY48" fmla="*/ 707707 h 1415415"/>
                            <a:gd name="connsiteX49" fmla="*/ 0 w 4660265"/>
                            <a:gd name="connsiteY49" fmla="*/ 655809 h 1415415"/>
                            <a:gd name="connsiteX50" fmla="*/ 0 w 4660265"/>
                            <a:gd name="connsiteY50" fmla="*/ 603910 h 1415415"/>
                            <a:gd name="connsiteX51" fmla="*/ 0 w 4660265"/>
                            <a:gd name="connsiteY51" fmla="*/ 552011 h 1415415"/>
                            <a:gd name="connsiteX52" fmla="*/ 0 w 4660265"/>
                            <a:gd name="connsiteY52" fmla="*/ 429342 h 1415415"/>
                            <a:gd name="connsiteX53" fmla="*/ 0 w 4660265"/>
                            <a:gd name="connsiteY53" fmla="*/ 349135 h 1415415"/>
                            <a:gd name="connsiteX54" fmla="*/ 0 w 4660265"/>
                            <a:gd name="connsiteY54" fmla="*/ 254774 h 1415415"/>
                            <a:gd name="connsiteX55" fmla="*/ 0 w 4660265"/>
                            <a:gd name="connsiteY55" fmla="*/ 132105 h 1415415"/>
                            <a:gd name="connsiteX56" fmla="*/ 0 w 4660265"/>
                            <a:gd name="connsiteY56" fmla="*/ 0 h 141541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4660265" h="1415415" extrusionOk="0">
                              <a:moveTo>
                                <a:pt x="0" y="0"/>
                              </a:moveTo>
                              <a:cubicBezTo>
                                <a:pt x="121665" y="5555"/>
                                <a:pt x="157574" y="5651"/>
                                <a:pt x="283852" y="0"/>
                              </a:cubicBezTo>
                              <a:cubicBezTo>
                                <a:pt x="358584" y="-16019"/>
                                <a:pt x="554926" y="3487"/>
                                <a:pt x="707512" y="0"/>
                              </a:cubicBezTo>
                              <a:cubicBezTo>
                                <a:pt x="840664" y="5331"/>
                                <a:pt x="974699" y="15354"/>
                                <a:pt x="1177776" y="0"/>
                              </a:cubicBezTo>
                              <a:cubicBezTo>
                                <a:pt x="1308421" y="11166"/>
                                <a:pt x="1391076" y="-7192"/>
                                <a:pt x="1508231" y="0"/>
                              </a:cubicBezTo>
                              <a:cubicBezTo>
                                <a:pt x="1639865" y="4880"/>
                                <a:pt x="1721378" y="6465"/>
                                <a:pt x="1931891" y="0"/>
                              </a:cubicBezTo>
                              <a:cubicBezTo>
                                <a:pt x="2087820" y="6150"/>
                                <a:pt x="2300859" y="19215"/>
                                <a:pt x="2402154" y="0"/>
                              </a:cubicBezTo>
                              <a:cubicBezTo>
                                <a:pt x="2566589" y="13549"/>
                                <a:pt x="2722386" y="6418"/>
                                <a:pt x="2825815" y="0"/>
                              </a:cubicBezTo>
                              <a:cubicBezTo>
                                <a:pt x="2964284" y="-5903"/>
                                <a:pt x="3134990" y="-13727"/>
                                <a:pt x="3249475" y="0"/>
                              </a:cubicBezTo>
                              <a:cubicBezTo>
                                <a:pt x="3347465" y="6388"/>
                                <a:pt x="3414934" y="9249"/>
                                <a:pt x="3626533" y="0"/>
                              </a:cubicBezTo>
                              <a:cubicBezTo>
                                <a:pt x="3746581" y="12565"/>
                                <a:pt x="3880435" y="-1284"/>
                                <a:pt x="3956988" y="0"/>
                              </a:cubicBezTo>
                              <a:cubicBezTo>
                                <a:pt x="4149079" y="10023"/>
                                <a:pt x="4414088" y="21338"/>
                                <a:pt x="4660265" y="0"/>
                              </a:cubicBezTo>
                              <a:cubicBezTo>
                                <a:pt x="4647445" y="21276"/>
                                <a:pt x="4648364" y="61138"/>
                                <a:pt x="4660265" y="80206"/>
                              </a:cubicBezTo>
                              <a:cubicBezTo>
                                <a:pt x="4669404" y="102078"/>
                                <a:pt x="4675172" y="126259"/>
                                <a:pt x="4660265" y="146259"/>
                              </a:cubicBezTo>
                              <a:cubicBezTo>
                                <a:pt x="4644347" y="171280"/>
                                <a:pt x="4654534" y="245217"/>
                                <a:pt x="4660265" y="268928"/>
                              </a:cubicBezTo>
                              <a:cubicBezTo>
                                <a:pt x="4664797" y="288833"/>
                                <a:pt x="4649398" y="335045"/>
                                <a:pt x="4660265" y="391598"/>
                              </a:cubicBezTo>
                              <a:cubicBezTo>
                                <a:pt x="4676985" y="448325"/>
                                <a:pt x="4639572" y="478653"/>
                                <a:pt x="4660265" y="514267"/>
                              </a:cubicBezTo>
                              <a:cubicBezTo>
                                <a:pt x="4678748" y="547006"/>
                                <a:pt x="4692464" y="596654"/>
                                <a:pt x="4660265" y="622782"/>
                              </a:cubicBezTo>
                              <a:cubicBezTo>
                                <a:pt x="4634542" y="652758"/>
                                <a:pt x="4643506" y="657699"/>
                                <a:pt x="4660265" y="688835"/>
                              </a:cubicBezTo>
                              <a:cubicBezTo>
                                <a:pt x="4674041" y="721037"/>
                                <a:pt x="4668929" y="730998"/>
                                <a:pt x="4660265" y="740733"/>
                              </a:cubicBezTo>
                              <a:cubicBezTo>
                                <a:pt x="4660533" y="746348"/>
                                <a:pt x="4650750" y="787381"/>
                                <a:pt x="4660265" y="820940"/>
                              </a:cubicBezTo>
                              <a:cubicBezTo>
                                <a:pt x="4670697" y="857460"/>
                                <a:pt x="4680541" y="884984"/>
                                <a:pt x="4660265" y="929455"/>
                              </a:cubicBezTo>
                              <a:cubicBezTo>
                                <a:pt x="4643087" y="982472"/>
                                <a:pt x="4651263" y="961636"/>
                                <a:pt x="4660265" y="981354"/>
                              </a:cubicBezTo>
                              <a:cubicBezTo>
                                <a:pt x="4665865" y="1014142"/>
                                <a:pt x="4678363" y="1037318"/>
                                <a:pt x="4660265" y="1075715"/>
                              </a:cubicBezTo>
                              <a:cubicBezTo>
                                <a:pt x="4648338" y="1118430"/>
                                <a:pt x="4669170" y="1115218"/>
                                <a:pt x="4660265" y="1141768"/>
                              </a:cubicBezTo>
                              <a:cubicBezTo>
                                <a:pt x="4644321" y="1163797"/>
                                <a:pt x="4686768" y="1193903"/>
                                <a:pt x="4660265" y="1264437"/>
                              </a:cubicBezTo>
                              <a:cubicBezTo>
                                <a:pt x="4633654" y="1320573"/>
                                <a:pt x="4654278" y="1307162"/>
                                <a:pt x="4660265" y="1330490"/>
                              </a:cubicBezTo>
                              <a:cubicBezTo>
                                <a:pt x="4661128" y="1355681"/>
                                <a:pt x="4650635" y="1388152"/>
                                <a:pt x="4660265" y="1415415"/>
                              </a:cubicBezTo>
                              <a:cubicBezTo>
                                <a:pt x="4569359" y="1424278"/>
                                <a:pt x="4414560" y="1409063"/>
                                <a:pt x="4329809" y="1415415"/>
                              </a:cubicBezTo>
                              <a:cubicBezTo>
                                <a:pt x="4215082" y="1410903"/>
                                <a:pt x="4189000" y="1423885"/>
                                <a:pt x="4045957" y="1415415"/>
                              </a:cubicBezTo>
                              <a:cubicBezTo>
                                <a:pt x="3914937" y="1372753"/>
                                <a:pt x="3827344" y="1408976"/>
                                <a:pt x="3668899" y="1415415"/>
                              </a:cubicBezTo>
                              <a:cubicBezTo>
                                <a:pt x="3537241" y="1398775"/>
                                <a:pt x="3418812" y="1433072"/>
                                <a:pt x="3245239" y="1415415"/>
                              </a:cubicBezTo>
                              <a:cubicBezTo>
                                <a:pt x="3109357" y="1414125"/>
                                <a:pt x="3051506" y="1416295"/>
                                <a:pt x="2914783" y="1415415"/>
                              </a:cubicBezTo>
                              <a:cubicBezTo>
                                <a:pt x="2833048" y="1437618"/>
                                <a:pt x="2704462" y="1419932"/>
                                <a:pt x="2630931" y="1415415"/>
                              </a:cubicBezTo>
                              <a:cubicBezTo>
                                <a:pt x="2554770" y="1416520"/>
                                <a:pt x="2357212" y="1406641"/>
                                <a:pt x="2253873" y="1415415"/>
                              </a:cubicBezTo>
                              <a:cubicBezTo>
                                <a:pt x="2134016" y="1409534"/>
                                <a:pt x="2025396" y="1417985"/>
                                <a:pt x="1830213" y="1415415"/>
                              </a:cubicBezTo>
                              <a:cubicBezTo>
                                <a:pt x="1645221" y="1431101"/>
                                <a:pt x="1559518" y="1428028"/>
                                <a:pt x="1499758" y="1415415"/>
                              </a:cubicBezTo>
                              <a:cubicBezTo>
                                <a:pt x="1426276" y="1429128"/>
                                <a:pt x="1173258" y="1435195"/>
                                <a:pt x="1076097" y="1415415"/>
                              </a:cubicBezTo>
                              <a:cubicBezTo>
                                <a:pt x="891996" y="1403046"/>
                                <a:pt x="820742" y="1410377"/>
                                <a:pt x="605834" y="1415415"/>
                              </a:cubicBezTo>
                              <a:cubicBezTo>
                                <a:pt x="383233" y="1416299"/>
                                <a:pt x="254411" y="1376417"/>
                                <a:pt x="0" y="1415415"/>
                              </a:cubicBezTo>
                              <a:cubicBezTo>
                                <a:pt x="-18966" y="1402016"/>
                                <a:pt x="11172" y="1373288"/>
                                <a:pt x="0" y="1335208"/>
                              </a:cubicBezTo>
                              <a:cubicBezTo>
                                <a:pt x="-5053" y="1299438"/>
                                <a:pt x="9609" y="1265562"/>
                                <a:pt x="0" y="1212538"/>
                              </a:cubicBezTo>
                              <a:cubicBezTo>
                                <a:pt x="-14763" y="1162142"/>
                                <a:pt x="-19678" y="1163703"/>
                                <a:pt x="0" y="1118177"/>
                              </a:cubicBezTo>
                              <a:cubicBezTo>
                                <a:pt x="22502" y="1074289"/>
                                <a:pt x="6575" y="1079260"/>
                                <a:pt x="0" y="1066279"/>
                              </a:cubicBezTo>
                              <a:cubicBezTo>
                                <a:pt x="-7679" y="1048924"/>
                                <a:pt x="-6880" y="1024886"/>
                                <a:pt x="0" y="1014380"/>
                              </a:cubicBezTo>
                              <a:cubicBezTo>
                                <a:pt x="10733" y="1002139"/>
                                <a:pt x="11007" y="974521"/>
                                <a:pt x="0" y="962482"/>
                              </a:cubicBezTo>
                              <a:cubicBezTo>
                                <a:pt x="-8864" y="947626"/>
                                <a:pt x="-3844" y="886625"/>
                                <a:pt x="0" y="868121"/>
                              </a:cubicBezTo>
                              <a:cubicBezTo>
                                <a:pt x="2383" y="849158"/>
                                <a:pt x="-14930" y="818404"/>
                                <a:pt x="0" y="787914"/>
                              </a:cubicBezTo>
                              <a:cubicBezTo>
                                <a:pt x="13776" y="767151"/>
                                <a:pt x="7383" y="751197"/>
                                <a:pt x="0" y="707707"/>
                              </a:cubicBezTo>
                              <a:cubicBezTo>
                                <a:pt x="-5119" y="670850"/>
                                <a:pt x="1827" y="676795"/>
                                <a:pt x="0" y="655809"/>
                              </a:cubicBezTo>
                              <a:cubicBezTo>
                                <a:pt x="-5876" y="633340"/>
                                <a:pt x="9033" y="619758"/>
                                <a:pt x="0" y="603910"/>
                              </a:cubicBezTo>
                              <a:cubicBezTo>
                                <a:pt x="-10344" y="591953"/>
                                <a:pt x="-538" y="568683"/>
                                <a:pt x="0" y="552011"/>
                              </a:cubicBezTo>
                              <a:cubicBezTo>
                                <a:pt x="9827" y="539647"/>
                                <a:pt x="-21965" y="469168"/>
                                <a:pt x="0" y="429342"/>
                              </a:cubicBezTo>
                              <a:cubicBezTo>
                                <a:pt x="19173" y="384123"/>
                                <a:pt x="-7361" y="383981"/>
                                <a:pt x="0" y="349135"/>
                              </a:cubicBezTo>
                              <a:cubicBezTo>
                                <a:pt x="14913" y="319782"/>
                                <a:pt x="16220" y="293480"/>
                                <a:pt x="0" y="254774"/>
                              </a:cubicBezTo>
                              <a:cubicBezTo>
                                <a:pt x="-15240" y="226043"/>
                                <a:pt x="-11200" y="191504"/>
                                <a:pt x="0" y="132105"/>
                              </a:cubicBezTo>
                              <a:cubicBezTo>
                                <a:pt x="6221" y="74964"/>
                                <a:pt x="5056" y="55182"/>
                                <a:pt x="0" y="0"/>
                              </a:cubicBezTo>
                              <a:close/>
                            </a:path>
                          </a:pathLst>
                        </a:custGeom>
                        <a:noFill/>
                        <a:ln>
                          <a:extLst>
                            <a:ext uri="{C807C97D-BFC1-408E-A445-0C87EB9F89A2}">
                              <ask:lineSketchStyleProps xmlns:ask="http://schemas.microsoft.com/office/drawing/2018/sketchyshapes" sd="424375866">
                                <a:custGeom>
                                  <a:avLst/>
                                  <a:gdLst>
                                    <a:gd name="connsiteX0" fmla="*/ 0 w 4660265"/>
                                    <a:gd name="connsiteY0" fmla="*/ 0 h 1415415"/>
                                    <a:gd name="connsiteX1" fmla="*/ 283852 w 4660265"/>
                                    <a:gd name="connsiteY1" fmla="*/ 0 h 1415415"/>
                                    <a:gd name="connsiteX2" fmla="*/ 707512 w 4660265"/>
                                    <a:gd name="connsiteY2" fmla="*/ 0 h 1415415"/>
                                    <a:gd name="connsiteX3" fmla="*/ 1177776 w 4660265"/>
                                    <a:gd name="connsiteY3" fmla="*/ 0 h 1415415"/>
                                    <a:gd name="connsiteX4" fmla="*/ 1508231 w 4660265"/>
                                    <a:gd name="connsiteY4" fmla="*/ 0 h 1415415"/>
                                    <a:gd name="connsiteX5" fmla="*/ 1931891 w 4660265"/>
                                    <a:gd name="connsiteY5" fmla="*/ 0 h 1415415"/>
                                    <a:gd name="connsiteX6" fmla="*/ 2402154 w 4660265"/>
                                    <a:gd name="connsiteY6" fmla="*/ 0 h 1415415"/>
                                    <a:gd name="connsiteX7" fmla="*/ 2825815 w 4660265"/>
                                    <a:gd name="connsiteY7" fmla="*/ 0 h 1415415"/>
                                    <a:gd name="connsiteX8" fmla="*/ 3249475 w 4660265"/>
                                    <a:gd name="connsiteY8" fmla="*/ 0 h 1415415"/>
                                    <a:gd name="connsiteX9" fmla="*/ 3626533 w 4660265"/>
                                    <a:gd name="connsiteY9" fmla="*/ 0 h 1415415"/>
                                    <a:gd name="connsiteX10" fmla="*/ 3956988 w 4660265"/>
                                    <a:gd name="connsiteY10" fmla="*/ 0 h 1415415"/>
                                    <a:gd name="connsiteX11" fmla="*/ 4660265 w 4660265"/>
                                    <a:gd name="connsiteY11" fmla="*/ 0 h 1415415"/>
                                    <a:gd name="connsiteX12" fmla="*/ 4660265 w 4660265"/>
                                    <a:gd name="connsiteY12" fmla="*/ 80206 h 1415415"/>
                                    <a:gd name="connsiteX13" fmla="*/ 4660265 w 4660265"/>
                                    <a:gd name="connsiteY13" fmla="*/ 146259 h 1415415"/>
                                    <a:gd name="connsiteX14" fmla="*/ 4660265 w 4660265"/>
                                    <a:gd name="connsiteY14" fmla="*/ 268928 h 1415415"/>
                                    <a:gd name="connsiteX15" fmla="*/ 4660265 w 4660265"/>
                                    <a:gd name="connsiteY15" fmla="*/ 391598 h 1415415"/>
                                    <a:gd name="connsiteX16" fmla="*/ 4660265 w 4660265"/>
                                    <a:gd name="connsiteY16" fmla="*/ 514267 h 1415415"/>
                                    <a:gd name="connsiteX17" fmla="*/ 4660265 w 4660265"/>
                                    <a:gd name="connsiteY17" fmla="*/ 622782 h 1415415"/>
                                    <a:gd name="connsiteX18" fmla="*/ 4660265 w 4660265"/>
                                    <a:gd name="connsiteY18" fmla="*/ 688835 h 1415415"/>
                                    <a:gd name="connsiteX19" fmla="*/ 4660265 w 4660265"/>
                                    <a:gd name="connsiteY19" fmla="*/ 740733 h 1415415"/>
                                    <a:gd name="connsiteX20" fmla="*/ 4660265 w 4660265"/>
                                    <a:gd name="connsiteY20" fmla="*/ 820940 h 1415415"/>
                                    <a:gd name="connsiteX21" fmla="*/ 4660265 w 4660265"/>
                                    <a:gd name="connsiteY21" fmla="*/ 929455 h 1415415"/>
                                    <a:gd name="connsiteX22" fmla="*/ 4660265 w 4660265"/>
                                    <a:gd name="connsiteY22" fmla="*/ 981354 h 1415415"/>
                                    <a:gd name="connsiteX23" fmla="*/ 4660265 w 4660265"/>
                                    <a:gd name="connsiteY23" fmla="*/ 1075715 h 1415415"/>
                                    <a:gd name="connsiteX24" fmla="*/ 4660265 w 4660265"/>
                                    <a:gd name="connsiteY24" fmla="*/ 1141768 h 1415415"/>
                                    <a:gd name="connsiteX25" fmla="*/ 4660265 w 4660265"/>
                                    <a:gd name="connsiteY25" fmla="*/ 1264437 h 1415415"/>
                                    <a:gd name="connsiteX26" fmla="*/ 4660265 w 4660265"/>
                                    <a:gd name="connsiteY26" fmla="*/ 1330490 h 1415415"/>
                                    <a:gd name="connsiteX27" fmla="*/ 4660265 w 4660265"/>
                                    <a:gd name="connsiteY27" fmla="*/ 1415415 h 1415415"/>
                                    <a:gd name="connsiteX28" fmla="*/ 4329809 w 4660265"/>
                                    <a:gd name="connsiteY28" fmla="*/ 1415415 h 1415415"/>
                                    <a:gd name="connsiteX29" fmla="*/ 4045957 w 4660265"/>
                                    <a:gd name="connsiteY29" fmla="*/ 1415415 h 1415415"/>
                                    <a:gd name="connsiteX30" fmla="*/ 3668899 w 4660265"/>
                                    <a:gd name="connsiteY30" fmla="*/ 1415415 h 1415415"/>
                                    <a:gd name="connsiteX31" fmla="*/ 3245239 w 4660265"/>
                                    <a:gd name="connsiteY31" fmla="*/ 1415415 h 1415415"/>
                                    <a:gd name="connsiteX32" fmla="*/ 2914783 w 4660265"/>
                                    <a:gd name="connsiteY32" fmla="*/ 1415415 h 1415415"/>
                                    <a:gd name="connsiteX33" fmla="*/ 2630931 w 4660265"/>
                                    <a:gd name="connsiteY33" fmla="*/ 1415415 h 1415415"/>
                                    <a:gd name="connsiteX34" fmla="*/ 2253873 w 4660265"/>
                                    <a:gd name="connsiteY34" fmla="*/ 1415415 h 1415415"/>
                                    <a:gd name="connsiteX35" fmla="*/ 1830213 w 4660265"/>
                                    <a:gd name="connsiteY35" fmla="*/ 1415415 h 1415415"/>
                                    <a:gd name="connsiteX36" fmla="*/ 1499758 w 4660265"/>
                                    <a:gd name="connsiteY36" fmla="*/ 1415415 h 1415415"/>
                                    <a:gd name="connsiteX37" fmla="*/ 1076097 w 4660265"/>
                                    <a:gd name="connsiteY37" fmla="*/ 1415415 h 1415415"/>
                                    <a:gd name="connsiteX38" fmla="*/ 605834 w 4660265"/>
                                    <a:gd name="connsiteY38" fmla="*/ 1415415 h 1415415"/>
                                    <a:gd name="connsiteX39" fmla="*/ 0 w 4660265"/>
                                    <a:gd name="connsiteY39" fmla="*/ 1415415 h 1415415"/>
                                    <a:gd name="connsiteX40" fmla="*/ 0 w 4660265"/>
                                    <a:gd name="connsiteY40" fmla="*/ 1335208 h 1415415"/>
                                    <a:gd name="connsiteX41" fmla="*/ 0 w 4660265"/>
                                    <a:gd name="connsiteY41" fmla="*/ 1212538 h 1415415"/>
                                    <a:gd name="connsiteX42" fmla="*/ 0 w 4660265"/>
                                    <a:gd name="connsiteY42" fmla="*/ 1118177 h 1415415"/>
                                    <a:gd name="connsiteX43" fmla="*/ 0 w 4660265"/>
                                    <a:gd name="connsiteY43" fmla="*/ 1066279 h 1415415"/>
                                    <a:gd name="connsiteX44" fmla="*/ 0 w 4660265"/>
                                    <a:gd name="connsiteY44" fmla="*/ 1014380 h 1415415"/>
                                    <a:gd name="connsiteX45" fmla="*/ 0 w 4660265"/>
                                    <a:gd name="connsiteY45" fmla="*/ 962482 h 1415415"/>
                                    <a:gd name="connsiteX46" fmla="*/ 0 w 4660265"/>
                                    <a:gd name="connsiteY46" fmla="*/ 868121 h 1415415"/>
                                    <a:gd name="connsiteX47" fmla="*/ 0 w 4660265"/>
                                    <a:gd name="connsiteY47" fmla="*/ 787914 h 1415415"/>
                                    <a:gd name="connsiteX48" fmla="*/ 0 w 4660265"/>
                                    <a:gd name="connsiteY48" fmla="*/ 707707 h 1415415"/>
                                    <a:gd name="connsiteX49" fmla="*/ 0 w 4660265"/>
                                    <a:gd name="connsiteY49" fmla="*/ 655809 h 1415415"/>
                                    <a:gd name="connsiteX50" fmla="*/ 0 w 4660265"/>
                                    <a:gd name="connsiteY50" fmla="*/ 603910 h 1415415"/>
                                    <a:gd name="connsiteX51" fmla="*/ 0 w 4660265"/>
                                    <a:gd name="connsiteY51" fmla="*/ 552011 h 1415415"/>
                                    <a:gd name="connsiteX52" fmla="*/ 0 w 4660265"/>
                                    <a:gd name="connsiteY52" fmla="*/ 429342 h 1415415"/>
                                    <a:gd name="connsiteX53" fmla="*/ 0 w 4660265"/>
                                    <a:gd name="connsiteY53" fmla="*/ 349135 h 1415415"/>
                                    <a:gd name="connsiteX54" fmla="*/ 0 w 4660265"/>
                                    <a:gd name="connsiteY54" fmla="*/ 254774 h 1415415"/>
                                    <a:gd name="connsiteX55" fmla="*/ 0 w 4660265"/>
                                    <a:gd name="connsiteY55" fmla="*/ 132105 h 1415415"/>
                                    <a:gd name="connsiteX56" fmla="*/ 0 w 4660265"/>
                                    <a:gd name="connsiteY56" fmla="*/ 0 h 141541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4660265" h="1415415" extrusionOk="0">
                                      <a:moveTo>
                                        <a:pt x="0" y="0"/>
                                      </a:moveTo>
                                      <a:cubicBezTo>
                                        <a:pt x="119894" y="1282"/>
                                        <a:pt x="154327" y="3803"/>
                                        <a:pt x="283852" y="0"/>
                                      </a:cubicBezTo>
                                      <a:cubicBezTo>
                                        <a:pt x="386224" y="-10214"/>
                                        <a:pt x="565795" y="-3365"/>
                                        <a:pt x="707512" y="0"/>
                                      </a:cubicBezTo>
                                      <a:cubicBezTo>
                                        <a:pt x="846121" y="967"/>
                                        <a:pt x="1008986" y="17590"/>
                                        <a:pt x="1177776" y="0"/>
                                      </a:cubicBezTo>
                                      <a:cubicBezTo>
                                        <a:pt x="1317539" y="14545"/>
                                        <a:pt x="1392019" y="-5214"/>
                                        <a:pt x="1508231" y="0"/>
                                      </a:cubicBezTo>
                                      <a:cubicBezTo>
                                        <a:pt x="1638616" y="2661"/>
                                        <a:pt x="1730143" y="4248"/>
                                        <a:pt x="1931891" y="0"/>
                                      </a:cubicBezTo>
                                      <a:cubicBezTo>
                                        <a:pt x="2086870" y="15563"/>
                                        <a:pt x="2290893" y="9021"/>
                                        <a:pt x="2402154" y="0"/>
                                      </a:cubicBezTo>
                                      <a:cubicBezTo>
                                        <a:pt x="2547427" y="-6618"/>
                                        <a:pt x="2706861" y="-4331"/>
                                        <a:pt x="2825815" y="0"/>
                                      </a:cubicBezTo>
                                      <a:cubicBezTo>
                                        <a:pt x="2939299" y="-1531"/>
                                        <a:pt x="3146634" y="3085"/>
                                        <a:pt x="3249475" y="0"/>
                                      </a:cubicBezTo>
                                      <a:cubicBezTo>
                                        <a:pt x="3344425" y="-8842"/>
                                        <a:pt x="3434428" y="-1417"/>
                                        <a:pt x="3626533" y="0"/>
                                      </a:cubicBezTo>
                                      <a:cubicBezTo>
                                        <a:pt x="3809544" y="-1136"/>
                                        <a:pt x="3794414" y="-1081"/>
                                        <a:pt x="3956988" y="0"/>
                                      </a:cubicBezTo>
                                      <a:cubicBezTo>
                                        <a:pt x="4140334" y="3373"/>
                                        <a:pt x="4374265" y="6878"/>
                                        <a:pt x="4660265" y="0"/>
                                      </a:cubicBezTo>
                                      <a:cubicBezTo>
                                        <a:pt x="4650017" y="20910"/>
                                        <a:pt x="4652294" y="57305"/>
                                        <a:pt x="4660265" y="80206"/>
                                      </a:cubicBezTo>
                                      <a:cubicBezTo>
                                        <a:pt x="4667603" y="105797"/>
                                        <a:pt x="4674925" y="125323"/>
                                        <a:pt x="4660265" y="146259"/>
                                      </a:cubicBezTo>
                                      <a:cubicBezTo>
                                        <a:pt x="4644978" y="170352"/>
                                        <a:pt x="4653649" y="245545"/>
                                        <a:pt x="4660265" y="268928"/>
                                      </a:cubicBezTo>
                                      <a:cubicBezTo>
                                        <a:pt x="4662327" y="286863"/>
                                        <a:pt x="4650333" y="333200"/>
                                        <a:pt x="4660265" y="391598"/>
                                      </a:cubicBezTo>
                                      <a:cubicBezTo>
                                        <a:pt x="4670072" y="445522"/>
                                        <a:pt x="4638328" y="476790"/>
                                        <a:pt x="4660265" y="514267"/>
                                      </a:cubicBezTo>
                                      <a:cubicBezTo>
                                        <a:pt x="4684493" y="547331"/>
                                        <a:pt x="4685892" y="595747"/>
                                        <a:pt x="4660265" y="622782"/>
                                      </a:cubicBezTo>
                                      <a:cubicBezTo>
                                        <a:pt x="4633740" y="652281"/>
                                        <a:pt x="4643970" y="657064"/>
                                        <a:pt x="4660265" y="688835"/>
                                      </a:cubicBezTo>
                                      <a:cubicBezTo>
                                        <a:pt x="4675975" y="720406"/>
                                        <a:pt x="4669244" y="730626"/>
                                        <a:pt x="4660265" y="740733"/>
                                      </a:cubicBezTo>
                                      <a:cubicBezTo>
                                        <a:pt x="4655616" y="748955"/>
                                        <a:pt x="4655480" y="786612"/>
                                        <a:pt x="4660265" y="820940"/>
                                      </a:cubicBezTo>
                                      <a:cubicBezTo>
                                        <a:pt x="4672646" y="850625"/>
                                        <a:pt x="4680442" y="883933"/>
                                        <a:pt x="4660265" y="929455"/>
                                      </a:cubicBezTo>
                                      <a:cubicBezTo>
                                        <a:pt x="4642944" y="980719"/>
                                        <a:pt x="4652112" y="957003"/>
                                        <a:pt x="4660265" y="981354"/>
                                      </a:cubicBezTo>
                                      <a:cubicBezTo>
                                        <a:pt x="4664536" y="1005222"/>
                                        <a:pt x="4672670" y="1040492"/>
                                        <a:pt x="4660265" y="1075715"/>
                                      </a:cubicBezTo>
                                      <a:cubicBezTo>
                                        <a:pt x="4646728" y="1119708"/>
                                        <a:pt x="4670017" y="1113088"/>
                                        <a:pt x="4660265" y="1141768"/>
                                      </a:cubicBezTo>
                                      <a:cubicBezTo>
                                        <a:pt x="4651555" y="1162228"/>
                                        <a:pt x="4677608" y="1198580"/>
                                        <a:pt x="4660265" y="1264437"/>
                                      </a:cubicBezTo>
                                      <a:cubicBezTo>
                                        <a:pt x="4634136" y="1322145"/>
                                        <a:pt x="4654235" y="1306035"/>
                                        <a:pt x="4660265" y="1330490"/>
                                      </a:cubicBezTo>
                                      <a:cubicBezTo>
                                        <a:pt x="4660589" y="1356488"/>
                                        <a:pt x="4649743" y="1388515"/>
                                        <a:pt x="4660265" y="1415415"/>
                                      </a:cubicBezTo>
                                      <a:cubicBezTo>
                                        <a:pt x="4558053" y="1421023"/>
                                        <a:pt x="4409498" y="1407069"/>
                                        <a:pt x="4329809" y="1415415"/>
                                      </a:cubicBezTo>
                                      <a:cubicBezTo>
                                        <a:pt x="4216386" y="1408874"/>
                                        <a:pt x="4190105" y="1417249"/>
                                        <a:pt x="4045957" y="1415415"/>
                                      </a:cubicBezTo>
                                      <a:cubicBezTo>
                                        <a:pt x="3910035" y="1397007"/>
                                        <a:pt x="3809295" y="1414035"/>
                                        <a:pt x="3668899" y="1415415"/>
                                      </a:cubicBezTo>
                                      <a:cubicBezTo>
                                        <a:pt x="3533035" y="1410551"/>
                                        <a:pt x="3393009" y="1421545"/>
                                        <a:pt x="3245239" y="1415415"/>
                                      </a:cubicBezTo>
                                      <a:cubicBezTo>
                                        <a:pt x="3110198" y="1422294"/>
                                        <a:pt x="3046402" y="1411146"/>
                                        <a:pt x="2914783" y="1415415"/>
                                      </a:cubicBezTo>
                                      <a:cubicBezTo>
                                        <a:pt x="2825436" y="1429509"/>
                                        <a:pt x="2716567" y="1428585"/>
                                        <a:pt x="2630931" y="1415415"/>
                                      </a:cubicBezTo>
                                      <a:cubicBezTo>
                                        <a:pt x="2551916" y="1418052"/>
                                        <a:pt x="2359680" y="1406802"/>
                                        <a:pt x="2253873" y="1415415"/>
                                      </a:cubicBezTo>
                                      <a:cubicBezTo>
                                        <a:pt x="2147335" y="1416758"/>
                                        <a:pt x="2025465" y="1423485"/>
                                        <a:pt x="1830213" y="1415415"/>
                                      </a:cubicBezTo>
                                      <a:cubicBezTo>
                                        <a:pt x="1641201" y="1420477"/>
                                        <a:pt x="1567942" y="1418231"/>
                                        <a:pt x="1499758" y="1415415"/>
                                      </a:cubicBezTo>
                                      <a:cubicBezTo>
                                        <a:pt x="1431770" y="1426366"/>
                                        <a:pt x="1174813" y="1412195"/>
                                        <a:pt x="1076097" y="1415415"/>
                                      </a:cubicBezTo>
                                      <a:cubicBezTo>
                                        <a:pt x="896228" y="1394019"/>
                                        <a:pt x="829423" y="1409563"/>
                                        <a:pt x="605834" y="1415415"/>
                                      </a:cubicBezTo>
                                      <a:cubicBezTo>
                                        <a:pt x="395521" y="1435839"/>
                                        <a:pt x="258513" y="1410215"/>
                                        <a:pt x="0" y="1415415"/>
                                      </a:cubicBezTo>
                                      <a:cubicBezTo>
                                        <a:pt x="-11443" y="1400201"/>
                                        <a:pt x="12074" y="1366812"/>
                                        <a:pt x="0" y="1335208"/>
                                      </a:cubicBezTo>
                                      <a:cubicBezTo>
                                        <a:pt x="-8086" y="1305709"/>
                                        <a:pt x="17454" y="1258195"/>
                                        <a:pt x="0" y="1212538"/>
                                      </a:cubicBezTo>
                                      <a:cubicBezTo>
                                        <a:pt x="-14205" y="1162818"/>
                                        <a:pt x="-20504" y="1162975"/>
                                        <a:pt x="0" y="1118177"/>
                                      </a:cubicBezTo>
                                      <a:cubicBezTo>
                                        <a:pt x="21222" y="1075515"/>
                                        <a:pt x="6681" y="1081797"/>
                                        <a:pt x="0" y="1066279"/>
                                      </a:cubicBezTo>
                                      <a:cubicBezTo>
                                        <a:pt x="-8741" y="1048745"/>
                                        <a:pt x="-6907" y="1024590"/>
                                        <a:pt x="0" y="1014380"/>
                                      </a:cubicBezTo>
                                      <a:cubicBezTo>
                                        <a:pt x="10206" y="1002487"/>
                                        <a:pt x="12413" y="975235"/>
                                        <a:pt x="0" y="962482"/>
                                      </a:cubicBezTo>
                                      <a:cubicBezTo>
                                        <a:pt x="-13773" y="949027"/>
                                        <a:pt x="-2892" y="890121"/>
                                        <a:pt x="0" y="868121"/>
                                      </a:cubicBezTo>
                                      <a:cubicBezTo>
                                        <a:pt x="1098" y="852279"/>
                                        <a:pt x="-11743" y="814861"/>
                                        <a:pt x="0" y="787914"/>
                                      </a:cubicBezTo>
                                      <a:cubicBezTo>
                                        <a:pt x="15443" y="764741"/>
                                        <a:pt x="7052" y="746852"/>
                                        <a:pt x="0" y="707707"/>
                                      </a:cubicBezTo>
                                      <a:cubicBezTo>
                                        <a:pt x="-6293" y="669143"/>
                                        <a:pt x="1502" y="679834"/>
                                        <a:pt x="0" y="655809"/>
                                      </a:cubicBezTo>
                                      <a:cubicBezTo>
                                        <a:pt x="-2467" y="632270"/>
                                        <a:pt x="6145" y="619623"/>
                                        <a:pt x="0" y="603910"/>
                                      </a:cubicBezTo>
                                      <a:cubicBezTo>
                                        <a:pt x="-9600" y="589348"/>
                                        <a:pt x="-306" y="569271"/>
                                        <a:pt x="0" y="552011"/>
                                      </a:cubicBezTo>
                                      <a:cubicBezTo>
                                        <a:pt x="9482" y="537733"/>
                                        <a:pt x="-12436" y="472372"/>
                                        <a:pt x="0" y="429342"/>
                                      </a:cubicBezTo>
                                      <a:cubicBezTo>
                                        <a:pt x="16265" y="386653"/>
                                        <a:pt x="-12822" y="381207"/>
                                        <a:pt x="0" y="349135"/>
                                      </a:cubicBezTo>
                                      <a:cubicBezTo>
                                        <a:pt x="12605" y="323021"/>
                                        <a:pt x="16538" y="288168"/>
                                        <a:pt x="0" y="254774"/>
                                      </a:cubicBezTo>
                                      <a:cubicBezTo>
                                        <a:pt x="-14375" y="219308"/>
                                        <a:pt x="-11319" y="189025"/>
                                        <a:pt x="0" y="132105"/>
                                      </a:cubicBezTo>
                                      <a:cubicBezTo>
                                        <a:pt x="7921" y="75903"/>
                                        <a:pt x="810" y="54858"/>
                                        <a:pt x="0" y="0"/>
                                      </a:cubicBezTo>
                                      <a:close/>
                                    </a:path>
                                  </a:pathLst>
                                </a:custGeom>
                                <ask:type>
                                  <ask:lineSketchFreehand/>
                                </ask:type>
                              </ask:lineSketchStyleProps>
                            </a:ext>
                          </a:extLs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echteck 4" style="position:absolute;margin-left:111.7pt;margin-top:4.15pt;width:366.95pt;height:111.45pt;z-index:2516920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coordsize="7153275,9963150" o:spid="_x0000_s1026" filled="f" strokecolor="#1f3763 [1604]" strokeweight="1pt" path="m,c181874,-14860,228266,4273,435699,v207433,-4273,487162,-6822,650298,c1249133,6822,1524039,10834,1807828,v283789,-10834,386757,-1640,507232,c2435535,1640,2747002,-15298,2965358,v218356,15298,536262,16551,721830,c3872756,-16551,4164170,30914,4337486,v173316,-30914,497256,9639,650298,c5140826,-9639,5285312,-15335,5566549,v281238,15335,258823,14307,507232,c6322190,-14307,6663968,40148,7153275,v-18732,122584,-10672,394907,,564579c7163947,734251,7175075,858162,7153275,1029526v-21800,171364,-11538,674208,,863473c7164813,2082264,7148682,2396466,7153275,2756472v4593,360006,-31979,594558,,863473c7185254,3888860,7191162,4191072,7153275,4383786v-37887,192714,-21963,242896,,464947c7175238,5070784,7166804,5140302,7153275,5214049v-13529,73747,-10807,342820,,564578c7164082,6000385,7182407,6186564,7153275,6542469v-29132,355905,-15472,218130,,365315c7168747,7054969,7174977,7283573,7153275,7571994v-21701,288421,17511,255958,,464947c7135764,8245930,7186716,8492933,7153275,8900414v-33441,407481,-10188,289528,,464947c7163463,9540780,7134919,9720689,7153275,9963150v-109526,-928,-331477,8450,-507232,c6470288,9954700,6427668,9981122,6210343,9963150v-217325,-17972,-371590,-26764,-578765,c5424403,9989914,5193158,9937179,4981281,9963150v-211877,25971,-294405,5359,-507233,c4261220,9957791,4141878,9972556,4038349,9963150v-103529,-9406,-407170,21331,-578765,c3287990,9941819,3097402,9993939,2809286,9963150v-288116,-30789,-398535,24608,-507232,c2193357,9938542,1810137,9970276,1651756,9963150v-158381,-7126,-403092,-9405,-721830,c611188,9972556,388999,10000584,,9963150,-15870,9848776,25089,9657410,,9398572,-25089,9139734,21745,8878652,,8535099,-21745,8191546,-32284,8185591,,7870889,32284,7556187,8981,7618666,,7505573,-8981,7392480,-15954,7219128,,7140257v15954,-78871,16476,-246819,,-365315c-16476,6656447,-1310,6244850,,6110732,1310,5976614,-23477,5699485,,5546154,23477,5392823,13149,5253774,,4981575,-13149,4709376,3053,4773405,,4616260,-3053,4459116,8752,4344227,,4250944v-8752,-93283,-2342,-236359,,-365315c2342,3756673,-25541,3366586,,3022156,25541,2677726,-19119,2663276,,2457577,19119,2251878,32603,2046710,,1793367,-32603,1540024,-16499,1326222,,929894,16499,533566,3523,376344,,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" w14:anchorId="6E2D3DE5">
                <v:stroke joinstyle="miter"/>
                <v:path arrowok="t" o:connecttype="custom" o:connectlocs="0,0;283852,0;707513,0;1177776,0;1508231,0;1931892,0;2402155,0;2825815,0;3249476,0;3626534,0;3956989,0;4660265,0;4660265,80207;4660265,146260;4660265,268929;4660265,391598;4660265,514268;4660265,622783;4660265,688835;4660265,740734;4660265,820941;4660265,929456;4660265,981354;4660265,1075715;4660265,1141768;4660265,1264437;4660265,1330490;4660265,1415415;4329810,1415415;4045957,1415415;3668899,1415415;3245239,1415415;2914784,1415415;2630931,1415415;2253874,1415415;1830213,1415415;1499758,1415415;1076097,1415415;605835,1415415;0,1415415;0,1335208;0,1212539;0,1118178;0,1066279;0,1014381;0,962482;0,868121;0,787914;0,707708;0,655809;0,603910;0,552012;0,429343;0,349136;0,254775;0,132105;0,0" o:connectangles="0,0,0,0,0,0,0,0,0,0,0,0,0,0,0,0,0,0,0,0,0,0,0,0,0,0,0,0,0,0,0,0,0,0,0,0,0,0,0,0,0,0,0,0,0,0,0,0,0,0,0,0,0,0,0,0,0" o:extrusionok="f"/>
                <w10:wrap anchorx="page"/>
              </v:shape>
            </w:pict>
          </mc:Fallback>
        </mc:AlternateContent>
      </w:r>
    </w:p>
    <w:p w:rsidR="00CE5661" w:rsidP="00E83FC7" w:rsidRDefault="00CE5661" w14:paraId="179D390F" w14:textId="7B2F5281">
      <w:pPr>
        <w:jc w:val="center"/>
        <w:rPr>
          <w:rFonts w:ascii="Hadassah Friedlaender" w:hAnsi="Hadassah Friedlaender" w:cs="Hadassah Friedlaender"/>
          <w:color w:val="2F5496" w:themeColor="accent1" w:themeShade="BF"/>
          <w:sz w:val="24"/>
          <w:szCs w:val="24"/>
          <w:u w:val="single"/>
        </w:rPr>
      </w:pPr>
    </w:p>
    <w:p w:rsidR="00065106" w:rsidP="00E83FC7" w:rsidRDefault="00065106" w14:paraId="67FBB131" w14:textId="77777777">
      <w:pPr>
        <w:jc w:val="center"/>
        <w:rPr>
          <w:rFonts w:ascii="Hadassah Friedlaender" w:hAnsi="Hadassah Friedlaender" w:cs="Hadassah Friedlaender"/>
          <w:color w:val="2F5496" w:themeColor="accent1" w:themeShade="BF"/>
          <w:sz w:val="24"/>
          <w:szCs w:val="24"/>
          <w:u w:val="single"/>
        </w:rPr>
      </w:pPr>
    </w:p>
    <w:p w:rsidR="00065106" w:rsidP="00E83FC7" w:rsidRDefault="00065106" w14:paraId="7781DA6F" w14:textId="77777777">
      <w:pPr>
        <w:jc w:val="center"/>
        <w:rPr>
          <w:rFonts w:ascii="Hadassah Friedlaender" w:hAnsi="Hadassah Friedlaender" w:cs="Hadassah Friedlaender"/>
          <w:color w:val="2F5496" w:themeColor="accent1" w:themeShade="BF"/>
          <w:sz w:val="24"/>
          <w:szCs w:val="24"/>
          <w:u w:val="single"/>
        </w:rPr>
      </w:pPr>
    </w:p>
    <w:p w:rsidR="00065106" w:rsidP="00E83FC7" w:rsidRDefault="00065106" w14:paraId="5422D43B" w14:textId="77777777">
      <w:pPr>
        <w:jc w:val="center"/>
        <w:rPr>
          <w:rFonts w:ascii="Hadassah Friedlaender" w:hAnsi="Hadassah Friedlaender" w:cs="Hadassah Friedlaender"/>
          <w:b/>
          <w:bCs/>
          <w:color w:val="2F5496" w:themeColor="accent1" w:themeShade="BF"/>
          <w:sz w:val="28"/>
          <w:szCs w:val="28"/>
        </w:rPr>
      </w:pPr>
    </w:p>
    <w:p w:rsidR="00CE5661" w:rsidP="00E83FC7" w:rsidRDefault="00CE5661" w14:paraId="4CB4D966" w14:textId="719184D4">
      <w:pPr>
        <w:jc w:val="center"/>
        <w:rPr>
          <w:rFonts w:ascii="Hadassah Friedlaender" w:hAnsi="Hadassah Friedlaender" w:cs="Hadassah Friedlaender"/>
          <w:b/>
          <w:bCs/>
          <w:color w:val="2F5496" w:themeColor="accent1" w:themeShade="BF"/>
          <w:sz w:val="28"/>
          <w:szCs w:val="28"/>
        </w:rPr>
      </w:pPr>
    </w:p>
    <w:p w:rsidR="00CE5661" w:rsidP="002A16DE" w:rsidRDefault="00CE5661" w14:paraId="45E086C9" w14:textId="519FB638">
      <w:pPr>
        <w:rPr>
          <w:rFonts w:ascii="Hadassah Friedlaender" w:hAnsi="Hadassah Friedlaender" w:cs="Hadassah Friedlaender"/>
          <w:b/>
          <w:bCs/>
          <w:color w:val="2F5496" w:themeColor="accent1" w:themeShade="BF"/>
          <w:sz w:val="28"/>
          <w:szCs w:val="28"/>
        </w:rPr>
      </w:pPr>
    </w:p>
    <w:p w:rsidR="00CE5661" w:rsidP="00E83FC7" w:rsidRDefault="00CE5661" w14:paraId="771E5D14" w14:textId="58C581F1">
      <w:pPr>
        <w:jc w:val="center"/>
        <w:rPr>
          <w:rFonts w:ascii="Hadassah Friedlaender" w:hAnsi="Hadassah Friedlaender" w:cs="Hadassah Friedlaender"/>
          <w:b/>
          <w:bCs/>
          <w:color w:val="2F5496" w:themeColor="accent1" w:themeShade="BF"/>
          <w:sz w:val="28"/>
          <w:szCs w:val="28"/>
        </w:rPr>
      </w:pPr>
    </w:p>
    <w:p w:rsidR="00CE5661" w:rsidP="00E83FC7" w:rsidRDefault="00CE5661" w14:paraId="2417979E" w14:textId="12A0EE5F">
      <w:pPr>
        <w:jc w:val="center"/>
        <w:rPr>
          <w:rFonts w:ascii="Hadassah Friedlaender" w:hAnsi="Hadassah Friedlaender" w:cs="Hadassah Friedlaender"/>
          <w:b/>
          <w:bCs/>
          <w:color w:val="2F5496" w:themeColor="accent1" w:themeShade="BF"/>
          <w:sz w:val="28"/>
          <w:szCs w:val="28"/>
        </w:rPr>
      </w:pPr>
    </w:p>
    <w:p w:rsidR="00CE5661" w:rsidP="00E83FC7" w:rsidRDefault="00CE5661" w14:paraId="48AB6647" w14:textId="2A8DB91F">
      <w:pPr>
        <w:jc w:val="center"/>
        <w:rPr>
          <w:rFonts w:ascii="Hadassah Friedlaender" w:hAnsi="Hadassah Friedlaender" w:cs="Hadassah Friedlaender"/>
          <w:b/>
          <w:bCs/>
          <w:color w:val="2F5496" w:themeColor="accent1" w:themeShade="BF"/>
          <w:sz w:val="28"/>
          <w:szCs w:val="28"/>
        </w:rPr>
      </w:pPr>
    </w:p>
    <w:p w:rsidRPr="00D54775" w:rsidR="00CE5661" w:rsidP="00E83FC7" w:rsidRDefault="00CE5661" w14:paraId="2355E96E" w14:textId="4DB8CD9A">
      <w:pPr>
        <w:jc w:val="center"/>
        <w:rPr>
          <w:rFonts w:ascii="Hadassah Friedlaender" w:hAnsi="Hadassah Friedlaender" w:cs="Hadassah Friedlaender"/>
          <w:b/>
          <w:bCs/>
          <w:color w:val="2F5496" w:themeColor="accent1" w:themeShade="BF"/>
          <w:sz w:val="28"/>
          <w:szCs w:val="28"/>
        </w:rPr>
      </w:pPr>
    </w:p>
    <w:p w:rsidR="00A86260" w:rsidP="00E83FC7" w:rsidRDefault="00A86260" w14:paraId="5A17DE51" w14:textId="77777777">
      <w:pPr>
        <w:jc w:val="center"/>
        <w:rPr>
          <w:rFonts w:ascii="Hadassah Friedlaender" w:hAnsi="Hadassah Friedlaender" w:cs="Hadassah Friedlaender"/>
          <w:b/>
          <w:bCs/>
          <w:color w:val="2F5496" w:themeColor="accent1" w:themeShade="BF"/>
          <w:sz w:val="28"/>
          <w:szCs w:val="28"/>
        </w:rPr>
      </w:pPr>
    </w:p>
    <w:p w:rsidRPr="00D54775" w:rsidR="00C17323" w:rsidP="00E83FC7" w:rsidRDefault="00C17323" w14:paraId="4E488EC6" w14:textId="33BC4E62">
      <w:pPr>
        <w:jc w:val="center"/>
        <w:rPr>
          <w:rFonts w:ascii="Hadassah Friedlaender" w:hAnsi="Hadassah Friedlaender" w:cs="Hadassah Friedlaender"/>
          <w:b/>
          <w:bCs/>
          <w:color w:val="2F5496" w:themeColor="accent1" w:themeShade="BF"/>
          <w:sz w:val="28"/>
          <w:szCs w:val="28"/>
        </w:rPr>
      </w:pPr>
      <w:r w:rsidRPr="00D54775">
        <w:rPr>
          <w:rFonts w:hint="cs" w:ascii="Hadassah Friedlaender" w:hAnsi="Hadassah Friedlaender" w:cs="Hadassah Friedlaender"/>
          <w:b/>
          <w:bCs/>
          <w:color w:val="2F5496" w:themeColor="accent1" w:themeShade="BF"/>
          <w:sz w:val="28"/>
          <w:szCs w:val="28"/>
        </w:rPr>
        <w:t>Klausurtag Nachhaltigkeit</w:t>
      </w:r>
      <w:r w:rsidR="007931AF">
        <w:rPr>
          <w:rFonts w:ascii="Hadassah Friedlaender" w:hAnsi="Hadassah Friedlaender" w:cs="Hadassah Friedlaender"/>
          <w:b/>
          <w:bCs/>
          <w:color w:val="2F5496" w:themeColor="accent1" w:themeShade="BF"/>
          <w:sz w:val="28"/>
          <w:szCs w:val="28"/>
        </w:rPr>
        <w:t xml:space="preserve"> in Lehre und Forschung</w:t>
      </w:r>
      <w:r w:rsidRPr="00D54775">
        <w:rPr>
          <w:rFonts w:hint="cs" w:ascii="Hadassah Friedlaender" w:hAnsi="Hadassah Friedlaender" w:cs="Hadassah Friedlaender"/>
          <w:b/>
          <w:bCs/>
          <w:color w:val="2F5496" w:themeColor="accent1" w:themeShade="BF"/>
          <w:sz w:val="28"/>
          <w:szCs w:val="28"/>
        </w:rPr>
        <w:t xml:space="preserve"> 13.05.2022</w:t>
      </w:r>
    </w:p>
    <w:p w:rsidR="00C17323" w:rsidP="00E83FC7" w:rsidRDefault="00C17323" w14:paraId="509A323F" w14:textId="2ACF7260">
      <w:pPr>
        <w:jc w:val="center"/>
        <w:rPr>
          <w:rFonts w:ascii="Hadassah Friedlaender" w:hAnsi="Hadassah Friedlaender" w:cs="Hadassah Friedlaender"/>
          <w:b/>
          <w:bCs/>
          <w:color w:val="2F5496" w:themeColor="accent1" w:themeShade="BF"/>
          <w:sz w:val="28"/>
          <w:szCs w:val="28"/>
        </w:rPr>
      </w:pPr>
      <w:r w:rsidRPr="00D54775">
        <w:rPr>
          <w:rFonts w:hint="cs" w:ascii="Hadassah Friedlaender" w:hAnsi="Hadassah Friedlaender" w:cs="Hadassah Friedlaender"/>
          <w:b/>
          <w:bCs/>
          <w:color w:val="2F5496" w:themeColor="accent1" w:themeShade="BF"/>
          <w:sz w:val="28"/>
          <w:szCs w:val="28"/>
        </w:rPr>
        <w:t>Fachbereich Oecotrophologie</w:t>
      </w:r>
      <w:r w:rsidR="007931AF">
        <w:rPr>
          <w:rFonts w:ascii="Hadassah Friedlaender" w:hAnsi="Hadassah Friedlaender" w:cs="Hadassah Friedlaender"/>
          <w:b/>
          <w:bCs/>
          <w:color w:val="2F5496" w:themeColor="accent1" w:themeShade="BF"/>
          <w:sz w:val="28"/>
          <w:szCs w:val="28"/>
        </w:rPr>
        <w:t xml:space="preserve"> – </w:t>
      </w:r>
      <w:r w:rsidRPr="00D54775">
        <w:rPr>
          <w:rFonts w:hint="cs" w:ascii="Hadassah Friedlaender" w:hAnsi="Hadassah Friedlaender" w:cs="Hadassah Friedlaender"/>
          <w:b/>
          <w:bCs/>
          <w:color w:val="2F5496" w:themeColor="accent1" w:themeShade="BF"/>
          <w:sz w:val="28"/>
          <w:szCs w:val="28"/>
        </w:rPr>
        <w:t>Facility Management</w:t>
      </w:r>
    </w:p>
    <w:p w:rsidRPr="00D54775" w:rsidR="00F659C0" w:rsidP="00023E13" w:rsidRDefault="00B8174C" w14:paraId="0B03CFFC" w14:textId="745CABA3">
      <w:pPr>
        <w:jc w:val="both"/>
        <w:rPr>
          <w:rFonts w:ascii="Hadassah Friedlaender" w:hAnsi="Hadassah Friedlaender" w:cs="Hadassah Friedlaender"/>
          <w:color w:val="2F5496" w:themeColor="accent1" w:themeShade="BF"/>
          <w:sz w:val="52"/>
          <w:szCs w:val="52"/>
        </w:rPr>
      </w:pPr>
      <w:r w:rsidRPr="00D54775">
        <w:rPr>
          <w:rFonts w:hint="cs" w:ascii="Hadassah Friedlaender" w:hAnsi="Hadassah Friedlaender" w:cs="Hadassah Friedlaender"/>
          <w:noProof/>
          <w:color w:val="2F5496" w:themeColor="accent1" w:themeShade="BF"/>
        </w:rPr>
        <w:lastRenderedPageBreak/>
        <mc:AlternateContent>
          <mc:Choice Requires="wps">
            <w:drawing>
              <wp:anchor distT="0" distB="0" distL="114300" distR="114300" simplePos="0" relativeHeight="251661312" behindDoc="0" locked="0" layoutInCell="1" allowOverlap="1" wp14:anchorId="2EB0902B" wp14:editId="57C30F5C">
                <wp:simplePos x="0" y="0"/>
                <wp:positionH relativeFrom="page">
                  <wp:posOffset>187904</wp:posOffset>
                </wp:positionH>
                <wp:positionV relativeFrom="paragraph">
                  <wp:posOffset>-606259</wp:posOffset>
                </wp:positionV>
                <wp:extent cx="7153275" cy="9963150"/>
                <wp:effectExtent l="38100" t="19050" r="66675" b="38100"/>
                <wp:wrapNone/>
                <wp:docPr id="4" name="Rechteck 4"/>
                <wp:cNvGraphicFramePr/>
                <a:graphic xmlns:a="http://schemas.openxmlformats.org/drawingml/2006/main">
                  <a:graphicData uri="http://schemas.microsoft.com/office/word/2010/wordprocessingShape">
                    <wps:wsp>
                      <wps:cNvSpPr/>
                      <wps:spPr>
                        <a:xfrm>
                          <a:off x="0" y="0"/>
                          <a:ext cx="7153275" cy="9963150"/>
                        </a:xfrm>
                        <a:custGeom>
                          <a:avLst/>
                          <a:gdLst>
                            <a:gd name="connsiteX0" fmla="*/ 0 w 7153275"/>
                            <a:gd name="connsiteY0" fmla="*/ 0 h 9963150"/>
                            <a:gd name="connsiteX1" fmla="*/ 435699 w 7153275"/>
                            <a:gd name="connsiteY1" fmla="*/ 0 h 9963150"/>
                            <a:gd name="connsiteX2" fmla="*/ 1085997 w 7153275"/>
                            <a:gd name="connsiteY2" fmla="*/ 0 h 9963150"/>
                            <a:gd name="connsiteX3" fmla="*/ 1807828 w 7153275"/>
                            <a:gd name="connsiteY3" fmla="*/ 0 h 9963150"/>
                            <a:gd name="connsiteX4" fmla="*/ 2315060 w 7153275"/>
                            <a:gd name="connsiteY4" fmla="*/ 0 h 9963150"/>
                            <a:gd name="connsiteX5" fmla="*/ 2965358 w 7153275"/>
                            <a:gd name="connsiteY5" fmla="*/ 0 h 9963150"/>
                            <a:gd name="connsiteX6" fmla="*/ 3687188 w 7153275"/>
                            <a:gd name="connsiteY6" fmla="*/ 0 h 9963150"/>
                            <a:gd name="connsiteX7" fmla="*/ 4337486 w 7153275"/>
                            <a:gd name="connsiteY7" fmla="*/ 0 h 9963150"/>
                            <a:gd name="connsiteX8" fmla="*/ 4987784 w 7153275"/>
                            <a:gd name="connsiteY8" fmla="*/ 0 h 9963150"/>
                            <a:gd name="connsiteX9" fmla="*/ 5566549 w 7153275"/>
                            <a:gd name="connsiteY9" fmla="*/ 0 h 9963150"/>
                            <a:gd name="connsiteX10" fmla="*/ 6073781 w 7153275"/>
                            <a:gd name="connsiteY10" fmla="*/ 0 h 9963150"/>
                            <a:gd name="connsiteX11" fmla="*/ 7153275 w 7153275"/>
                            <a:gd name="connsiteY11" fmla="*/ 0 h 9963150"/>
                            <a:gd name="connsiteX12" fmla="*/ 7153275 w 7153275"/>
                            <a:gd name="connsiteY12" fmla="*/ 564579 h 9963150"/>
                            <a:gd name="connsiteX13" fmla="*/ 7153275 w 7153275"/>
                            <a:gd name="connsiteY13" fmla="*/ 1029526 h 9963150"/>
                            <a:gd name="connsiteX14" fmla="*/ 7153275 w 7153275"/>
                            <a:gd name="connsiteY14" fmla="*/ 1892999 h 9963150"/>
                            <a:gd name="connsiteX15" fmla="*/ 7153275 w 7153275"/>
                            <a:gd name="connsiteY15" fmla="*/ 2756472 h 9963150"/>
                            <a:gd name="connsiteX16" fmla="*/ 7153275 w 7153275"/>
                            <a:gd name="connsiteY16" fmla="*/ 3619945 h 9963150"/>
                            <a:gd name="connsiteX17" fmla="*/ 7153275 w 7153275"/>
                            <a:gd name="connsiteY17" fmla="*/ 4383786 h 9963150"/>
                            <a:gd name="connsiteX18" fmla="*/ 7153275 w 7153275"/>
                            <a:gd name="connsiteY18" fmla="*/ 4848733 h 9963150"/>
                            <a:gd name="connsiteX19" fmla="*/ 7153275 w 7153275"/>
                            <a:gd name="connsiteY19" fmla="*/ 5214049 h 9963150"/>
                            <a:gd name="connsiteX20" fmla="*/ 7153275 w 7153275"/>
                            <a:gd name="connsiteY20" fmla="*/ 5778627 h 9963150"/>
                            <a:gd name="connsiteX21" fmla="*/ 7153275 w 7153275"/>
                            <a:gd name="connsiteY21" fmla="*/ 6542469 h 9963150"/>
                            <a:gd name="connsiteX22" fmla="*/ 7153275 w 7153275"/>
                            <a:gd name="connsiteY22" fmla="*/ 6907784 h 9963150"/>
                            <a:gd name="connsiteX23" fmla="*/ 7153275 w 7153275"/>
                            <a:gd name="connsiteY23" fmla="*/ 7571994 h 9963150"/>
                            <a:gd name="connsiteX24" fmla="*/ 7153275 w 7153275"/>
                            <a:gd name="connsiteY24" fmla="*/ 8036941 h 9963150"/>
                            <a:gd name="connsiteX25" fmla="*/ 7153275 w 7153275"/>
                            <a:gd name="connsiteY25" fmla="*/ 8900414 h 9963150"/>
                            <a:gd name="connsiteX26" fmla="*/ 7153275 w 7153275"/>
                            <a:gd name="connsiteY26" fmla="*/ 9365361 h 9963150"/>
                            <a:gd name="connsiteX27" fmla="*/ 7153275 w 7153275"/>
                            <a:gd name="connsiteY27" fmla="*/ 9963150 h 9963150"/>
                            <a:gd name="connsiteX28" fmla="*/ 6646043 w 7153275"/>
                            <a:gd name="connsiteY28" fmla="*/ 9963150 h 9963150"/>
                            <a:gd name="connsiteX29" fmla="*/ 6210343 w 7153275"/>
                            <a:gd name="connsiteY29" fmla="*/ 9963150 h 9963150"/>
                            <a:gd name="connsiteX30" fmla="*/ 5631578 w 7153275"/>
                            <a:gd name="connsiteY30" fmla="*/ 9963150 h 9963150"/>
                            <a:gd name="connsiteX31" fmla="*/ 4981281 w 7153275"/>
                            <a:gd name="connsiteY31" fmla="*/ 9963150 h 9963150"/>
                            <a:gd name="connsiteX32" fmla="*/ 4474048 w 7153275"/>
                            <a:gd name="connsiteY32" fmla="*/ 9963150 h 9963150"/>
                            <a:gd name="connsiteX33" fmla="*/ 4038349 w 7153275"/>
                            <a:gd name="connsiteY33" fmla="*/ 9963150 h 9963150"/>
                            <a:gd name="connsiteX34" fmla="*/ 3459584 w 7153275"/>
                            <a:gd name="connsiteY34" fmla="*/ 9963150 h 9963150"/>
                            <a:gd name="connsiteX35" fmla="*/ 2809286 w 7153275"/>
                            <a:gd name="connsiteY35" fmla="*/ 9963150 h 9963150"/>
                            <a:gd name="connsiteX36" fmla="*/ 2302054 w 7153275"/>
                            <a:gd name="connsiteY36" fmla="*/ 9963150 h 9963150"/>
                            <a:gd name="connsiteX37" fmla="*/ 1651756 w 7153275"/>
                            <a:gd name="connsiteY37" fmla="*/ 9963150 h 9963150"/>
                            <a:gd name="connsiteX38" fmla="*/ 929926 w 7153275"/>
                            <a:gd name="connsiteY38" fmla="*/ 9963150 h 9963150"/>
                            <a:gd name="connsiteX39" fmla="*/ 0 w 7153275"/>
                            <a:gd name="connsiteY39" fmla="*/ 9963150 h 9963150"/>
                            <a:gd name="connsiteX40" fmla="*/ 0 w 7153275"/>
                            <a:gd name="connsiteY40" fmla="*/ 9398572 h 9963150"/>
                            <a:gd name="connsiteX41" fmla="*/ 0 w 7153275"/>
                            <a:gd name="connsiteY41" fmla="*/ 8535099 h 9963150"/>
                            <a:gd name="connsiteX42" fmla="*/ 0 w 7153275"/>
                            <a:gd name="connsiteY42" fmla="*/ 7870889 h 9963150"/>
                            <a:gd name="connsiteX43" fmla="*/ 0 w 7153275"/>
                            <a:gd name="connsiteY43" fmla="*/ 7505573 h 9963150"/>
                            <a:gd name="connsiteX44" fmla="*/ 0 w 7153275"/>
                            <a:gd name="connsiteY44" fmla="*/ 7140257 h 9963150"/>
                            <a:gd name="connsiteX45" fmla="*/ 0 w 7153275"/>
                            <a:gd name="connsiteY45" fmla="*/ 6774942 h 9963150"/>
                            <a:gd name="connsiteX46" fmla="*/ 0 w 7153275"/>
                            <a:gd name="connsiteY46" fmla="*/ 6110732 h 9963150"/>
                            <a:gd name="connsiteX47" fmla="*/ 0 w 7153275"/>
                            <a:gd name="connsiteY47" fmla="*/ 5546154 h 9963150"/>
                            <a:gd name="connsiteX48" fmla="*/ 0 w 7153275"/>
                            <a:gd name="connsiteY48" fmla="*/ 4981575 h 9963150"/>
                            <a:gd name="connsiteX49" fmla="*/ 0 w 7153275"/>
                            <a:gd name="connsiteY49" fmla="*/ 4616260 h 9963150"/>
                            <a:gd name="connsiteX50" fmla="*/ 0 w 7153275"/>
                            <a:gd name="connsiteY50" fmla="*/ 4250944 h 9963150"/>
                            <a:gd name="connsiteX51" fmla="*/ 0 w 7153275"/>
                            <a:gd name="connsiteY51" fmla="*/ 3885629 h 9963150"/>
                            <a:gd name="connsiteX52" fmla="*/ 0 w 7153275"/>
                            <a:gd name="connsiteY52" fmla="*/ 3022156 h 9963150"/>
                            <a:gd name="connsiteX53" fmla="*/ 0 w 7153275"/>
                            <a:gd name="connsiteY53" fmla="*/ 2457577 h 9963150"/>
                            <a:gd name="connsiteX54" fmla="*/ 0 w 7153275"/>
                            <a:gd name="connsiteY54" fmla="*/ 1793367 h 9963150"/>
                            <a:gd name="connsiteX55" fmla="*/ 0 w 7153275"/>
                            <a:gd name="connsiteY55" fmla="*/ 929894 h 9963150"/>
                            <a:gd name="connsiteX56" fmla="*/ 0 w 7153275"/>
                            <a:gd name="connsiteY56" fmla="*/ 0 h 99631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7153275" h="9963150" extrusionOk="0">
                              <a:moveTo>
                                <a:pt x="0" y="0"/>
                              </a:moveTo>
                              <a:cubicBezTo>
                                <a:pt x="181874" y="-14860"/>
                                <a:pt x="228266" y="4273"/>
                                <a:pt x="435699" y="0"/>
                              </a:cubicBezTo>
                              <a:cubicBezTo>
                                <a:pt x="643132" y="-4273"/>
                                <a:pt x="922861" y="-6822"/>
                                <a:pt x="1085997" y="0"/>
                              </a:cubicBezTo>
                              <a:cubicBezTo>
                                <a:pt x="1249133" y="6822"/>
                                <a:pt x="1524039" y="10834"/>
                                <a:pt x="1807828" y="0"/>
                              </a:cubicBezTo>
                              <a:cubicBezTo>
                                <a:pt x="2091617" y="-10834"/>
                                <a:pt x="2194585" y="-1640"/>
                                <a:pt x="2315060" y="0"/>
                              </a:cubicBezTo>
                              <a:cubicBezTo>
                                <a:pt x="2435535" y="1640"/>
                                <a:pt x="2747002" y="-15298"/>
                                <a:pt x="2965358" y="0"/>
                              </a:cubicBezTo>
                              <a:cubicBezTo>
                                <a:pt x="3183714" y="15298"/>
                                <a:pt x="3501620" y="16551"/>
                                <a:pt x="3687188" y="0"/>
                              </a:cubicBezTo>
                              <a:cubicBezTo>
                                <a:pt x="3872756" y="-16551"/>
                                <a:pt x="4164170" y="30914"/>
                                <a:pt x="4337486" y="0"/>
                              </a:cubicBezTo>
                              <a:cubicBezTo>
                                <a:pt x="4510802" y="-30914"/>
                                <a:pt x="4834742" y="9639"/>
                                <a:pt x="4987784" y="0"/>
                              </a:cubicBezTo>
                              <a:cubicBezTo>
                                <a:pt x="5140826" y="-9639"/>
                                <a:pt x="5285312" y="-15335"/>
                                <a:pt x="5566549" y="0"/>
                              </a:cubicBezTo>
                              <a:cubicBezTo>
                                <a:pt x="5847787" y="15335"/>
                                <a:pt x="5825372" y="14307"/>
                                <a:pt x="6073781" y="0"/>
                              </a:cubicBezTo>
                              <a:cubicBezTo>
                                <a:pt x="6322190" y="-14307"/>
                                <a:pt x="6663968" y="40148"/>
                                <a:pt x="7153275" y="0"/>
                              </a:cubicBezTo>
                              <a:cubicBezTo>
                                <a:pt x="7134543" y="122584"/>
                                <a:pt x="7142603" y="394907"/>
                                <a:pt x="7153275" y="564579"/>
                              </a:cubicBezTo>
                              <a:cubicBezTo>
                                <a:pt x="7163947" y="734251"/>
                                <a:pt x="7175075" y="858162"/>
                                <a:pt x="7153275" y="1029526"/>
                              </a:cubicBezTo>
                              <a:cubicBezTo>
                                <a:pt x="7131475" y="1200890"/>
                                <a:pt x="7141737" y="1703734"/>
                                <a:pt x="7153275" y="1892999"/>
                              </a:cubicBezTo>
                              <a:cubicBezTo>
                                <a:pt x="7164813" y="2082264"/>
                                <a:pt x="7148682" y="2396466"/>
                                <a:pt x="7153275" y="2756472"/>
                              </a:cubicBezTo>
                              <a:cubicBezTo>
                                <a:pt x="7157868" y="3116478"/>
                                <a:pt x="7121296" y="3351030"/>
                                <a:pt x="7153275" y="3619945"/>
                              </a:cubicBezTo>
                              <a:cubicBezTo>
                                <a:pt x="7185254" y="3888860"/>
                                <a:pt x="7191162" y="4191072"/>
                                <a:pt x="7153275" y="4383786"/>
                              </a:cubicBezTo>
                              <a:cubicBezTo>
                                <a:pt x="7115388" y="4576500"/>
                                <a:pt x="7131312" y="4626682"/>
                                <a:pt x="7153275" y="4848733"/>
                              </a:cubicBezTo>
                              <a:cubicBezTo>
                                <a:pt x="7175238" y="5070784"/>
                                <a:pt x="7166804" y="5140302"/>
                                <a:pt x="7153275" y="5214049"/>
                              </a:cubicBezTo>
                              <a:cubicBezTo>
                                <a:pt x="7139746" y="5287796"/>
                                <a:pt x="7142468" y="5556869"/>
                                <a:pt x="7153275" y="5778627"/>
                              </a:cubicBezTo>
                              <a:cubicBezTo>
                                <a:pt x="7164082" y="6000385"/>
                                <a:pt x="7182407" y="6186564"/>
                                <a:pt x="7153275" y="6542469"/>
                              </a:cubicBezTo>
                              <a:cubicBezTo>
                                <a:pt x="7124143" y="6898374"/>
                                <a:pt x="7137803" y="6760599"/>
                                <a:pt x="7153275" y="6907784"/>
                              </a:cubicBezTo>
                              <a:cubicBezTo>
                                <a:pt x="7168747" y="7054969"/>
                                <a:pt x="7174977" y="7283573"/>
                                <a:pt x="7153275" y="7571994"/>
                              </a:cubicBezTo>
                              <a:cubicBezTo>
                                <a:pt x="7131574" y="7860415"/>
                                <a:pt x="7170786" y="7827952"/>
                                <a:pt x="7153275" y="8036941"/>
                              </a:cubicBezTo>
                              <a:cubicBezTo>
                                <a:pt x="7135764" y="8245930"/>
                                <a:pt x="7186716" y="8492933"/>
                                <a:pt x="7153275" y="8900414"/>
                              </a:cubicBezTo>
                              <a:cubicBezTo>
                                <a:pt x="7119834" y="9307895"/>
                                <a:pt x="7143087" y="9189942"/>
                                <a:pt x="7153275" y="9365361"/>
                              </a:cubicBezTo>
                              <a:cubicBezTo>
                                <a:pt x="7163463" y="9540780"/>
                                <a:pt x="7134919" y="9720689"/>
                                <a:pt x="7153275" y="9963150"/>
                              </a:cubicBezTo>
                              <a:cubicBezTo>
                                <a:pt x="7043749" y="9962222"/>
                                <a:pt x="6821798" y="9971600"/>
                                <a:pt x="6646043" y="9963150"/>
                              </a:cubicBezTo>
                              <a:cubicBezTo>
                                <a:pt x="6470288" y="9954700"/>
                                <a:pt x="6427668" y="9981122"/>
                                <a:pt x="6210343" y="9963150"/>
                              </a:cubicBezTo>
                              <a:cubicBezTo>
                                <a:pt x="5993018" y="9945178"/>
                                <a:pt x="5838753" y="9936386"/>
                                <a:pt x="5631578" y="9963150"/>
                              </a:cubicBezTo>
                              <a:cubicBezTo>
                                <a:pt x="5424403" y="9989914"/>
                                <a:pt x="5193158" y="9937179"/>
                                <a:pt x="4981281" y="9963150"/>
                              </a:cubicBezTo>
                              <a:cubicBezTo>
                                <a:pt x="4769404" y="9989121"/>
                                <a:pt x="4686876" y="9968509"/>
                                <a:pt x="4474048" y="9963150"/>
                              </a:cubicBezTo>
                              <a:cubicBezTo>
                                <a:pt x="4261220" y="9957791"/>
                                <a:pt x="4141878" y="9972556"/>
                                <a:pt x="4038349" y="9963150"/>
                              </a:cubicBezTo>
                              <a:cubicBezTo>
                                <a:pt x="3934820" y="9953744"/>
                                <a:pt x="3631179" y="9984481"/>
                                <a:pt x="3459584" y="9963150"/>
                              </a:cubicBezTo>
                              <a:cubicBezTo>
                                <a:pt x="3287990" y="9941819"/>
                                <a:pt x="3097402" y="9993939"/>
                                <a:pt x="2809286" y="9963150"/>
                              </a:cubicBezTo>
                              <a:cubicBezTo>
                                <a:pt x="2521170" y="9932361"/>
                                <a:pt x="2410751" y="9987758"/>
                                <a:pt x="2302054" y="9963150"/>
                              </a:cubicBezTo>
                              <a:cubicBezTo>
                                <a:pt x="2193357" y="9938542"/>
                                <a:pt x="1810137" y="9970276"/>
                                <a:pt x="1651756" y="9963150"/>
                              </a:cubicBezTo>
                              <a:cubicBezTo>
                                <a:pt x="1493375" y="9956024"/>
                                <a:pt x="1248664" y="9953745"/>
                                <a:pt x="929926" y="9963150"/>
                              </a:cubicBezTo>
                              <a:cubicBezTo>
                                <a:pt x="611188" y="9972556"/>
                                <a:pt x="388999" y="10000584"/>
                                <a:pt x="0" y="9963150"/>
                              </a:cubicBezTo>
                              <a:cubicBezTo>
                                <a:pt x="-15870" y="9848776"/>
                                <a:pt x="25089" y="9657410"/>
                                <a:pt x="0" y="9398572"/>
                              </a:cubicBezTo>
                              <a:cubicBezTo>
                                <a:pt x="-25089" y="9139734"/>
                                <a:pt x="21745" y="8878652"/>
                                <a:pt x="0" y="8535099"/>
                              </a:cubicBezTo>
                              <a:cubicBezTo>
                                <a:pt x="-21745" y="8191546"/>
                                <a:pt x="-32284" y="8185591"/>
                                <a:pt x="0" y="7870889"/>
                              </a:cubicBezTo>
                              <a:cubicBezTo>
                                <a:pt x="32284" y="7556187"/>
                                <a:pt x="8981" y="7618666"/>
                                <a:pt x="0" y="7505573"/>
                              </a:cubicBezTo>
                              <a:cubicBezTo>
                                <a:pt x="-8981" y="7392480"/>
                                <a:pt x="-15954" y="7219128"/>
                                <a:pt x="0" y="7140257"/>
                              </a:cubicBezTo>
                              <a:cubicBezTo>
                                <a:pt x="15954" y="7061386"/>
                                <a:pt x="16476" y="6893438"/>
                                <a:pt x="0" y="6774942"/>
                              </a:cubicBezTo>
                              <a:cubicBezTo>
                                <a:pt x="-16476" y="6656447"/>
                                <a:pt x="-1310" y="6244850"/>
                                <a:pt x="0" y="6110732"/>
                              </a:cubicBezTo>
                              <a:cubicBezTo>
                                <a:pt x="1310" y="5976614"/>
                                <a:pt x="-23477" y="5699485"/>
                                <a:pt x="0" y="5546154"/>
                              </a:cubicBezTo>
                              <a:cubicBezTo>
                                <a:pt x="23477" y="5392823"/>
                                <a:pt x="13149" y="5253774"/>
                                <a:pt x="0" y="4981575"/>
                              </a:cubicBezTo>
                              <a:cubicBezTo>
                                <a:pt x="-13149" y="4709376"/>
                                <a:pt x="3053" y="4773405"/>
                                <a:pt x="0" y="4616260"/>
                              </a:cubicBezTo>
                              <a:cubicBezTo>
                                <a:pt x="-3053" y="4459116"/>
                                <a:pt x="8752" y="4344227"/>
                                <a:pt x="0" y="4250944"/>
                              </a:cubicBezTo>
                              <a:cubicBezTo>
                                <a:pt x="-8752" y="4157661"/>
                                <a:pt x="-2342" y="4014585"/>
                                <a:pt x="0" y="3885629"/>
                              </a:cubicBezTo>
                              <a:cubicBezTo>
                                <a:pt x="2342" y="3756673"/>
                                <a:pt x="-25541" y="3366586"/>
                                <a:pt x="0" y="3022156"/>
                              </a:cubicBezTo>
                              <a:cubicBezTo>
                                <a:pt x="25541" y="2677726"/>
                                <a:pt x="-19119" y="2663276"/>
                                <a:pt x="0" y="2457577"/>
                              </a:cubicBezTo>
                              <a:cubicBezTo>
                                <a:pt x="19119" y="2251878"/>
                                <a:pt x="32603" y="2046710"/>
                                <a:pt x="0" y="1793367"/>
                              </a:cubicBezTo>
                              <a:cubicBezTo>
                                <a:pt x="-32603" y="1540024"/>
                                <a:pt x="-16499" y="1326222"/>
                                <a:pt x="0" y="929894"/>
                              </a:cubicBezTo>
                              <a:cubicBezTo>
                                <a:pt x="16499" y="533566"/>
                                <a:pt x="3523" y="376344"/>
                                <a:pt x="0" y="0"/>
                              </a:cubicBezTo>
                              <a:close/>
                            </a:path>
                          </a:pathLst>
                        </a:custGeom>
                        <a:noFill/>
                        <a:ln>
                          <a:extLst>
                            <a:ext uri="{C807C97D-BFC1-408E-A445-0C87EB9F89A2}">
                              <ask:lineSketchStyleProps xmlns:ask="http://schemas.microsoft.com/office/drawing/2018/sketchyshapes" sd="424375866">
                                <a:prstGeom prst="rect">
                                  <a:avLst/>
                                </a:prstGeom>
                                <ask:type>
                                  <ask:lineSketchFreehand/>
                                </ask:type>
                              </ask:lineSketchStyleProps>
                            </a:ext>
                          </a:extLs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hteck 4" style="position:absolute;margin-left:14.8pt;margin-top:-47.75pt;width:563.25pt;height:784.5pt;z-index:251661312;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middle" o:spid="_x0000_s1026" filled="f" strokecolor="#1f3763 [1604]" strokeweight="1pt" w14:anchorId="0202D0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">
                <w10:wrap anchorx="page"/>
              </v:rect>
            </w:pict>
          </mc:Fallback>
        </mc:AlternateContent>
      </w:r>
    </w:p>
    <w:p w:rsidRPr="00D54775" w:rsidR="00F659C0" w:rsidP="00023E13" w:rsidRDefault="00F659C0" w14:paraId="5ECC91A5" w14:textId="18E3C080">
      <w:pPr>
        <w:jc w:val="both"/>
        <w:rPr>
          <w:rFonts w:ascii="Hadassah Friedlaender" w:hAnsi="Hadassah Friedlaender" w:cs="Hadassah Friedlaender"/>
          <w:color w:val="2F5496" w:themeColor="accent1" w:themeShade="BF"/>
          <w:sz w:val="52"/>
          <w:szCs w:val="52"/>
        </w:rPr>
      </w:pPr>
    </w:p>
    <w:p w:rsidRPr="00D54775" w:rsidR="00C17323" w:rsidP="00023E13" w:rsidRDefault="00C17323" w14:paraId="2B9441C9" w14:textId="0C0DCD8C">
      <w:pPr>
        <w:jc w:val="both"/>
        <w:rPr>
          <w:rFonts w:ascii="Hadassah Friedlaender" w:hAnsi="Hadassah Friedlaender" w:cs="Hadassah Friedlaender"/>
          <w:color w:val="2F5496" w:themeColor="accent1" w:themeShade="BF"/>
          <w:sz w:val="52"/>
          <w:szCs w:val="52"/>
        </w:rPr>
      </w:pPr>
      <w:r w:rsidRPr="00D54775">
        <w:rPr>
          <w:rFonts w:ascii="Hadassah Friedlaender" w:hAnsi="Hadassah Friedlaender" w:cs="Hadassah Friedlaender"/>
          <w:color w:val="2F5496" w:themeColor="accent1" w:themeShade="BF"/>
          <w:sz w:val="52"/>
          <w:szCs w:val="52"/>
        </w:rPr>
        <w:t>Inhalt</w:t>
      </w:r>
      <w:r w:rsidRPr="00D54775">
        <w:rPr>
          <w:rFonts w:ascii="Hadassah Friedlaender" w:hAnsi="Hadassah Friedlaender" w:cs="Hadassah Friedlaender"/>
          <w:color w:val="2F5496" w:themeColor="accent1" w:themeShade="BF"/>
        </w:rPr>
        <w:t xml:space="preserve"> </w:t>
      </w:r>
    </w:p>
    <w:p w:rsidRPr="00D54775" w:rsidR="00C17323" w:rsidP="00023E13" w:rsidRDefault="00C17323" w14:paraId="407FE318" w14:textId="52C47350">
      <w:pPr>
        <w:jc w:val="both"/>
        <w:rPr>
          <w:rFonts w:ascii="Hadassah Friedlaender" w:hAnsi="Hadassah Friedlaender" w:cs="Hadassah Friedlaender"/>
          <w:color w:val="2F5496" w:themeColor="accent1" w:themeShade="BF"/>
        </w:rPr>
      </w:pPr>
    </w:p>
    <w:p w:rsidRPr="00D54775" w:rsidR="00C17323" w:rsidP="00023E13" w:rsidRDefault="00C17323" w14:paraId="4CF3C587" w14:textId="3EED9BEB">
      <w:pPr>
        <w:jc w:val="both"/>
        <w:rPr>
          <w:rFonts w:ascii="Hadassah Friedlaender" w:hAnsi="Hadassah Friedlaender" w:cs="Hadassah Friedlaender"/>
          <w:color w:val="2F5496" w:themeColor="accent1" w:themeShade="BF"/>
        </w:rPr>
      </w:pPr>
    </w:p>
    <w:sdt>
      <w:sdtPr>
        <w:rPr>
          <w:rFonts w:hint="cs" w:ascii="Hadassah Friedlaender" w:hAnsi="Hadassah Friedlaender" w:cs="Hadassah Friedlaender" w:eastAsiaTheme="minorHAnsi"/>
          <w:color w:val="404040" w:themeColor="text1" w:themeTint="BF"/>
          <w:spacing w:val="20"/>
          <w:sz w:val="24"/>
          <w:szCs w:val="24"/>
          <w:lang w:eastAsia="en-US"/>
        </w:rPr>
        <w:id w:val="1144623799"/>
        <w:docPartObj>
          <w:docPartGallery w:val="Table of Contents"/>
          <w:docPartUnique/>
        </w:docPartObj>
      </w:sdtPr>
      <w:sdtEndPr>
        <w:rPr>
          <w:b/>
          <w:bCs/>
          <w:color w:val="2F5496" w:themeColor="accent1" w:themeShade="BF"/>
        </w:rPr>
      </w:sdtEndPr>
      <w:sdtContent>
        <w:p w:rsidRPr="00B10B3D" w:rsidR="00023E13" w:rsidP="00023E13" w:rsidRDefault="00023E13" w14:paraId="76218D94" w14:textId="5D5776EE">
          <w:pPr>
            <w:pStyle w:val="Inhaltsverzeichnisberschrift"/>
            <w:jc w:val="both"/>
            <w:rPr>
              <w:rFonts w:ascii="Hadassah Friedlaender" w:hAnsi="Hadassah Friedlaender" w:cs="Hadassah Friedlaender"/>
              <w:sz w:val="40"/>
              <w:szCs w:val="40"/>
            </w:rPr>
          </w:pPr>
        </w:p>
        <w:p w:rsidRPr="00B10B3D" w:rsidR="00B10B3D" w:rsidRDefault="00023E13" w14:paraId="794D631B" w14:textId="5BDCA20C">
          <w:pPr>
            <w:pStyle w:val="Verzeichnis1"/>
            <w:tabs>
              <w:tab w:val="right" w:leader="dot" w:pos="9062"/>
            </w:tabs>
            <w:rPr>
              <w:rFonts w:ascii="Hadassah Friedlaender" w:hAnsi="Hadassah Friedlaender" w:cs="Hadassah Friedlaender" w:eastAsiaTheme="minorEastAsia"/>
              <w:noProof/>
              <w:color w:val="2F5496" w:themeColor="accent1" w:themeShade="BF"/>
              <w:spacing w:val="0"/>
              <w:sz w:val="28"/>
              <w:szCs w:val="28"/>
              <w:lang w:eastAsia="de-DE"/>
            </w:rPr>
          </w:pPr>
          <w:r w:rsidRPr="00B10B3D">
            <w:rPr>
              <w:rFonts w:hint="cs" w:ascii="Hadassah Friedlaender" w:hAnsi="Hadassah Friedlaender" w:cs="Hadassah Friedlaender"/>
              <w:color w:val="2F5496" w:themeColor="accent1" w:themeShade="BF"/>
              <w:sz w:val="24"/>
              <w:szCs w:val="24"/>
            </w:rPr>
            <w:fldChar w:fldCharType="begin"/>
          </w:r>
          <w:r w:rsidRPr="00B10B3D">
            <w:rPr>
              <w:rFonts w:hint="cs" w:ascii="Hadassah Friedlaender" w:hAnsi="Hadassah Friedlaender" w:cs="Hadassah Friedlaender"/>
              <w:color w:val="2F5496" w:themeColor="accent1" w:themeShade="BF"/>
              <w:sz w:val="24"/>
              <w:szCs w:val="24"/>
            </w:rPr>
            <w:instrText xml:space="preserve"> TOC \o "1-3" \h \z \u </w:instrText>
          </w:r>
          <w:r w:rsidRPr="00B10B3D">
            <w:rPr>
              <w:rFonts w:hint="cs" w:ascii="Hadassah Friedlaender" w:hAnsi="Hadassah Friedlaender" w:cs="Hadassah Friedlaender"/>
              <w:color w:val="2F5496" w:themeColor="accent1" w:themeShade="BF"/>
              <w:sz w:val="24"/>
              <w:szCs w:val="24"/>
            </w:rPr>
            <w:fldChar w:fldCharType="separate"/>
          </w:r>
          <w:hyperlink w:history="1" w:anchor="_Toc102721809">
            <w:r w:rsidRPr="00B10B3D" w:rsidR="00B10B3D">
              <w:rPr>
                <w:rStyle w:val="Hyperlink"/>
                <w:rFonts w:hint="cs" w:ascii="Hadassah Friedlaender" w:hAnsi="Hadassah Friedlaender" w:cs="Hadassah Friedlaender"/>
                <w:noProof/>
                <w:color w:val="2F5496" w:themeColor="accent1" w:themeShade="BF"/>
                <w:sz w:val="24"/>
                <w:szCs w:val="24"/>
              </w:rPr>
              <w:t>Programm</w:t>
            </w:r>
            <w:r w:rsidRPr="00B10B3D" w:rsidR="00B10B3D">
              <w:rPr>
                <w:rFonts w:hint="cs" w:ascii="Hadassah Friedlaender" w:hAnsi="Hadassah Friedlaender" w:cs="Hadassah Friedlaender"/>
                <w:noProof/>
                <w:webHidden/>
                <w:color w:val="2F5496" w:themeColor="accent1" w:themeShade="BF"/>
                <w:sz w:val="24"/>
                <w:szCs w:val="24"/>
              </w:rPr>
              <w:tab/>
            </w:r>
            <w:r w:rsidRPr="00B10B3D" w:rsidR="00B10B3D">
              <w:rPr>
                <w:rFonts w:hint="cs" w:ascii="Hadassah Friedlaender" w:hAnsi="Hadassah Friedlaender" w:cs="Hadassah Friedlaender"/>
                <w:noProof/>
                <w:webHidden/>
                <w:color w:val="2F5496" w:themeColor="accent1" w:themeShade="BF"/>
                <w:sz w:val="24"/>
                <w:szCs w:val="24"/>
              </w:rPr>
              <w:fldChar w:fldCharType="begin"/>
            </w:r>
            <w:r w:rsidRPr="00B10B3D" w:rsidR="00B10B3D">
              <w:rPr>
                <w:rFonts w:hint="cs" w:ascii="Hadassah Friedlaender" w:hAnsi="Hadassah Friedlaender" w:cs="Hadassah Friedlaender"/>
                <w:noProof/>
                <w:webHidden/>
                <w:color w:val="2F5496" w:themeColor="accent1" w:themeShade="BF"/>
                <w:sz w:val="24"/>
                <w:szCs w:val="24"/>
              </w:rPr>
              <w:instrText xml:space="preserve"> PAGEREF _Toc102721809 \h </w:instrText>
            </w:r>
            <w:r w:rsidRPr="00B10B3D" w:rsidR="00B10B3D">
              <w:rPr>
                <w:rFonts w:hint="cs" w:ascii="Hadassah Friedlaender" w:hAnsi="Hadassah Friedlaender" w:cs="Hadassah Friedlaender"/>
                <w:noProof/>
                <w:webHidden/>
                <w:color w:val="2F5496" w:themeColor="accent1" w:themeShade="BF"/>
                <w:sz w:val="24"/>
                <w:szCs w:val="24"/>
              </w:rPr>
            </w:r>
            <w:r w:rsidRPr="00B10B3D" w:rsidR="00B10B3D">
              <w:rPr>
                <w:rFonts w:hint="cs" w:ascii="Hadassah Friedlaender" w:hAnsi="Hadassah Friedlaender" w:cs="Hadassah Friedlaender"/>
                <w:noProof/>
                <w:webHidden/>
                <w:color w:val="2F5496" w:themeColor="accent1" w:themeShade="BF"/>
                <w:sz w:val="24"/>
                <w:szCs w:val="24"/>
              </w:rPr>
              <w:fldChar w:fldCharType="separate"/>
            </w:r>
            <w:r w:rsidRPr="00B10B3D" w:rsidR="00B10B3D">
              <w:rPr>
                <w:rFonts w:hint="cs" w:ascii="Hadassah Friedlaender" w:hAnsi="Hadassah Friedlaender" w:cs="Hadassah Friedlaender"/>
                <w:noProof/>
                <w:webHidden/>
                <w:color w:val="2F5496" w:themeColor="accent1" w:themeShade="BF"/>
                <w:sz w:val="24"/>
                <w:szCs w:val="24"/>
              </w:rPr>
              <w:t>3</w:t>
            </w:r>
            <w:r w:rsidRPr="00B10B3D" w:rsidR="00B10B3D">
              <w:rPr>
                <w:rFonts w:hint="cs" w:ascii="Hadassah Friedlaender" w:hAnsi="Hadassah Friedlaender" w:cs="Hadassah Friedlaender"/>
                <w:noProof/>
                <w:webHidden/>
                <w:color w:val="2F5496" w:themeColor="accent1" w:themeShade="BF"/>
                <w:sz w:val="24"/>
                <w:szCs w:val="24"/>
              </w:rPr>
              <w:fldChar w:fldCharType="end"/>
            </w:r>
          </w:hyperlink>
        </w:p>
        <w:p w:rsidRPr="00B10B3D" w:rsidR="00B10B3D" w:rsidRDefault="006D77E2" w14:paraId="28DFF05B" w14:textId="7DE4F37B">
          <w:pPr>
            <w:pStyle w:val="Verzeichnis1"/>
            <w:tabs>
              <w:tab w:val="right" w:leader="dot" w:pos="9062"/>
            </w:tabs>
            <w:rPr>
              <w:rFonts w:ascii="Hadassah Friedlaender" w:hAnsi="Hadassah Friedlaender" w:cs="Hadassah Friedlaender" w:eastAsiaTheme="minorEastAsia"/>
              <w:noProof/>
              <w:color w:val="2F5496" w:themeColor="accent1" w:themeShade="BF"/>
              <w:spacing w:val="0"/>
              <w:sz w:val="28"/>
              <w:szCs w:val="28"/>
              <w:lang w:eastAsia="de-DE"/>
            </w:rPr>
          </w:pPr>
          <w:hyperlink w:history="1" w:anchor="_Toc102721810">
            <w:r w:rsidRPr="00B10B3D" w:rsidR="00B10B3D">
              <w:rPr>
                <w:rStyle w:val="Hyperlink"/>
                <w:rFonts w:hint="cs" w:ascii="Hadassah Friedlaender" w:hAnsi="Hadassah Friedlaender" w:cs="Hadassah Friedlaender"/>
                <w:noProof/>
                <w:color w:val="2F5496" w:themeColor="accent1" w:themeShade="BF"/>
                <w:sz w:val="24"/>
                <w:szCs w:val="24"/>
              </w:rPr>
              <w:t>Bildung für Nachhaltige Entwicklung (BNE) in der Hochschullehre</w:t>
            </w:r>
            <w:r w:rsidRPr="00B10B3D" w:rsidR="00B10B3D">
              <w:rPr>
                <w:rFonts w:hint="cs" w:ascii="Hadassah Friedlaender" w:hAnsi="Hadassah Friedlaender" w:cs="Hadassah Friedlaender"/>
                <w:noProof/>
                <w:webHidden/>
                <w:color w:val="2F5496" w:themeColor="accent1" w:themeShade="BF"/>
                <w:sz w:val="24"/>
                <w:szCs w:val="24"/>
              </w:rPr>
              <w:tab/>
            </w:r>
            <w:r w:rsidRPr="00B10B3D" w:rsidR="00B10B3D">
              <w:rPr>
                <w:rFonts w:hint="cs" w:ascii="Hadassah Friedlaender" w:hAnsi="Hadassah Friedlaender" w:cs="Hadassah Friedlaender"/>
                <w:noProof/>
                <w:webHidden/>
                <w:color w:val="2F5496" w:themeColor="accent1" w:themeShade="BF"/>
                <w:sz w:val="24"/>
                <w:szCs w:val="24"/>
              </w:rPr>
              <w:fldChar w:fldCharType="begin"/>
            </w:r>
            <w:r w:rsidRPr="00B10B3D" w:rsidR="00B10B3D">
              <w:rPr>
                <w:rFonts w:hint="cs" w:ascii="Hadassah Friedlaender" w:hAnsi="Hadassah Friedlaender" w:cs="Hadassah Friedlaender"/>
                <w:noProof/>
                <w:webHidden/>
                <w:color w:val="2F5496" w:themeColor="accent1" w:themeShade="BF"/>
                <w:sz w:val="24"/>
                <w:szCs w:val="24"/>
              </w:rPr>
              <w:instrText xml:space="preserve"> PAGEREF _Toc102721810 \h </w:instrText>
            </w:r>
            <w:r w:rsidRPr="00B10B3D" w:rsidR="00B10B3D">
              <w:rPr>
                <w:rFonts w:hint="cs" w:ascii="Hadassah Friedlaender" w:hAnsi="Hadassah Friedlaender" w:cs="Hadassah Friedlaender"/>
                <w:noProof/>
                <w:webHidden/>
                <w:color w:val="2F5496" w:themeColor="accent1" w:themeShade="BF"/>
                <w:sz w:val="24"/>
                <w:szCs w:val="24"/>
              </w:rPr>
            </w:r>
            <w:r w:rsidRPr="00B10B3D" w:rsidR="00B10B3D">
              <w:rPr>
                <w:rFonts w:hint="cs" w:ascii="Hadassah Friedlaender" w:hAnsi="Hadassah Friedlaender" w:cs="Hadassah Friedlaender"/>
                <w:noProof/>
                <w:webHidden/>
                <w:color w:val="2F5496" w:themeColor="accent1" w:themeShade="BF"/>
                <w:sz w:val="24"/>
                <w:szCs w:val="24"/>
              </w:rPr>
              <w:fldChar w:fldCharType="separate"/>
            </w:r>
            <w:r w:rsidRPr="00B10B3D" w:rsidR="00B10B3D">
              <w:rPr>
                <w:rFonts w:hint="cs" w:ascii="Hadassah Friedlaender" w:hAnsi="Hadassah Friedlaender" w:cs="Hadassah Friedlaender"/>
                <w:noProof/>
                <w:webHidden/>
                <w:color w:val="2F5496" w:themeColor="accent1" w:themeShade="BF"/>
                <w:sz w:val="24"/>
                <w:szCs w:val="24"/>
              </w:rPr>
              <w:t>4</w:t>
            </w:r>
            <w:r w:rsidRPr="00B10B3D" w:rsidR="00B10B3D">
              <w:rPr>
                <w:rFonts w:hint="cs" w:ascii="Hadassah Friedlaender" w:hAnsi="Hadassah Friedlaender" w:cs="Hadassah Friedlaender"/>
                <w:noProof/>
                <w:webHidden/>
                <w:color w:val="2F5496" w:themeColor="accent1" w:themeShade="BF"/>
                <w:sz w:val="24"/>
                <w:szCs w:val="24"/>
              </w:rPr>
              <w:fldChar w:fldCharType="end"/>
            </w:r>
          </w:hyperlink>
        </w:p>
        <w:p w:rsidRPr="00B10B3D" w:rsidR="00B10B3D" w:rsidRDefault="006D77E2" w14:paraId="32149C1D" w14:textId="1BC99F57">
          <w:pPr>
            <w:pStyle w:val="Verzeichnis1"/>
            <w:tabs>
              <w:tab w:val="right" w:leader="dot" w:pos="9062"/>
            </w:tabs>
            <w:rPr>
              <w:rFonts w:ascii="Hadassah Friedlaender" w:hAnsi="Hadassah Friedlaender" w:cs="Hadassah Friedlaender" w:eastAsiaTheme="minorEastAsia"/>
              <w:noProof/>
              <w:color w:val="2F5496" w:themeColor="accent1" w:themeShade="BF"/>
              <w:spacing w:val="0"/>
              <w:sz w:val="28"/>
              <w:szCs w:val="28"/>
              <w:lang w:eastAsia="de-DE"/>
            </w:rPr>
          </w:pPr>
          <w:hyperlink w:history="1" w:anchor="_Toc102721811">
            <w:r w:rsidRPr="00B10B3D" w:rsidR="00B10B3D">
              <w:rPr>
                <w:rStyle w:val="Hyperlink"/>
                <w:rFonts w:hint="cs" w:ascii="Hadassah Friedlaender" w:hAnsi="Hadassah Friedlaender" w:cs="Hadassah Friedlaender"/>
                <w:noProof/>
                <w:color w:val="2F5496" w:themeColor="accent1" w:themeShade="BF"/>
                <w:sz w:val="24"/>
                <w:szCs w:val="24"/>
              </w:rPr>
              <w:t>Sieben Schritte zur Integration von Bildung für Nachhaltige Entwicklung in die Lehre</w:t>
            </w:r>
            <w:r w:rsidRPr="00B10B3D" w:rsidR="00B10B3D">
              <w:rPr>
                <w:rFonts w:hint="cs" w:ascii="Hadassah Friedlaender" w:hAnsi="Hadassah Friedlaender" w:cs="Hadassah Friedlaender"/>
                <w:noProof/>
                <w:webHidden/>
                <w:color w:val="2F5496" w:themeColor="accent1" w:themeShade="BF"/>
                <w:sz w:val="24"/>
                <w:szCs w:val="24"/>
              </w:rPr>
              <w:tab/>
            </w:r>
            <w:r w:rsidRPr="00B10B3D" w:rsidR="00B10B3D">
              <w:rPr>
                <w:rFonts w:hint="cs" w:ascii="Hadassah Friedlaender" w:hAnsi="Hadassah Friedlaender" w:cs="Hadassah Friedlaender"/>
                <w:noProof/>
                <w:webHidden/>
                <w:color w:val="2F5496" w:themeColor="accent1" w:themeShade="BF"/>
                <w:sz w:val="24"/>
                <w:szCs w:val="24"/>
              </w:rPr>
              <w:fldChar w:fldCharType="begin"/>
            </w:r>
            <w:r w:rsidRPr="00B10B3D" w:rsidR="00B10B3D">
              <w:rPr>
                <w:rFonts w:hint="cs" w:ascii="Hadassah Friedlaender" w:hAnsi="Hadassah Friedlaender" w:cs="Hadassah Friedlaender"/>
                <w:noProof/>
                <w:webHidden/>
                <w:color w:val="2F5496" w:themeColor="accent1" w:themeShade="BF"/>
                <w:sz w:val="24"/>
                <w:szCs w:val="24"/>
              </w:rPr>
              <w:instrText xml:space="preserve"> PAGEREF _Toc102721811 \h </w:instrText>
            </w:r>
            <w:r w:rsidRPr="00B10B3D" w:rsidR="00B10B3D">
              <w:rPr>
                <w:rFonts w:hint="cs" w:ascii="Hadassah Friedlaender" w:hAnsi="Hadassah Friedlaender" w:cs="Hadassah Friedlaender"/>
                <w:noProof/>
                <w:webHidden/>
                <w:color w:val="2F5496" w:themeColor="accent1" w:themeShade="BF"/>
                <w:sz w:val="24"/>
                <w:szCs w:val="24"/>
              </w:rPr>
            </w:r>
            <w:r w:rsidRPr="00B10B3D" w:rsidR="00B10B3D">
              <w:rPr>
                <w:rFonts w:hint="cs" w:ascii="Hadassah Friedlaender" w:hAnsi="Hadassah Friedlaender" w:cs="Hadassah Friedlaender"/>
                <w:noProof/>
                <w:webHidden/>
                <w:color w:val="2F5496" w:themeColor="accent1" w:themeShade="BF"/>
                <w:sz w:val="24"/>
                <w:szCs w:val="24"/>
              </w:rPr>
              <w:fldChar w:fldCharType="separate"/>
            </w:r>
            <w:r w:rsidRPr="00B10B3D" w:rsidR="00B10B3D">
              <w:rPr>
                <w:rFonts w:hint="cs" w:ascii="Hadassah Friedlaender" w:hAnsi="Hadassah Friedlaender" w:cs="Hadassah Friedlaender"/>
                <w:noProof/>
                <w:webHidden/>
                <w:color w:val="2F5496" w:themeColor="accent1" w:themeShade="BF"/>
                <w:sz w:val="24"/>
                <w:szCs w:val="24"/>
              </w:rPr>
              <w:t>5</w:t>
            </w:r>
            <w:r w:rsidRPr="00B10B3D" w:rsidR="00B10B3D">
              <w:rPr>
                <w:rFonts w:hint="cs" w:ascii="Hadassah Friedlaender" w:hAnsi="Hadassah Friedlaender" w:cs="Hadassah Friedlaender"/>
                <w:noProof/>
                <w:webHidden/>
                <w:color w:val="2F5496" w:themeColor="accent1" w:themeShade="BF"/>
                <w:sz w:val="24"/>
                <w:szCs w:val="24"/>
              </w:rPr>
              <w:fldChar w:fldCharType="end"/>
            </w:r>
          </w:hyperlink>
        </w:p>
        <w:p w:rsidRPr="00B10B3D" w:rsidR="00B10B3D" w:rsidRDefault="006D77E2" w14:paraId="5BB5E232" w14:textId="3E3F7CDB">
          <w:pPr>
            <w:pStyle w:val="Verzeichnis1"/>
            <w:tabs>
              <w:tab w:val="right" w:leader="dot" w:pos="9062"/>
            </w:tabs>
            <w:rPr>
              <w:rFonts w:ascii="Hadassah Friedlaender" w:hAnsi="Hadassah Friedlaender" w:cs="Hadassah Friedlaender" w:eastAsiaTheme="minorEastAsia"/>
              <w:noProof/>
              <w:color w:val="2F5496" w:themeColor="accent1" w:themeShade="BF"/>
              <w:spacing w:val="0"/>
              <w:sz w:val="28"/>
              <w:szCs w:val="28"/>
              <w:lang w:eastAsia="de-DE"/>
            </w:rPr>
          </w:pPr>
          <w:hyperlink w:history="1" w:anchor="_Toc102721812">
            <w:r w:rsidRPr="00B10B3D" w:rsidR="00B10B3D">
              <w:rPr>
                <w:rStyle w:val="Hyperlink"/>
                <w:rFonts w:hint="cs" w:ascii="Hadassah Friedlaender" w:hAnsi="Hadassah Friedlaender" w:cs="Hadassah Friedlaender"/>
                <w:noProof/>
                <w:color w:val="2F5496" w:themeColor="accent1" w:themeShade="BF"/>
                <w:sz w:val="24"/>
                <w:szCs w:val="24"/>
              </w:rPr>
              <w:t>Meine Ausgangslage</w:t>
            </w:r>
            <w:r w:rsidRPr="00B10B3D" w:rsidR="00B10B3D">
              <w:rPr>
                <w:rFonts w:hint="cs" w:ascii="Hadassah Friedlaender" w:hAnsi="Hadassah Friedlaender" w:cs="Hadassah Friedlaender"/>
                <w:noProof/>
                <w:webHidden/>
                <w:color w:val="2F5496" w:themeColor="accent1" w:themeShade="BF"/>
                <w:sz w:val="24"/>
                <w:szCs w:val="24"/>
              </w:rPr>
              <w:tab/>
            </w:r>
            <w:r w:rsidRPr="00B10B3D" w:rsidR="00B10B3D">
              <w:rPr>
                <w:rFonts w:hint="cs" w:ascii="Hadassah Friedlaender" w:hAnsi="Hadassah Friedlaender" w:cs="Hadassah Friedlaender"/>
                <w:noProof/>
                <w:webHidden/>
                <w:color w:val="2F5496" w:themeColor="accent1" w:themeShade="BF"/>
                <w:sz w:val="24"/>
                <w:szCs w:val="24"/>
              </w:rPr>
              <w:fldChar w:fldCharType="begin"/>
            </w:r>
            <w:r w:rsidRPr="00B10B3D" w:rsidR="00B10B3D">
              <w:rPr>
                <w:rFonts w:hint="cs" w:ascii="Hadassah Friedlaender" w:hAnsi="Hadassah Friedlaender" w:cs="Hadassah Friedlaender"/>
                <w:noProof/>
                <w:webHidden/>
                <w:color w:val="2F5496" w:themeColor="accent1" w:themeShade="BF"/>
                <w:sz w:val="24"/>
                <w:szCs w:val="24"/>
              </w:rPr>
              <w:instrText xml:space="preserve"> PAGEREF _Toc102721812 \h </w:instrText>
            </w:r>
            <w:r w:rsidRPr="00B10B3D" w:rsidR="00B10B3D">
              <w:rPr>
                <w:rFonts w:hint="cs" w:ascii="Hadassah Friedlaender" w:hAnsi="Hadassah Friedlaender" w:cs="Hadassah Friedlaender"/>
                <w:noProof/>
                <w:webHidden/>
                <w:color w:val="2F5496" w:themeColor="accent1" w:themeShade="BF"/>
                <w:sz w:val="24"/>
                <w:szCs w:val="24"/>
              </w:rPr>
            </w:r>
            <w:r w:rsidRPr="00B10B3D" w:rsidR="00B10B3D">
              <w:rPr>
                <w:rFonts w:hint="cs" w:ascii="Hadassah Friedlaender" w:hAnsi="Hadassah Friedlaender" w:cs="Hadassah Friedlaender"/>
                <w:noProof/>
                <w:webHidden/>
                <w:color w:val="2F5496" w:themeColor="accent1" w:themeShade="BF"/>
                <w:sz w:val="24"/>
                <w:szCs w:val="24"/>
              </w:rPr>
              <w:fldChar w:fldCharType="separate"/>
            </w:r>
            <w:r w:rsidRPr="00B10B3D" w:rsidR="00B10B3D">
              <w:rPr>
                <w:rFonts w:hint="cs" w:ascii="Hadassah Friedlaender" w:hAnsi="Hadassah Friedlaender" w:cs="Hadassah Friedlaender"/>
                <w:noProof/>
                <w:webHidden/>
                <w:color w:val="2F5496" w:themeColor="accent1" w:themeShade="BF"/>
                <w:sz w:val="24"/>
                <w:szCs w:val="24"/>
              </w:rPr>
              <w:t>7</w:t>
            </w:r>
            <w:r w:rsidRPr="00B10B3D" w:rsidR="00B10B3D">
              <w:rPr>
                <w:rFonts w:hint="cs" w:ascii="Hadassah Friedlaender" w:hAnsi="Hadassah Friedlaender" w:cs="Hadassah Friedlaender"/>
                <w:noProof/>
                <w:webHidden/>
                <w:color w:val="2F5496" w:themeColor="accent1" w:themeShade="BF"/>
                <w:sz w:val="24"/>
                <w:szCs w:val="24"/>
              </w:rPr>
              <w:fldChar w:fldCharType="end"/>
            </w:r>
          </w:hyperlink>
        </w:p>
        <w:p w:rsidRPr="00B10B3D" w:rsidR="00B10B3D" w:rsidRDefault="006D77E2" w14:paraId="6BB373F3" w14:textId="0A9FAA06">
          <w:pPr>
            <w:pStyle w:val="Verzeichnis1"/>
            <w:tabs>
              <w:tab w:val="right" w:leader="dot" w:pos="9062"/>
            </w:tabs>
            <w:rPr>
              <w:rFonts w:ascii="Hadassah Friedlaender" w:hAnsi="Hadassah Friedlaender" w:cs="Hadassah Friedlaender" w:eastAsiaTheme="minorEastAsia"/>
              <w:noProof/>
              <w:color w:val="2F5496" w:themeColor="accent1" w:themeShade="BF"/>
              <w:spacing w:val="0"/>
              <w:sz w:val="28"/>
              <w:szCs w:val="28"/>
              <w:lang w:eastAsia="de-DE"/>
            </w:rPr>
          </w:pPr>
          <w:hyperlink w:history="1" w:anchor="_Toc102721813">
            <w:r w:rsidRPr="00B10B3D" w:rsidR="00B10B3D">
              <w:rPr>
                <w:rStyle w:val="Hyperlink"/>
                <w:rFonts w:hint="cs" w:ascii="Hadassah Friedlaender" w:hAnsi="Hadassah Friedlaender" w:cs="Hadassah Friedlaender"/>
                <w:noProof/>
                <w:color w:val="2F5496" w:themeColor="accent1" w:themeShade="BF"/>
                <w:sz w:val="24"/>
                <w:szCs w:val="24"/>
              </w:rPr>
              <w:t>Inhaltliche Verknüpfungen</w:t>
            </w:r>
            <w:r w:rsidRPr="00B10B3D" w:rsidR="00B10B3D">
              <w:rPr>
                <w:rFonts w:hint="cs" w:ascii="Hadassah Friedlaender" w:hAnsi="Hadassah Friedlaender" w:cs="Hadassah Friedlaender"/>
                <w:noProof/>
                <w:webHidden/>
                <w:color w:val="2F5496" w:themeColor="accent1" w:themeShade="BF"/>
                <w:sz w:val="24"/>
                <w:szCs w:val="24"/>
              </w:rPr>
              <w:tab/>
            </w:r>
            <w:r w:rsidRPr="00B10B3D" w:rsidR="00B10B3D">
              <w:rPr>
                <w:rFonts w:hint="cs" w:ascii="Hadassah Friedlaender" w:hAnsi="Hadassah Friedlaender" w:cs="Hadassah Friedlaender"/>
                <w:noProof/>
                <w:webHidden/>
                <w:color w:val="2F5496" w:themeColor="accent1" w:themeShade="BF"/>
                <w:sz w:val="24"/>
                <w:szCs w:val="24"/>
              </w:rPr>
              <w:fldChar w:fldCharType="begin"/>
            </w:r>
            <w:r w:rsidRPr="00B10B3D" w:rsidR="00B10B3D">
              <w:rPr>
                <w:rFonts w:hint="cs" w:ascii="Hadassah Friedlaender" w:hAnsi="Hadassah Friedlaender" w:cs="Hadassah Friedlaender"/>
                <w:noProof/>
                <w:webHidden/>
                <w:color w:val="2F5496" w:themeColor="accent1" w:themeShade="BF"/>
                <w:sz w:val="24"/>
                <w:szCs w:val="24"/>
              </w:rPr>
              <w:instrText xml:space="preserve"> PAGEREF _Toc102721813 \h </w:instrText>
            </w:r>
            <w:r w:rsidRPr="00B10B3D" w:rsidR="00B10B3D">
              <w:rPr>
                <w:rFonts w:hint="cs" w:ascii="Hadassah Friedlaender" w:hAnsi="Hadassah Friedlaender" w:cs="Hadassah Friedlaender"/>
                <w:noProof/>
                <w:webHidden/>
                <w:color w:val="2F5496" w:themeColor="accent1" w:themeShade="BF"/>
                <w:sz w:val="24"/>
                <w:szCs w:val="24"/>
              </w:rPr>
            </w:r>
            <w:r w:rsidRPr="00B10B3D" w:rsidR="00B10B3D">
              <w:rPr>
                <w:rFonts w:hint="cs" w:ascii="Hadassah Friedlaender" w:hAnsi="Hadassah Friedlaender" w:cs="Hadassah Friedlaender"/>
                <w:noProof/>
                <w:webHidden/>
                <w:color w:val="2F5496" w:themeColor="accent1" w:themeShade="BF"/>
                <w:sz w:val="24"/>
                <w:szCs w:val="24"/>
              </w:rPr>
              <w:fldChar w:fldCharType="separate"/>
            </w:r>
            <w:r w:rsidRPr="00B10B3D" w:rsidR="00B10B3D">
              <w:rPr>
                <w:rFonts w:hint="cs" w:ascii="Hadassah Friedlaender" w:hAnsi="Hadassah Friedlaender" w:cs="Hadassah Friedlaender"/>
                <w:noProof/>
                <w:webHidden/>
                <w:color w:val="2F5496" w:themeColor="accent1" w:themeShade="BF"/>
                <w:sz w:val="24"/>
                <w:szCs w:val="24"/>
              </w:rPr>
              <w:t>10</w:t>
            </w:r>
            <w:r w:rsidRPr="00B10B3D" w:rsidR="00B10B3D">
              <w:rPr>
                <w:rFonts w:hint="cs" w:ascii="Hadassah Friedlaender" w:hAnsi="Hadassah Friedlaender" w:cs="Hadassah Friedlaender"/>
                <w:noProof/>
                <w:webHidden/>
                <w:color w:val="2F5496" w:themeColor="accent1" w:themeShade="BF"/>
                <w:sz w:val="24"/>
                <w:szCs w:val="24"/>
              </w:rPr>
              <w:fldChar w:fldCharType="end"/>
            </w:r>
          </w:hyperlink>
        </w:p>
        <w:p w:rsidRPr="00B10B3D" w:rsidR="00B10B3D" w:rsidRDefault="006D77E2" w14:paraId="5E741EAC" w14:textId="2E7F6A95">
          <w:pPr>
            <w:pStyle w:val="Verzeichnis1"/>
            <w:tabs>
              <w:tab w:val="right" w:leader="dot" w:pos="9062"/>
            </w:tabs>
            <w:rPr>
              <w:rFonts w:ascii="Hadassah Friedlaender" w:hAnsi="Hadassah Friedlaender" w:cs="Hadassah Friedlaender" w:eastAsiaTheme="minorEastAsia"/>
              <w:noProof/>
              <w:color w:val="2F5496" w:themeColor="accent1" w:themeShade="BF"/>
              <w:spacing w:val="0"/>
              <w:sz w:val="28"/>
              <w:szCs w:val="28"/>
              <w:lang w:eastAsia="de-DE"/>
            </w:rPr>
          </w:pPr>
          <w:hyperlink w:history="1" w:anchor="_Toc102721814">
            <w:r w:rsidRPr="00B10B3D" w:rsidR="00B10B3D">
              <w:rPr>
                <w:rStyle w:val="Hyperlink"/>
                <w:rFonts w:hint="cs" w:ascii="Hadassah Friedlaender" w:hAnsi="Hadassah Friedlaender" w:cs="Hadassah Friedlaender"/>
                <w:noProof/>
                <w:color w:val="2F5496" w:themeColor="accent1" w:themeShade="BF"/>
                <w:sz w:val="24"/>
                <w:szCs w:val="24"/>
              </w:rPr>
              <w:t>Platz für Ideen, Gedanken und Notizen</w:t>
            </w:r>
            <w:r w:rsidRPr="00B10B3D" w:rsidR="00B10B3D">
              <w:rPr>
                <w:rFonts w:hint="cs" w:ascii="Hadassah Friedlaender" w:hAnsi="Hadassah Friedlaender" w:cs="Hadassah Friedlaender"/>
                <w:noProof/>
                <w:webHidden/>
                <w:color w:val="2F5496" w:themeColor="accent1" w:themeShade="BF"/>
                <w:sz w:val="24"/>
                <w:szCs w:val="24"/>
              </w:rPr>
              <w:tab/>
            </w:r>
            <w:r w:rsidRPr="00B10B3D" w:rsidR="00B10B3D">
              <w:rPr>
                <w:rFonts w:hint="cs" w:ascii="Hadassah Friedlaender" w:hAnsi="Hadassah Friedlaender" w:cs="Hadassah Friedlaender"/>
                <w:noProof/>
                <w:webHidden/>
                <w:color w:val="2F5496" w:themeColor="accent1" w:themeShade="BF"/>
                <w:sz w:val="24"/>
                <w:szCs w:val="24"/>
              </w:rPr>
              <w:fldChar w:fldCharType="begin"/>
            </w:r>
            <w:r w:rsidRPr="00B10B3D" w:rsidR="00B10B3D">
              <w:rPr>
                <w:rFonts w:hint="cs" w:ascii="Hadassah Friedlaender" w:hAnsi="Hadassah Friedlaender" w:cs="Hadassah Friedlaender"/>
                <w:noProof/>
                <w:webHidden/>
                <w:color w:val="2F5496" w:themeColor="accent1" w:themeShade="BF"/>
                <w:sz w:val="24"/>
                <w:szCs w:val="24"/>
              </w:rPr>
              <w:instrText xml:space="preserve"> PAGEREF _Toc102721814 \h </w:instrText>
            </w:r>
            <w:r w:rsidRPr="00B10B3D" w:rsidR="00B10B3D">
              <w:rPr>
                <w:rFonts w:hint="cs" w:ascii="Hadassah Friedlaender" w:hAnsi="Hadassah Friedlaender" w:cs="Hadassah Friedlaender"/>
                <w:noProof/>
                <w:webHidden/>
                <w:color w:val="2F5496" w:themeColor="accent1" w:themeShade="BF"/>
                <w:sz w:val="24"/>
                <w:szCs w:val="24"/>
              </w:rPr>
            </w:r>
            <w:r w:rsidRPr="00B10B3D" w:rsidR="00B10B3D">
              <w:rPr>
                <w:rFonts w:hint="cs" w:ascii="Hadassah Friedlaender" w:hAnsi="Hadassah Friedlaender" w:cs="Hadassah Friedlaender"/>
                <w:noProof/>
                <w:webHidden/>
                <w:color w:val="2F5496" w:themeColor="accent1" w:themeShade="BF"/>
                <w:sz w:val="24"/>
                <w:szCs w:val="24"/>
              </w:rPr>
              <w:fldChar w:fldCharType="separate"/>
            </w:r>
            <w:r w:rsidRPr="00B10B3D" w:rsidR="00B10B3D">
              <w:rPr>
                <w:rFonts w:hint="cs" w:ascii="Hadassah Friedlaender" w:hAnsi="Hadassah Friedlaender" w:cs="Hadassah Friedlaender"/>
                <w:noProof/>
                <w:webHidden/>
                <w:color w:val="2F5496" w:themeColor="accent1" w:themeShade="BF"/>
                <w:sz w:val="24"/>
                <w:szCs w:val="24"/>
              </w:rPr>
              <w:t>11</w:t>
            </w:r>
            <w:r w:rsidRPr="00B10B3D" w:rsidR="00B10B3D">
              <w:rPr>
                <w:rFonts w:hint="cs" w:ascii="Hadassah Friedlaender" w:hAnsi="Hadassah Friedlaender" w:cs="Hadassah Friedlaender"/>
                <w:noProof/>
                <w:webHidden/>
                <w:color w:val="2F5496" w:themeColor="accent1" w:themeShade="BF"/>
                <w:sz w:val="24"/>
                <w:szCs w:val="24"/>
              </w:rPr>
              <w:fldChar w:fldCharType="end"/>
            </w:r>
          </w:hyperlink>
        </w:p>
        <w:p w:rsidRPr="00B10B3D" w:rsidR="00B10B3D" w:rsidRDefault="006D77E2" w14:paraId="27C98DD1" w14:textId="2BC68DD5">
          <w:pPr>
            <w:pStyle w:val="Verzeichnis1"/>
            <w:tabs>
              <w:tab w:val="right" w:leader="dot" w:pos="9062"/>
            </w:tabs>
            <w:rPr>
              <w:rFonts w:ascii="Hadassah Friedlaender" w:hAnsi="Hadassah Friedlaender" w:cs="Hadassah Friedlaender" w:eastAsiaTheme="minorEastAsia"/>
              <w:noProof/>
              <w:color w:val="2F5496" w:themeColor="accent1" w:themeShade="BF"/>
              <w:spacing w:val="0"/>
              <w:sz w:val="28"/>
              <w:szCs w:val="28"/>
              <w:lang w:eastAsia="de-DE"/>
            </w:rPr>
          </w:pPr>
          <w:hyperlink w:history="1" w:anchor="_Toc102721815">
            <w:r w:rsidRPr="00B10B3D" w:rsidR="00B10B3D">
              <w:rPr>
                <w:rStyle w:val="Hyperlink"/>
                <w:rFonts w:hint="cs" w:ascii="Hadassah Friedlaender" w:hAnsi="Hadassah Friedlaender" w:cs="Hadassah Friedlaender"/>
                <w:noProof/>
                <w:color w:val="2F5496" w:themeColor="accent1" w:themeShade="BF"/>
                <w:sz w:val="24"/>
                <w:szCs w:val="24"/>
              </w:rPr>
              <w:t>Reflexion des Tages und nächste Schritte</w:t>
            </w:r>
            <w:r w:rsidRPr="00B10B3D" w:rsidR="00B10B3D">
              <w:rPr>
                <w:rFonts w:hint="cs" w:ascii="Hadassah Friedlaender" w:hAnsi="Hadassah Friedlaender" w:cs="Hadassah Friedlaender"/>
                <w:noProof/>
                <w:webHidden/>
                <w:color w:val="2F5496" w:themeColor="accent1" w:themeShade="BF"/>
                <w:sz w:val="24"/>
                <w:szCs w:val="24"/>
              </w:rPr>
              <w:tab/>
            </w:r>
            <w:r w:rsidRPr="00B10B3D" w:rsidR="00B10B3D">
              <w:rPr>
                <w:rFonts w:hint="cs" w:ascii="Hadassah Friedlaender" w:hAnsi="Hadassah Friedlaender" w:cs="Hadassah Friedlaender"/>
                <w:noProof/>
                <w:webHidden/>
                <w:color w:val="2F5496" w:themeColor="accent1" w:themeShade="BF"/>
                <w:sz w:val="24"/>
                <w:szCs w:val="24"/>
              </w:rPr>
              <w:fldChar w:fldCharType="begin"/>
            </w:r>
            <w:r w:rsidRPr="00B10B3D" w:rsidR="00B10B3D">
              <w:rPr>
                <w:rFonts w:hint="cs" w:ascii="Hadassah Friedlaender" w:hAnsi="Hadassah Friedlaender" w:cs="Hadassah Friedlaender"/>
                <w:noProof/>
                <w:webHidden/>
                <w:color w:val="2F5496" w:themeColor="accent1" w:themeShade="BF"/>
                <w:sz w:val="24"/>
                <w:szCs w:val="24"/>
              </w:rPr>
              <w:instrText xml:space="preserve"> PAGEREF _Toc102721815 \h </w:instrText>
            </w:r>
            <w:r w:rsidRPr="00B10B3D" w:rsidR="00B10B3D">
              <w:rPr>
                <w:rFonts w:hint="cs" w:ascii="Hadassah Friedlaender" w:hAnsi="Hadassah Friedlaender" w:cs="Hadassah Friedlaender"/>
                <w:noProof/>
                <w:webHidden/>
                <w:color w:val="2F5496" w:themeColor="accent1" w:themeShade="BF"/>
                <w:sz w:val="24"/>
                <w:szCs w:val="24"/>
              </w:rPr>
            </w:r>
            <w:r w:rsidRPr="00B10B3D" w:rsidR="00B10B3D">
              <w:rPr>
                <w:rFonts w:hint="cs" w:ascii="Hadassah Friedlaender" w:hAnsi="Hadassah Friedlaender" w:cs="Hadassah Friedlaender"/>
                <w:noProof/>
                <w:webHidden/>
                <w:color w:val="2F5496" w:themeColor="accent1" w:themeShade="BF"/>
                <w:sz w:val="24"/>
                <w:szCs w:val="24"/>
              </w:rPr>
              <w:fldChar w:fldCharType="separate"/>
            </w:r>
            <w:r w:rsidRPr="00B10B3D" w:rsidR="00B10B3D">
              <w:rPr>
                <w:rFonts w:hint="cs" w:ascii="Hadassah Friedlaender" w:hAnsi="Hadassah Friedlaender" w:cs="Hadassah Friedlaender"/>
                <w:noProof/>
                <w:webHidden/>
                <w:color w:val="2F5496" w:themeColor="accent1" w:themeShade="BF"/>
                <w:sz w:val="24"/>
                <w:szCs w:val="24"/>
              </w:rPr>
              <w:t>13</w:t>
            </w:r>
            <w:r w:rsidRPr="00B10B3D" w:rsidR="00B10B3D">
              <w:rPr>
                <w:rFonts w:hint="cs" w:ascii="Hadassah Friedlaender" w:hAnsi="Hadassah Friedlaender" w:cs="Hadassah Friedlaender"/>
                <w:noProof/>
                <w:webHidden/>
                <w:color w:val="2F5496" w:themeColor="accent1" w:themeShade="BF"/>
                <w:sz w:val="24"/>
                <w:szCs w:val="24"/>
              </w:rPr>
              <w:fldChar w:fldCharType="end"/>
            </w:r>
          </w:hyperlink>
        </w:p>
        <w:p w:rsidRPr="00B10B3D" w:rsidR="00B10B3D" w:rsidRDefault="006D77E2" w14:paraId="7A5262E3" w14:textId="103ED38C">
          <w:pPr>
            <w:pStyle w:val="Verzeichnis1"/>
            <w:tabs>
              <w:tab w:val="right" w:leader="dot" w:pos="9062"/>
            </w:tabs>
            <w:rPr>
              <w:rFonts w:ascii="Hadassah Friedlaender" w:hAnsi="Hadassah Friedlaender" w:cs="Hadassah Friedlaender" w:eastAsiaTheme="minorEastAsia"/>
              <w:noProof/>
              <w:color w:val="2F5496" w:themeColor="accent1" w:themeShade="BF"/>
              <w:spacing w:val="0"/>
              <w:sz w:val="28"/>
              <w:szCs w:val="28"/>
              <w:lang w:eastAsia="de-DE"/>
            </w:rPr>
          </w:pPr>
          <w:hyperlink w:history="1" w:anchor="_Toc102721816">
            <w:r w:rsidRPr="00B10B3D" w:rsidR="00B10B3D">
              <w:rPr>
                <w:rStyle w:val="Hyperlink"/>
                <w:rFonts w:hint="cs" w:ascii="Hadassah Friedlaender" w:hAnsi="Hadassah Friedlaender" w:cs="Hadassah Friedlaender"/>
                <w:noProof/>
                <w:color w:val="2F5496" w:themeColor="accent1" w:themeShade="BF"/>
                <w:sz w:val="24"/>
                <w:szCs w:val="24"/>
              </w:rPr>
              <w:t>Weiterlesen und Hören</w:t>
            </w:r>
            <w:r w:rsidRPr="00B10B3D" w:rsidR="00B10B3D">
              <w:rPr>
                <w:rFonts w:hint="cs" w:ascii="Hadassah Friedlaender" w:hAnsi="Hadassah Friedlaender" w:cs="Hadassah Friedlaender"/>
                <w:noProof/>
                <w:webHidden/>
                <w:color w:val="2F5496" w:themeColor="accent1" w:themeShade="BF"/>
                <w:sz w:val="24"/>
                <w:szCs w:val="24"/>
              </w:rPr>
              <w:tab/>
            </w:r>
            <w:r w:rsidRPr="00B10B3D" w:rsidR="00B10B3D">
              <w:rPr>
                <w:rFonts w:hint="cs" w:ascii="Hadassah Friedlaender" w:hAnsi="Hadassah Friedlaender" w:cs="Hadassah Friedlaender"/>
                <w:noProof/>
                <w:webHidden/>
                <w:color w:val="2F5496" w:themeColor="accent1" w:themeShade="BF"/>
                <w:sz w:val="24"/>
                <w:szCs w:val="24"/>
              </w:rPr>
              <w:fldChar w:fldCharType="begin"/>
            </w:r>
            <w:r w:rsidRPr="00B10B3D" w:rsidR="00B10B3D">
              <w:rPr>
                <w:rFonts w:hint="cs" w:ascii="Hadassah Friedlaender" w:hAnsi="Hadassah Friedlaender" w:cs="Hadassah Friedlaender"/>
                <w:noProof/>
                <w:webHidden/>
                <w:color w:val="2F5496" w:themeColor="accent1" w:themeShade="BF"/>
                <w:sz w:val="24"/>
                <w:szCs w:val="24"/>
              </w:rPr>
              <w:instrText xml:space="preserve"> PAGEREF _Toc102721816 \h </w:instrText>
            </w:r>
            <w:r w:rsidRPr="00B10B3D" w:rsidR="00B10B3D">
              <w:rPr>
                <w:rFonts w:hint="cs" w:ascii="Hadassah Friedlaender" w:hAnsi="Hadassah Friedlaender" w:cs="Hadassah Friedlaender"/>
                <w:noProof/>
                <w:webHidden/>
                <w:color w:val="2F5496" w:themeColor="accent1" w:themeShade="BF"/>
                <w:sz w:val="24"/>
                <w:szCs w:val="24"/>
              </w:rPr>
            </w:r>
            <w:r w:rsidRPr="00B10B3D" w:rsidR="00B10B3D">
              <w:rPr>
                <w:rFonts w:hint="cs" w:ascii="Hadassah Friedlaender" w:hAnsi="Hadassah Friedlaender" w:cs="Hadassah Friedlaender"/>
                <w:noProof/>
                <w:webHidden/>
                <w:color w:val="2F5496" w:themeColor="accent1" w:themeShade="BF"/>
                <w:sz w:val="24"/>
                <w:szCs w:val="24"/>
              </w:rPr>
              <w:fldChar w:fldCharType="separate"/>
            </w:r>
            <w:r w:rsidRPr="00B10B3D" w:rsidR="00B10B3D">
              <w:rPr>
                <w:rFonts w:hint="cs" w:ascii="Hadassah Friedlaender" w:hAnsi="Hadassah Friedlaender" w:cs="Hadassah Friedlaender"/>
                <w:noProof/>
                <w:webHidden/>
                <w:color w:val="2F5496" w:themeColor="accent1" w:themeShade="BF"/>
                <w:sz w:val="24"/>
                <w:szCs w:val="24"/>
              </w:rPr>
              <w:t>14</w:t>
            </w:r>
            <w:r w:rsidRPr="00B10B3D" w:rsidR="00B10B3D">
              <w:rPr>
                <w:rFonts w:hint="cs" w:ascii="Hadassah Friedlaender" w:hAnsi="Hadassah Friedlaender" w:cs="Hadassah Friedlaender"/>
                <w:noProof/>
                <w:webHidden/>
                <w:color w:val="2F5496" w:themeColor="accent1" w:themeShade="BF"/>
                <w:sz w:val="24"/>
                <w:szCs w:val="24"/>
              </w:rPr>
              <w:fldChar w:fldCharType="end"/>
            </w:r>
          </w:hyperlink>
        </w:p>
        <w:p w:rsidRPr="00B10B3D" w:rsidR="00023E13" w:rsidP="00023E13" w:rsidRDefault="00023E13" w14:paraId="0041548A" w14:textId="45A8A81C">
          <w:pPr>
            <w:jc w:val="both"/>
            <w:rPr>
              <w:rFonts w:ascii="Hadassah Friedlaender" w:hAnsi="Hadassah Friedlaender" w:cs="Hadassah Friedlaender"/>
              <w:color w:val="2F5496" w:themeColor="accent1" w:themeShade="BF"/>
              <w:sz w:val="24"/>
              <w:szCs w:val="24"/>
            </w:rPr>
          </w:pPr>
          <w:r w:rsidRPr="00B10B3D">
            <w:rPr>
              <w:rFonts w:hint="cs" w:ascii="Hadassah Friedlaender" w:hAnsi="Hadassah Friedlaender" w:cs="Hadassah Friedlaender"/>
              <w:b/>
              <w:bCs/>
              <w:color w:val="2F5496" w:themeColor="accent1" w:themeShade="BF"/>
              <w:sz w:val="24"/>
              <w:szCs w:val="24"/>
            </w:rPr>
            <w:fldChar w:fldCharType="end"/>
          </w:r>
        </w:p>
      </w:sdtContent>
    </w:sdt>
    <w:p w:rsidRPr="00D54775" w:rsidR="00C17323" w:rsidP="00023E13" w:rsidRDefault="00C17323" w14:paraId="3C8351F9" w14:textId="14ECA1DD">
      <w:pPr>
        <w:jc w:val="both"/>
        <w:rPr>
          <w:rFonts w:ascii="Hadassah Friedlaender" w:hAnsi="Hadassah Friedlaender" w:cs="Hadassah Friedlaender"/>
          <w:color w:val="2F5496" w:themeColor="accent1" w:themeShade="BF"/>
        </w:rPr>
      </w:pPr>
    </w:p>
    <w:p w:rsidRPr="00D54775" w:rsidR="00C17323" w:rsidP="00023E13" w:rsidRDefault="00C17323" w14:paraId="550A5E0C" w14:textId="6EEA19C0">
      <w:pPr>
        <w:jc w:val="both"/>
        <w:rPr>
          <w:rFonts w:ascii="Hadassah Friedlaender" w:hAnsi="Hadassah Friedlaender" w:cs="Hadassah Friedlaender"/>
          <w:color w:val="2F5496" w:themeColor="accent1" w:themeShade="BF"/>
        </w:rPr>
      </w:pPr>
    </w:p>
    <w:p w:rsidRPr="00D54775" w:rsidR="00C17323" w:rsidP="00023E13" w:rsidRDefault="00C17323" w14:paraId="29ABBCAD" w14:textId="3C7206C6">
      <w:pPr>
        <w:jc w:val="both"/>
        <w:rPr>
          <w:rFonts w:ascii="Hadassah Friedlaender" w:hAnsi="Hadassah Friedlaender" w:cs="Hadassah Friedlaender"/>
          <w:color w:val="2F5496" w:themeColor="accent1" w:themeShade="BF"/>
        </w:rPr>
      </w:pPr>
    </w:p>
    <w:p w:rsidR="00F06B72" w:rsidP="00023E13" w:rsidRDefault="00F06B72" w14:paraId="447466BD" w14:textId="77777777">
      <w:pPr>
        <w:spacing w:after="160" w:line="259" w:lineRule="auto"/>
        <w:jc w:val="both"/>
        <w:rPr>
          <w:rFonts w:ascii="Hadassah Friedlaender" w:hAnsi="Hadassah Friedlaender" w:cs="Hadassah Friedlaender"/>
          <w:color w:val="2F5496" w:themeColor="accent1" w:themeShade="BF"/>
        </w:rPr>
      </w:pPr>
    </w:p>
    <w:p w:rsidR="00F06B72" w:rsidP="00023E13" w:rsidRDefault="00F06B72" w14:paraId="60A21766" w14:textId="77777777">
      <w:pPr>
        <w:spacing w:after="160" w:line="259" w:lineRule="auto"/>
        <w:jc w:val="both"/>
        <w:rPr>
          <w:rFonts w:ascii="Hadassah Friedlaender" w:hAnsi="Hadassah Friedlaender" w:cs="Hadassah Friedlaender"/>
          <w:color w:val="2F5496" w:themeColor="accent1" w:themeShade="BF"/>
        </w:rPr>
      </w:pPr>
    </w:p>
    <w:p w:rsidR="00F06B72" w:rsidP="00023E13" w:rsidRDefault="00F06B72" w14:paraId="59053A12" w14:textId="77777777">
      <w:pPr>
        <w:spacing w:after="160" w:line="259" w:lineRule="auto"/>
        <w:jc w:val="both"/>
        <w:rPr>
          <w:rFonts w:ascii="Hadassah Friedlaender" w:hAnsi="Hadassah Friedlaender" w:cs="Hadassah Friedlaender"/>
          <w:color w:val="2F5496" w:themeColor="accent1" w:themeShade="BF"/>
        </w:rPr>
      </w:pPr>
    </w:p>
    <w:p w:rsidR="00F06B72" w:rsidP="00023E13" w:rsidRDefault="00F06B72" w14:paraId="49163723" w14:textId="77777777">
      <w:pPr>
        <w:spacing w:after="160" w:line="259" w:lineRule="auto"/>
        <w:jc w:val="both"/>
        <w:rPr>
          <w:rFonts w:ascii="Hadassah Friedlaender" w:hAnsi="Hadassah Friedlaender" w:cs="Hadassah Friedlaender"/>
          <w:color w:val="2F5496" w:themeColor="accent1" w:themeShade="BF"/>
        </w:rPr>
      </w:pPr>
    </w:p>
    <w:p w:rsidR="00F06B72" w:rsidP="00023E13" w:rsidRDefault="00F06B72" w14:paraId="73FD4CFC" w14:textId="77777777">
      <w:pPr>
        <w:spacing w:after="160" w:line="259" w:lineRule="auto"/>
        <w:jc w:val="both"/>
        <w:rPr>
          <w:rFonts w:ascii="Hadassah Friedlaender" w:hAnsi="Hadassah Friedlaender" w:cs="Hadassah Friedlaender"/>
          <w:color w:val="2F5496" w:themeColor="accent1" w:themeShade="BF"/>
        </w:rPr>
      </w:pPr>
    </w:p>
    <w:p w:rsidR="00F06B72" w:rsidP="00023E13" w:rsidRDefault="00F06B72" w14:paraId="4C721B88" w14:textId="77777777">
      <w:pPr>
        <w:spacing w:after="160" w:line="259" w:lineRule="auto"/>
        <w:jc w:val="both"/>
        <w:rPr>
          <w:rFonts w:ascii="Hadassah Friedlaender" w:hAnsi="Hadassah Friedlaender" w:cs="Hadassah Friedlaender"/>
          <w:color w:val="2F5496" w:themeColor="accent1" w:themeShade="BF"/>
        </w:rPr>
      </w:pPr>
    </w:p>
    <w:p w:rsidR="00F06B72" w:rsidP="00023E13" w:rsidRDefault="00F06B72" w14:paraId="4D9C029E" w14:textId="77777777">
      <w:pPr>
        <w:spacing w:after="160" w:line="259" w:lineRule="auto"/>
        <w:jc w:val="both"/>
        <w:rPr>
          <w:rFonts w:ascii="Hadassah Friedlaender" w:hAnsi="Hadassah Friedlaender" w:cs="Hadassah Friedlaender"/>
          <w:color w:val="2F5496" w:themeColor="accent1" w:themeShade="BF"/>
        </w:rPr>
      </w:pPr>
    </w:p>
    <w:p w:rsidR="00F06B72" w:rsidP="00023E13" w:rsidRDefault="00F06B72" w14:paraId="008759E0" w14:textId="77777777">
      <w:pPr>
        <w:spacing w:after="160" w:line="259" w:lineRule="auto"/>
        <w:jc w:val="both"/>
        <w:rPr>
          <w:rFonts w:ascii="Hadassah Friedlaender" w:hAnsi="Hadassah Friedlaender" w:cs="Hadassah Friedlaender"/>
          <w:color w:val="2F5496" w:themeColor="accent1" w:themeShade="BF"/>
        </w:rPr>
      </w:pPr>
    </w:p>
    <w:p w:rsidR="00DE50D7" w:rsidP="00023E13" w:rsidRDefault="00DE50D7" w14:paraId="4B1AD7A7" w14:textId="77777777">
      <w:pPr>
        <w:spacing w:after="160" w:line="259" w:lineRule="auto"/>
        <w:jc w:val="both"/>
        <w:rPr>
          <w:rFonts w:ascii="Hadassah Friedlaender" w:hAnsi="Hadassah Friedlaender" w:cs="Hadassah Friedlaender"/>
          <w:color w:val="2F5496" w:themeColor="accent1" w:themeShade="BF"/>
        </w:rPr>
      </w:pPr>
    </w:p>
    <w:p w:rsidR="00F06B72" w:rsidP="00023E13" w:rsidRDefault="00F06B72" w14:paraId="607B91E9" w14:textId="77777777">
      <w:pPr>
        <w:spacing w:after="160" w:line="259" w:lineRule="auto"/>
        <w:jc w:val="both"/>
        <w:rPr>
          <w:rFonts w:ascii="Hadassah Friedlaender" w:hAnsi="Hadassah Friedlaender" w:cs="Hadassah Friedlaender"/>
          <w:color w:val="2F5496" w:themeColor="accent1" w:themeShade="BF"/>
        </w:rPr>
      </w:pPr>
    </w:p>
    <w:p w:rsidRPr="00647573" w:rsidR="00F06B72" w:rsidP="00F06B72" w:rsidRDefault="00F06B72" w14:paraId="38E09C22" w14:textId="1693DA8A">
      <w:pPr>
        <w:rPr>
          <w:rFonts w:ascii="Hadassah Friedlaender" w:hAnsi="Hadassah Friedlaender" w:cs="Hadassah Friedlaender"/>
          <w:color w:val="2F5496" w:themeColor="accent1" w:themeShade="BF"/>
        </w:rPr>
      </w:pPr>
      <w:r w:rsidRPr="00647573">
        <w:rPr>
          <w:rFonts w:hint="cs" w:ascii="Hadassah Friedlaender" w:hAnsi="Hadassah Friedlaender" w:cs="Hadassah Friedlaender"/>
          <w:color w:val="2F5496" w:themeColor="accent1" w:themeShade="BF"/>
        </w:rPr>
        <w:t>Abbildung Titelblatt: Nektarin</w:t>
      </w:r>
      <w:r w:rsidR="00C37C63">
        <w:rPr>
          <w:rFonts w:ascii="Hadassah Friedlaender" w:hAnsi="Hadassah Friedlaender" w:cs="Hadassah Friedlaender"/>
          <w:color w:val="2F5496" w:themeColor="accent1" w:themeShade="BF"/>
        </w:rPr>
        <w:t>a</w:t>
      </w:r>
      <w:r w:rsidR="00C57F63">
        <w:rPr>
          <w:rFonts w:ascii="Hadassah Friedlaender" w:hAnsi="Hadassah Friedlaender" w:cs="Hadassah Friedlaender"/>
          <w:color w:val="2F5496" w:themeColor="accent1" w:themeShade="BF"/>
        </w:rPr>
        <w:t xml:space="preserve"> N</w:t>
      </w:r>
      <w:r w:rsidRPr="00647573">
        <w:rPr>
          <w:rFonts w:hint="cs" w:ascii="Hadassah Friedlaender" w:hAnsi="Hadassah Friedlaender" w:cs="Hadassah Friedlaender"/>
          <w:color w:val="2F5496" w:themeColor="accent1" w:themeShade="BF"/>
        </w:rPr>
        <w:t>on</w:t>
      </w:r>
      <w:r w:rsidR="00C57F63">
        <w:rPr>
          <w:rFonts w:ascii="Hadassah Friedlaender" w:hAnsi="Hadassah Friedlaender" w:cs="Hadassah Friedlaender"/>
          <w:color w:val="2F5496" w:themeColor="accent1" w:themeShade="BF"/>
        </w:rPr>
        <w:t xml:space="preserve"> P</w:t>
      </w:r>
      <w:r w:rsidRPr="00647573">
        <w:rPr>
          <w:rFonts w:hint="cs" w:ascii="Hadassah Friedlaender" w:hAnsi="Hadassah Friedlaender" w:cs="Hadassah Friedlaender"/>
          <w:color w:val="2F5496" w:themeColor="accent1" w:themeShade="BF"/>
        </w:rPr>
        <w:t>rofit</w:t>
      </w:r>
      <w:r w:rsidR="002236F3">
        <w:rPr>
          <w:rFonts w:ascii="Hadassah Friedlaender" w:hAnsi="Hadassah Friedlaender" w:cs="Hadassah Friedlaender"/>
          <w:color w:val="2F5496" w:themeColor="accent1" w:themeShade="BF"/>
        </w:rPr>
        <w:t xml:space="preserve"> (n.d.):</w:t>
      </w:r>
      <w:r w:rsidRPr="00647573">
        <w:rPr>
          <w:rFonts w:hint="cs" w:ascii="Hadassah Friedlaender" w:hAnsi="Hadassah Friedlaender" w:cs="Hadassah Friedlaender"/>
          <w:color w:val="2F5496" w:themeColor="accent1" w:themeShade="BF"/>
        </w:rPr>
        <w:t xml:space="preserve"> Education for Sustainability </w:t>
      </w:r>
      <w:hyperlink w:history="1" r:id="rId12">
        <w:r w:rsidRPr="00647573">
          <w:rPr>
            <w:rStyle w:val="Hyperlink"/>
            <w:rFonts w:hint="cs" w:ascii="Hadassah Friedlaender" w:hAnsi="Hadassah Friedlaender" w:cs="Hadassah Friedlaender"/>
            <w:color w:val="034990" w:themeColor="hyperlink" w:themeShade="BF"/>
          </w:rPr>
          <w:t>http://www.nektarinanonprofit.com/2011/11/education-for-sustainability.html</w:t>
        </w:r>
      </w:hyperlink>
      <w:r w:rsidRPr="00647573">
        <w:rPr>
          <w:rFonts w:hint="cs" w:ascii="Hadassah Friedlaender" w:hAnsi="Hadassah Friedlaender" w:cs="Hadassah Friedlaender"/>
          <w:color w:val="2F5496" w:themeColor="accent1" w:themeShade="BF"/>
        </w:rPr>
        <w:t xml:space="preserve"> </w:t>
      </w:r>
    </w:p>
    <w:p w:rsidR="00DE50D7" w:rsidP="00C914FF" w:rsidRDefault="00DE50D7" w14:paraId="2FE39202" w14:textId="48652D0B">
      <w:pPr>
        <w:spacing w:after="160" w:line="259" w:lineRule="auto"/>
        <w:jc w:val="both"/>
        <w:rPr>
          <w:rFonts w:ascii="Hadassah Friedlaender" w:hAnsi="Hadassah Friedlaender" w:cs="Hadassah Friedlaender"/>
          <w:color w:val="2F5496" w:themeColor="accent1" w:themeShade="BF"/>
        </w:rPr>
      </w:pPr>
    </w:p>
    <w:p w:rsidR="00DE50D7" w:rsidP="00C914FF" w:rsidRDefault="00DE50D7" w14:paraId="6C7DE26C" w14:textId="77777777">
      <w:pPr>
        <w:spacing w:after="160" w:line="259" w:lineRule="auto"/>
        <w:jc w:val="both"/>
        <w:rPr>
          <w:rFonts w:ascii="Hadassah Friedlaender" w:hAnsi="Hadassah Friedlaender" w:cs="Hadassah Friedlaender"/>
          <w:color w:val="2F5496" w:themeColor="accent1" w:themeShade="BF"/>
        </w:rPr>
      </w:pPr>
    </w:p>
    <w:p w:rsidR="00C914FF" w:rsidP="00C914FF" w:rsidRDefault="00C914FF" w14:paraId="5217DB04" w14:textId="477F879D">
      <w:pPr>
        <w:spacing w:after="160" w:line="259" w:lineRule="auto"/>
        <w:jc w:val="both"/>
        <w:rPr>
          <w:rFonts w:ascii="Hadassah Friedlaender" w:hAnsi="Hadassah Friedlaender" w:cs="Hadassah Friedlaender"/>
          <w:color w:val="2F5496" w:themeColor="accent1" w:themeShade="BF"/>
        </w:rPr>
      </w:pPr>
      <w:r>
        <w:rPr>
          <w:rFonts w:ascii="Hadassah Friedlaender" w:hAnsi="Hadassah Friedlaender" w:cs="Hadassah Friedlaender"/>
          <w:color w:val="2F5496" w:themeColor="accent1" w:themeShade="BF"/>
        </w:rPr>
        <w:t xml:space="preserve">Erstellt von Janina Hielscher unter Mitarbeit von Ina Benzenberg. </w:t>
      </w:r>
    </w:p>
    <w:p w:rsidR="00C914FF" w:rsidP="00C914FF" w:rsidRDefault="00C914FF" w14:paraId="783A0835" w14:textId="34644ADD">
      <w:pPr>
        <w:spacing w:after="160" w:line="259" w:lineRule="auto"/>
        <w:jc w:val="both"/>
        <w:rPr>
          <w:rFonts w:ascii="Hadassah Friedlaender" w:hAnsi="Hadassah Friedlaender" w:cs="Hadassah Friedlaender"/>
          <w:color w:val="2F5496" w:themeColor="accent1" w:themeShade="BF"/>
        </w:rPr>
      </w:pPr>
      <w:r>
        <w:rPr>
          <w:rFonts w:ascii="Hadassah Friedlaender" w:hAnsi="Hadassah Friedlaender" w:cs="Hadassah Friedlaender"/>
          <w:color w:val="2F5496" w:themeColor="accent1" w:themeShade="BF"/>
        </w:rPr>
        <w:t xml:space="preserve">Mai 2022 </w:t>
      </w:r>
    </w:p>
    <w:p w:rsidR="00DE50D7" w:rsidP="00C914FF" w:rsidRDefault="00DE50D7" w14:paraId="0698BD0E" w14:textId="77777777">
      <w:pPr>
        <w:spacing w:after="160" w:line="259" w:lineRule="auto"/>
        <w:jc w:val="both"/>
        <w:rPr>
          <w:rFonts w:ascii="Hadassah Friedlaender" w:hAnsi="Hadassah Friedlaender" w:cs="Hadassah Friedlaender"/>
          <w:color w:val="2F5496" w:themeColor="accent1" w:themeShade="BF"/>
        </w:rPr>
      </w:pPr>
    </w:p>
    <w:p w:rsidR="00DE50D7" w:rsidP="00C914FF" w:rsidRDefault="00DE50D7" w14:paraId="53519AE0" w14:textId="7CAF6AFF">
      <w:pPr>
        <w:spacing w:after="160" w:line="259" w:lineRule="auto"/>
        <w:jc w:val="both"/>
        <w:rPr>
          <w:rFonts w:ascii="Hadassah Friedlaender" w:hAnsi="Hadassah Friedlaender" w:cs="Hadassah Friedlaender"/>
          <w:color w:val="2F5496" w:themeColor="accent1" w:themeShade="BF"/>
        </w:rPr>
      </w:pPr>
    </w:p>
    <w:p w:rsidR="00DE50D7" w:rsidP="00C914FF" w:rsidRDefault="00283705" w14:paraId="70A8C0DB" w14:textId="1AA9E2BA">
      <w:pPr>
        <w:spacing w:after="160" w:line="259" w:lineRule="auto"/>
        <w:jc w:val="both"/>
        <w:rPr>
          <w:rFonts w:ascii="Hadassah Friedlaender" w:hAnsi="Hadassah Friedlaender" w:cs="Hadassah Friedlaender"/>
          <w:color w:val="2F5496" w:themeColor="accent1" w:themeShade="BF"/>
        </w:rPr>
      </w:pPr>
      <w:r w:rsidRPr="00D54775">
        <w:rPr>
          <w:rFonts w:hint="cs" w:ascii="Hadassah Friedlaender" w:hAnsi="Hadassah Friedlaender" w:cs="Hadassah Friedlaender"/>
          <w:noProof/>
        </w:rPr>
        <w:lastRenderedPageBreak/>
        <mc:AlternateContent>
          <mc:Choice Requires="wps">
            <w:drawing>
              <wp:anchor distT="0" distB="0" distL="114300" distR="114300" simplePos="0" relativeHeight="251685888" behindDoc="0" locked="0" layoutInCell="1" allowOverlap="1" wp14:anchorId="7C47C191" wp14:editId="171AADCB">
                <wp:simplePos x="0" y="0"/>
                <wp:positionH relativeFrom="margin">
                  <wp:posOffset>-697865</wp:posOffset>
                </wp:positionH>
                <wp:positionV relativeFrom="paragraph">
                  <wp:posOffset>-474072</wp:posOffset>
                </wp:positionV>
                <wp:extent cx="7153275" cy="9963150"/>
                <wp:effectExtent l="38100" t="19050" r="66675" b="38100"/>
                <wp:wrapNone/>
                <wp:docPr id="13" name="Rechteck 13"/>
                <wp:cNvGraphicFramePr/>
                <a:graphic xmlns:a="http://schemas.openxmlformats.org/drawingml/2006/main">
                  <a:graphicData uri="http://schemas.microsoft.com/office/word/2010/wordprocessingShape">
                    <wps:wsp>
                      <wps:cNvSpPr/>
                      <wps:spPr>
                        <a:xfrm>
                          <a:off x="0" y="0"/>
                          <a:ext cx="7153275" cy="9963150"/>
                        </a:xfrm>
                        <a:custGeom>
                          <a:avLst/>
                          <a:gdLst>
                            <a:gd name="connsiteX0" fmla="*/ 0 w 7153275"/>
                            <a:gd name="connsiteY0" fmla="*/ 0 h 9963150"/>
                            <a:gd name="connsiteX1" fmla="*/ 435699 w 7153275"/>
                            <a:gd name="connsiteY1" fmla="*/ 0 h 9963150"/>
                            <a:gd name="connsiteX2" fmla="*/ 1085997 w 7153275"/>
                            <a:gd name="connsiteY2" fmla="*/ 0 h 9963150"/>
                            <a:gd name="connsiteX3" fmla="*/ 1807828 w 7153275"/>
                            <a:gd name="connsiteY3" fmla="*/ 0 h 9963150"/>
                            <a:gd name="connsiteX4" fmla="*/ 2315060 w 7153275"/>
                            <a:gd name="connsiteY4" fmla="*/ 0 h 9963150"/>
                            <a:gd name="connsiteX5" fmla="*/ 2965358 w 7153275"/>
                            <a:gd name="connsiteY5" fmla="*/ 0 h 9963150"/>
                            <a:gd name="connsiteX6" fmla="*/ 3687188 w 7153275"/>
                            <a:gd name="connsiteY6" fmla="*/ 0 h 9963150"/>
                            <a:gd name="connsiteX7" fmla="*/ 4337486 w 7153275"/>
                            <a:gd name="connsiteY7" fmla="*/ 0 h 9963150"/>
                            <a:gd name="connsiteX8" fmla="*/ 4987784 w 7153275"/>
                            <a:gd name="connsiteY8" fmla="*/ 0 h 9963150"/>
                            <a:gd name="connsiteX9" fmla="*/ 5566549 w 7153275"/>
                            <a:gd name="connsiteY9" fmla="*/ 0 h 9963150"/>
                            <a:gd name="connsiteX10" fmla="*/ 6073781 w 7153275"/>
                            <a:gd name="connsiteY10" fmla="*/ 0 h 9963150"/>
                            <a:gd name="connsiteX11" fmla="*/ 7153275 w 7153275"/>
                            <a:gd name="connsiteY11" fmla="*/ 0 h 9963150"/>
                            <a:gd name="connsiteX12" fmla="*/ 7153275 w 7153275"/>
                            <a:gd name="connsiteY12" fmla="*/ 564579 h 9963150"/>
                            <a:gd name="connsiteX13" fmla="*/ 7153275 w 7153275"/>
                            <a:gd name="connsiteY13" fmla="*/ 1029526 h 9963150"/>
                            <a:gd name="connsiteX14" fmla="*/ 7153275 w 7153275"/>
                            <a:gd name="connsiteY14" fmla="*/ 1892999 h 9963150"/>
                            <a:gd name="connsiteX15" fmla="*/ 7153275 w 7153275"/>
                            <a:gd name="connsiteY15" fmla="*/ 2756472 h 9963150"/>
                            <a:gd name="connsiteX16" fmla="*/ 7153275 w 7153275"/>
                            <a:gd name="connsiteY16" fmla="*/ 3619945 h 9963150"/>
                            <a:gd name="connsiteX17" fmla="*/ 7153275 w 7153275"/>
                            <a:gd name="connsiteY17" fmla="*/ 4383786 h 9963150"/>
                            <a:gd name="connsiteX18" fmla="*/ 7153275 w 7153275"/>
                            <a:gd name="connsiteY18" fmla="*/ 4848733 h 9963150"/>
                            <a:gd name="connsiteX19" fmla="*/ 7153275 w 7153275"/>
                            <a:gd name="connsiteY19" fmla="*/ 5214049 h 9963150"/>
                            <a:gd name="connsiteX20" fmla="*/ 7153275 w 7153275"/>
                            <a:gd name="connsiteY20" fmla="*/ 5778627 h 9963150"/>
                            <a:gd name="connsiteX21" fmla="*/ 7153275 w 7153275"/>
                            <a:gd name="connsiteY21" fmla="*/ 6542469 h 9963150"/>
                            <a:gd name="connsiteX22" fmla="*/ 7153275 w 7153275"/>
                            <a:gd name="connsiteY22" fmla="*/ 6907784 h 9963150"/>
                            <a:gd name="connsiteX23" fmla="*/ 7153275 w 7153275"/>
                            <a:gd name="connsiteY23" fmla="*/ 7571994 h 9963150"/>
                            <a:gd name="connsiteX24" fmla="*/ 7153275 w 7153275"/>
                            <a:gd name="connsiteY24" fmla="*/ 8036941 h 9963150"/>
                            <a:gd name="connsiteX25" fmla="*/ 7153275 w 7153275"/>
                            <a:gd name="connsiteY25" fmla="*/ 8900414 h 9963150"/>
                            <a:gd name="connsiteX26" fmla="*/ 7153275 w 7153275"/>
                            <a:gd name="connsiteY26" fmla="*/ 9365361 h 9963150"/>
                            <a:gd name="connsiteX27" fmla="*/ 7153275 w 7153275"/>
                            <a:gd name="connsiteY27" fmla="*/ 9963150 h 9963150"/>
                            <a:gd name="connsiteX28" fmla="*/ 6646043 w 7153275"/>
                            <a:gd name="connsiteY28" fmla="*/ 9963150 h 9963150"/>
                            <a:gd name="connsiteX29" fmla="*/ 6210343 w 7153275"/>
                            <a:gd name="connsiteY29" fmla="*/ 9963150 h 9963150"/>
                            <a:gd name="connsiteX30" fmla="*/ 5631578 w 7153275"/>
                            <a:gd name="connsiteY30" fmla="*/ 9963150 h 9963150"/>
                            <a:gd name="connsiteX31" fmla="*/ 4981281 w 7153275"/>
                            <a:gd name="connsiteY31" fmla="*/ 9963150 h 9963150"/>
                            <a:gd name="connsiteX32" fmla="*/ 4474048 w 7153275"/>
                            <a:gd name="connsiteY32" fmla="*/ 9963150 h 9963150"/>
                            <a:gd name="connsiteX33" fmla="*/ 4038349 w 7153275"/>
                            <a:gd name="connsiteY33" fmla="*/ 9963150 h 9963150"/>
                            <a:gd name="connsiteX34" fmla="*/ 3459584 w 7153275"/>
                            <a:gd name="connsiteY34" fmla="*/ 9963150 h 9963150"/>
                            <a:gd name="connsiteX35" fmla="*/ 2809286 w 7153275"/>
                            <a:gd name="connsiteY35" fmla="*/ 9963150 h 9963150"/>
                            <a:gd name="connsiteX36" fmla="*/ 2302054 w 7153275"/>
                            <a:gd name="connsiteY36" fmla="*/ 9963150 h 9963150"/>
                            <a:gd name="connsiteX37" fmla="*/ 1651756 w 7153275"/>
                            <a:gd name="connsiteY37" fmla="*/ 9963150 h 9963150"/>
                            <a:gd name="connsiteX38" fmla="*/ 929926 w 7153275"/>
                            <a:gd name="connsiteY38" fmla="*/ 9963150 h 9963150"/>
                            <a:gd name="connsiteX39" fmla="*/ 0 w 7153275"/>
                            <a:gd name="connsiteY39" fmla="*/ 9963150 h 9963150"/>
                            <a:gd name="connsiteX40" fmla="*/ 0 w 7153275"/>
                            <a:gd name="connsiteY40" fmla="*/ 9398572 h 9963150"/>
                            <a:gd name="connsiteX41" fmla="*/ 0 w 7153275"/>
                            <a:gd name="connsiteY41" fmla="*/ 8535099 h 9963150"/>
                            <a:gd name="connsiteX42" fmla="*/ 0 w 7153275"/>
                            <a:gd name="connsiteY42" fmla="*/ 7870889 h 9963150"/>
                            <a:gd name="connsiteX43" fmla="*/ 0 w 7153275"/>
                            <a:gd name="connsiteY43" fmla="*/ 7505573 h 9963150"/>
                            <a:gd name="connsiteX44" fmla="*/ 0 w 7153275"/>
                            <a:gd name="connsiteY44" fmla="*/ 7140257 h 9963150"/>
                            <a:gd name="connsiteX45" fmla="*/ 0 w 7153275"/>
                            <a:gd name="connsiteY45" fmla="*/ 6774942 h 9963150"/>
                            <a:gd name="connsiteX46" fmla="*/ 0 w 7153275"/>
                            <a:gd name="connsiteY46" fmla="*/ 6110732 h 9963150"/>
                            <a:gd name="connsiteX47" fmla="*/ 0 w 7153275"/>
                            <a:gd name="connsiteY47" fmla="*/ 5546154 h 9963150"/>
                            <a:gd name="connsiteX48" fmla="*/ 0 w 7153275"/>
                            <a:gd name="connsiteY48" fmla="*/ 4981575 h 9963150"/>
                            <a:gd name="connsiteX49" fmla="*/ 0 w 7153275"/>
                            <a:gd name="connsiteY49" fmla="*/ 4616260 h 9963150"/>
                            <a:gd name="connsiteX50" fmla="*/ 0 w 7153275"/>
                            <a:gd name="connsiteY50" fmla="*/ 4250944 h 9963150"/>
                            <a:gd name="connsiteX51" fmla="*/ 0 w 7153275"/>
                            <a:gd name="connsiteY51" fmla="*/ 3885629 h 9963150"/>
                            <a:gd name="connsiteX52" fmla="*/ 0 w 7153275"/>
                            <a:gd name="connsiteY52" fmla="*/ 3022156 h 9963150"/>
                            <a:gd name="connsiteX53" fmla="*/ 0 w 7153275"/>
                            <a:gd name="connsiteY53" fmla="*/ 2457577 h 9963150"/>
                            <a:gd name="connsiteX54" fmla="*/ 0 w 7153275"/>
                            <a:gd name="connsiteY54" fmla="*/ 1793367 h 9963150"/>
                            <a:gd name="connsiteX55" fmla="*/ 0 w 7153275"/>
                            <a:gd name="connsiteY55" fmla="*/ 929894 h 9963150"/>
                            <a:gd name="connsiteX56" fmla="*/ 0 w 7153275"/>
                            <a:gd name="connsiteY56" fmla="*/ 0 h 99631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7153275" h="9963150" extrusionOk="0">
                              <a:moveTo>
                                <a:pt x="0" y="0"/>
                              </a:moveTo>
                              <a:cubicBezTo>
                                <a:pt x="181874" y="-14860"/>
                                <a:pt x="228266" y="4273"/>
                                <a:pt x="435699" y="0"/>
                              </a:cubicBezTo>
                              <a:cubicBezTo>
                                <a:pt x="643132" y="-4273"/>
                                <a:pt x="922861" y="-6822"/>
                                <a:pt x="1085997" y="0"/>
                              </a:cubicBezTo>
                              <a:cubicBezTo>
                                <a:pt x="1249133" y="6822"/>
                                <a:pt x="1524039" y="10834"/>
                                <a:pt x="1807828" y="0"/>
                              </a:cubicBezTo>
                              <a:cubicBezTo>
                                <a:pt x="2091617" y="-10834"/>
                                <a:pt x="2194585" y="-1640"/>
                                <a:pt x="2315060" y="0"/>
                              </a:cubicBezTo>
                              <a:cubicBezTo>
                                <a:pt x="2435535" y="1640"/>
                                <a:pt x="2747002" y="-15298"/>
                                <a:pt x="2965358" y="0"/>
                              </a:cubicBezTo>
                              <a:cubicBezTo>
                                <a:pt x="3183714" y="15298"/>
                                <a:pt x="3501620" y="16551"/>
                                <a:pt x="3687188" y="0"/>
                              </a:cubicBezTo>
                              <a:cubicBezTo>
                                <a:pt x="3872756" y="-16551"/>
                                <a:pt x="4164170" y="30914"/>
                                <a:pt x="4337486" y="0"/>
                              </a:cubicBezTo>
                              <a:cubicBezTo>
                                <a:pt x="4510802" y="-30914"/>
                                <a:pt x="4834742" y="9639"/>
                                <a:pt x="4987784" y="0"/>
                              </a:cubicBezTo>
                              <a:cubicBezTo>
                                <a:pt x="5140826" y="-9639"/>
                                <a:pt x="5285312" y="-15335"/>
                                <a:pt x="5566549" y="0"/>
                              </a:cubicBezTo>
                              <a:cubicBezTo>
                                <a:pt x="5847787" y="15335"/>
                                <a:pt x="5825372" y="14307"/>
                                <a:pt x="6073781" y="0"/>
                              </a:cubicBezTo>
                              <a:cubicBezTo>
                                <a:pt x="6322190" y="-14307"/>
                                <a:pt x="6663968" y="40148"/>
                                <a:pt x="7153275" y="0"/>
                              </a:cubicBezTo>
                              <a:cubicBezTo>
                                <a:pt x="7134543" y="122584"/>
                                <a:pt x="7142603" y="394907"/>
                                <a:pt x="7153275" y="564579"/>
                              </a:cubicBezTo>
                              <a:cubicBezTo>
                                <a:pt x="7163947" y="734251"/>
                                <a:pt x="7175075" y="858162"/>
                                <a:pt x="7153275" y="1029526"/>
                              </a:cubicBezTo>
                              <a:cubicBezTo>
                                <a:pt x="7131475" y="1200890"/>
                                <a:pt x="7141737" y="1703734"/>
                                <a:pt x="7153275" y="1892999"/>
                              </a:cubicBezTo>
                              <a:cubicBezTo>
                                <a:pt x="7164813" y="2082264"/>
                                <a:pt x="7148682" y="2396466"/>
                                <a:pt x="7153275" y="2756472"/>
                              </a:cubicBezTo>
                              <a:cubicBezTo>
                                <a:pt x="7157868" y="3116478"/>
                                <a:pt x="7121296" y="3351030"/>
                                <a:pt x="7153275" y="3619945"/>
                              </a:cubicBezTo>
                              <a:cubicBezTo>
                                <a:pt x="7185254" y="3888860"/>
                                <a:pt x="7191162" y="4191072"/>
                                <a:pt x="7153275" y="4383786"/>
                              </a:cubicBezTo>
                              <a:cubicBezTo>
                                <a:pt x="7115388" y="4576500"/>
                                <a:pt x="7131312" y="4626682"/>
                                <a:pt x="7153275" y="4848733"/>
                              </a:cubicBezTo>
                              <a:cubicBezTo>
                                <a:pt x="7175238" y="5070784"/>
                                <a:pt x="7166804" y="5140302"/>
                                <a:pt x="7153275" y="5214049"/>
                              </a:cubicBezTo>
                              <a:cubicBezTo>
                                <a:pt x="7139746" y="5287796"/>
                                <a:pt x="7142468" y="5556869"/>
                                <a:pt x="7153275" y="5778627"/>
                              </a:cubicBezTo>
                              <a:cubicBezTo>
                                <a:pt x="7164082" y="6000385"/>
                                <a:pt x="7182407" y="6186564"/>
                                <a:pt x="7153275" y="6542469"/>
                              </a:cubicBezTo>
                              <a:cubicBezTo>
                                <a:pt x="7124143" y="6898374"/>
                                <a:pt x="7137803" y="6760599"/>
                                <a:pt x="7153275" y="6907784"/>
                              </a:cubicBezTo>
                              <a:cubicBezTo>
                                <a:pt x="7168747" y="7054969"/>
                                <a:pt x="7174977" y="7283573"/>
                                <a:pt x="7153275" y="7571994"/>
                              </a:cubicBezTo>
                              <a:cubicBezTo>
                                <a:pt x="7131574" y="7860415"/>
                                <a:pt x="7170786" y="7827952"/>
                                <a:pt x="7153275" y="8036941"/>
                              </a:cubicBezTo>
                              <a:cubicBezTo>
                                <a:pt x="7135764" y="8245930"/>
                                <a:pt x="7186716" y="8492933"/>
                                <a:pt x="7153275" y="8900414"/>
                              </a:cubicBezTo>
                              <a:cubicBezTo>
                                <a:pt x="7119834" y="9307895"/>
                                <a:pt x="7143087" y="9189942"/>
                                <a:pt x="7153275" y="9365361"/>
                              </a:cubicBezTo>
                              <a:cubicBezTo>
                                <a:pt x="7163463" y="9540780"/>
                                <a:pt x="7134919" y="9720689"/>
                                <a:pt x="7153275" y="9963150"/>
                              </a:cubicBezTo>
                              <a:cubicBezTo>
                                <a:pt x="7043749" y="9962222"/>
                                <a:pt x="6821798" y="9971600"/>
                                <a:pt x="6646043" y="9963150"/>
                              </a:cubicBezTo>
                              <a:cubicBezTo>
                                <a:pt x="6470288" y="9954700"/>
                                <a:pt x="6427668" y="9981122"/>
                                <a:pt x="6210343" y="9963150"/>
                              </a:cubicBezTo>
                              <a:cubicBezTo>
                                <a:pt x="5993018" y="9945178"/>
                                <a:pt x="5838753" y="9936386"/>
                                <a:pt x="5631578" y="9963150"/>
                              </a:cubicBezTo>
                              <a:cubicBezTo>
                                <a:pt x="5424403" y="9989914"/>
                                <a:pt x="5193158" y="9937179"/>
                                <a:pt x="4981281" y="9963150"/>
                              </a:cubicBezTo>
                              <a:cubicBezTo>
                                <a:pt x="4769404" y="9989121"/>
                                <a:pt x="4686876" y="9968509"/>
                                <a:pt x="4474048" y="9963150"/>
                              </a:cubicBezTo>
                              <a:cubicBezTo>
                                <a:pt x="4261220" y="9957791"/>
                                <a:pt x="4141878" y="9972556"/>
                                <a:pt x="4038349" y="9963150"/>
                              </a:cubicBezTo>
                              <a:cubicBezTo>
                                <a:pt x="3934820" y="9953744"/>
                                <a:pt x="3631179" y="9984481"/>
                                <a:pt x="3459584" y="9963150"/>
                              </a:cubicBezTo>
                              <a:cubicBezTo>
                                <a:pt x="3287990" y="9941819"/>
                                <a:pt x="3097402" y="9993939"/>
                                <a:pt x="2809286" y="9963150"/>
                              </a:cubicBezTo>
                              <a:cubicBezTo>
                                <a:pt x="2521170" y="9932361"/>
                                <a:pt x="2410751" y="9987758"/>
                                <a:pt x="2302054" y="9963150"/>
                              </a:cubicBezTo>
                              <a:cubicBezTo>
                                <a:pt x="2193357" y="9938542"/>
                                <a:pt x="1810137" y="9970276"/>
                                <a:pt x="1651756" y="9963150"/>
                              </a:cubicBezTo>
                              <a:cubicBezTo>
                                <a:pt x="1493375" y="9956024"/>
                                <a:pt x="1248664" y="9953745"/>
                                <a:pt x="929926" y="9963150"/>
                              </a:cubicBezTo>
                              <a:cubicBezTo>
                                <a:pt x="611188" y="9972556"/>
                                <a:pt x="388999" y="10000584"/>
                                <a:pt x="0" y="9963150"/>
                              </a:cubicBezTo>
                              <a:cubicBezTo>
                                <a:pt x="-15870" y="9848776"/>
                                <a:pt x="25089" y="9657410"/>
                                <a:pt x="0" y="9398572"/>
                              </a:cubicBezTo>
                              <a:cubicBezTo>
                                <a:pt x="-25089" y="9139734"/>
                                <a:pt x="21745" y="8878652"/>
                                <a:pt x="0" y="8535099"/>
                              </a:cubicBezTo>
                              <a:cubicBezTo>
                                <a:pt x="-21745" y="8191546"/>
                                <a:pt x="-32284" y="8185591"/>
                                <a:pt x="0" y="7870889"/>
                              </a:cubicBezTo>
                              <a:cubicBezTo>
                                <a:pt x="32284" y="7556187"/>
                                <a:pt x="8981" y="7618666"/>
                                <a:pt x="0" y="7505573"/>
                              </a:cubicBezTo>
                              <a:cubicBezTo>
                                <a:pt x="-8981" y="7392480"/>
                                <a:pt x="-15954" y="7219128"/>
                                <a:pt x="0" y="7140257"/>
                              </a:cubicBezTo>
                              <a:cubicBezTo>
                                <a:pt x="15954" y="7061386"/>
                                <a:pt x="16476" y="6893438"/>
                                <a:pt x="0" y="6774942"/>
                              </a:cubicBezTo>
                              <a:cubicBezTo>
                                <a:pt x="-16476" y="6656447"/>
                                <a:pt x="-1310" y="6244850"/>
                                <a:pt x="0" y="6110732"/>
                              </a:cubicBezTo>
                              <a:cubicBezTo>
                                <a:pt x="1310" y="5976614"/>
                                <a:pt x="-23477" y="5699485"/>
                                <a:pt x="0" y="5546154"/>
                              </a:cubicBezTo>
                              <a:cubicBezTo>
                                <a:pt x="23477" y="5392823"/>
                                <a:pt x="13149" y="5253774"/>
                                <a:pt x="0" y="4981575"/>
                              </a:cubicBezTo>
                              <a:cubicBezTo>
                                <a:pt x="-13149" y="4709376"/>
                                <a:pt x="3053" y="4773405"/>
                                <a:pt x="0" y="4616260"/>
                              </a:cubicBezTo>
                              <a:cubicBezTo>
                                <a:pt x="-3053" y="4459116"/>
                                <a:pt x="8752" y="4344227"/>
                                <a:pt x="0" y="4250944"/>
                              </a:cubicBezTo>
                              <a:cubicBezTo>
                                <a:pt x="-8752" y="4157661"/>
                                <a:pt x="-2342" y="4014585"/>
                                <a:pt x="0" y="3885629"/>
                              </a:cubicBezTo>
                              <a:cubicBezTo>
                                <a:pt x="2342" y="3756673"/>
                                <a:pt x="-25541" y="3366586"/>
                                <a:pt x="0" y="3022156"/>
                              </a:cubicBezTo>
                              <a:cubicBezTo>
                                <a:pt x="25541" y="2677726"/>
                                <a:pt x="-19119" y="2663276"/>
                                <a:pt x="0" y="2457577"/>
                              </a:cubicBezTo>
                              <a:cubicBezTo>
                                <a:pt x="19119" y="2251878"/>
                                <a:pt x="32603" y="2046710"/>
                                <a:pt x="0" y="1793367"/>
                              </a:cubicBezTo>
                              <a:cubicBezTo>
                                <a:pt x="-32603" y="1540024"/>
                                <a:pt x="-16499" y="1326222"/>
                                <a:pt x="0" y="929894"/>
                              </a:cubicBezTo>
                              <a:cubicBezTo>
                                <a:pt x="16499" y="533566"/>
                                <a:pt x="3523" y="376344"/>
                                <a:pt x="0" y="0"/>
                              </a:cubicBezTo>
                              <a:close/>
                            </a:path>
                          </a:pathLst>
                        </a:custGeom>
                        <a:noFill/>
                        <a:ln>
                          <a:extLst>
                            <a:ext uri="{C807C97D-BFC1-408E-A445-0C87EB9F89A2}">
                              <ask:lineSketchStyleProps xmlns:ask="http://schemas.microsoft.com/office/drawing/2018/sketchyshapes" sd="424375866">
                                <a:prstGeom prst="rect">
                                  <a:avLst/>
                                </a:prstGeom>
                                <ask:type>
                                  <ask:lineSketchFreehand/>
                                </ask:type>
                              </ask:lineSketchStyleProps>
                            </a:ext>
                          </a:extLs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Rechteck 13" style="position:absolute;margin-left:-54.95pt;margin-top:-37.35pt;width:563.25pt;height:784.5pt;z-index:2516858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coordsize="7153275,9963150" o:spid="_x0000_s1026" filled="f" strokecolor="#1f3763 [1604]" strokeweight="1pt" path="m,c181874,-14860,228266,4273,435699,v207433,-4273,487162,-6822,650298,c1249133,6822,1524039,10834,1807828,v283789,-10834,386757,-1640,507232,c2435535,1640,2747002,-15298,2965358,v218356,15298,536262,16551,721830,c3872756,-16551,4164170,30914,4337486,v173316,-30914,497256,9639,650298,c5140826,-9639,5285312,-15335,5566549,v281238,15335,258823,14307,507232,c6322190,-14307,6663968,40148,7153275,v-18732,122584,-10672,394907,,564579c7163947,734251,7175075,858162,7153275,1029526v-21800,171364,-11538,674208,,863473c7164813,2082264,7148682,2396466,7153275,2756472v4593,360006,-31979,594558,,863473c7185254,3888860,7191162,4191072,7153275,4383786v-37887,192714,-21963,242896,,464947c7175238,5070784,7166804,5140302,7153275,5214049v-13529,73747,-10807,342820,,564578c7164082,6000385,7182407,6186564,7153275,6542469v-29132,355905,-15472,218130,,365315c7168747,7054969,7174977,7283573,7153275,7571994v-21701,288421,17511,255958,,464947c7135764,8245930,7186716,8492933,7153275,8900414v-33441,407481,-10188,289528,,464947c7163463,9540780,7134919,9720689,7153275,9963150v-109526,-928,-331477,8450,-507232,c6470288,9954700,6427668,9981122,6210343,9963150v-217325,-17972,-371590,-26764,-578765,c5424403,9989914,5193158,9937179,4981281,9963150v-211877,25971,-294405,5359,-507233,c4261220,9957791,4141878,9972556,4038349,9963150v-103529,-9406,-407170,21331,-578765,c3287990,9941819,3097402,9993939,2809286,9963150v-288116,-30789,-398535,24608,-507232,c2193357,9938542,1810137,9970276,1651756,9963150v-158381,-7126,-403092,-9405,-721830,c611188,9972556,388999,10000584,,9963150,-15870,9848776,25089,9657410,,9398572,-25089,9139734,21745,8878652,,8535099,-21745,8191546,-32284,8185591,,7870889,32284,7556187,8981,7618666,,7505573,-8981,7392480,-15954,7219128,,7140257v15954,-78871,16476,-246819,,-365315c-16476,6656447,-1310,6244850,,6110732,1310,5976614,-23477,5699485,,5546154,23477,5392823,13149,5253774,,4981575,-13149,4709376,3053,4773405,,4616260,-3053,4459116,8752,4344227,,4250944v-8752,-93283,-2342,-236359,,-365315c2342,3756673,-25541,3366586,,3022156,25541,2677726,-19119,2663276,,2457577,19119,2251878,32603,2046710,,1793367,-32603,1540024,-16499,1326222,,929894,16499,533566,3523,376344,,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" w14:anchorId="722CC907">
                <v:stroke joinstyle="miter"/>
                <v:path arrowok="t" o:connecttype="custom" o:connectlocs="0,0;435699,0;1085997,0;1807828,0;2315060,0;2965358,0;3687188,0;4337486,0;4987784,0;5566549,0;6073781,0;7153275,0;7153275,564579;7153275,1029526;7153275,1892999;7153275,2756472;7153275,3619945;7153275,4383786;7153275,4848733;7153275,5214049;7153275,5778627;7153275,6542469;7153275,6907784;7153275,7571994;7153275,8036941;7153275,8900414;7153275,9365361;7153275,9963150;6646043,9963150;6210343,9963150;5631578,9963150;4981281,9963150;4474048,9963150;4038349,9963150;3459584,9963150;2809286,9963150;2302054,9963150;1651756,9963150;929926,9963150;0,9963150;0,9398572;0,8535099;0,7870889;0,7505573;0,7140257;0,6774942;0,6110732;0,5546154;0,4981575;0,4616260;0,4250944;0,3885629;0,3022156;0,2457577;0,1793367;0,929894;0,0" o:connectangles="0,0,0,0,0,0,0,0,0,0,0,0,0,0,0,0,0,0,0,0,0,0,0,0,0,0,0,0,0,0,0,0,0,0,0,0,0,0,0,0,0,0,0,0,0,0,0,0,0,0,0,0,0,0,0,0,0" o:extrusionok="f"/>
                <w10:wrap anchorx="margin"/>
              </v:shape>
            </w:pict>
          </mc:Fallback>
        </mc:AlternateContent>
      </w:r>
    </w:p>
    <w:p w:rsidR="00DE50D7" w:rsidP="00C914FF" w:rsidRDefault="00DE50D7" w14:paraId="64EAC601" w14:textId="77777777">
      <w:pPr>
        <w:spacing w:after="160" w:line="259" w:lineRule="auto"/>
        <w:jc w:val="both"/>
        <w:rPr>
          <w:rFonts w:ascii="Hadassah Friedlaender" w:hAnsi="Hadassah Friedlaender" w:cs="Hadassah Friedlaender"/>
          <w:color w:val="2F5496" w:themeColor="accent1" w:themeShade="BF"/>
        </w:rPr>
      </w:pPr>
    </w:p>
    <w:p w:rsidRPr="00D54775" w:rsidR="007F677B" w:rsidP="00C32833" w:rsidRDefault="007F677B" w14:paraId="1D5FB364" w14:textId="51B4A850">
      <w:pPr>
        <w:pStyle w:val="berschrift1"/>
        <w:rPr>
          <w:rFonts w:ascii="Hadassah Friedlaender" w:hAnsi="Hadassah Friedlaender" w:cs="Hadassah Friedlaender"/>
        </w:rPr>
      </w:pPr>
      <w:bookmarkStart w:name="_Toc102721809" w:id="0"/>
      <w:r w:rsidRPr="00D54775">
        <w:rPr>
          <w:rFonts w:hint="cs" w:ascii="Hadassah Friedlaender" w:hAnsi="Hadassah Friedlaender" w:cs="Hadassah Friedlaender"/>
        </w:rPr>
        <w:t>Programm</w:t>
      </w:r>
      <w:bookmarkEnd w:id="0"/>
      <w:r w:rsidRPr="00D54775">
        <w:rPr>
          <w:rFonts w:hint="cs" w:ascii="Hadassah Friedlaender" w:hAnsi="Hadassah Friedlaender" w:cs="Hadassah Friedlaender"/>
        </w:rPr>
        <w:t xml:space="preserve"> </w:t>
      </w:r>
    </w:p>
    <w:p w:rsidRPr="00D54775" w:rsidR="00C32833" w:rsidP="00C32833" w:rsidRDefault="00C32833" w14:paraId="1C282223" w14:textId="77777777">
      <w:pPr>
        <w:rPr>
          <w:color w:val="2F5496" w:themeColor="accent1" w:themeShade="BF"/>
        </w:rPr>
      </w:pPr>
    </w:p>
    <w:p w:rsidRPr="00D54775" w:rsidR="00C32833" w:rsidP="00C32833" w:rsidRDefault="00C32833" w14:paraId="3857E07C" w14:textId="77777777">
      <w:pPr>
        <w:rPr>
          <w:color w:val="2F5496" w:themeColor="accent1" w:themeShade="BF"/>
        </w:rPr>
      </w:pPr>
    </w:p>
    <w:tbl>
      <w:tblPr>
        <w:tblStyle w:val="Tabellenraster"/>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988"/>
        <w:gridCol w:w="8074"/>
      </w:tblGrid>
      <w:tr w:rsidRPr="00D54775" w:rsidR="00D54775" w:rsidTr="001114F2" w14:paraId="0C8611CD" w14:textId="77777777">
        <w:tc>
          <w:tcPr>
            <w:tcW w:w="988" w:type="dxa"/>
          </w:tcPr>
          <w:p w:rsidRPr="00D54775" w:rsidR="00843038" w:rsidP="001114F2" w:rsidRDefault="00843038" w14:paraId="65FF5541" w14:textId="77777777">
            <w:pPr>
              <w:rPr>
                <w:rFonts w:ascii="Hadassah Friedlaender" w:hAnsi="Hadassah Friedlaender" w:cs="Hadassah Friedlaender"/>
                <w:b/>
                <w:bCs/>
                <w:color w:val="2F5496" w:themeColor="accent1" w:themeShade="BF"/>
                <w:sz w:val="28"/>
                <w:szCs w:val="28"/>
              </w:rPr>
            </w:pPr>
            <w:r w:rsidRPr="00D54775">
              <w:rPr>
                <w:rFonts w:hint="cs" w:ascii="Hadassah Friedlaender" w:hAnsi="Hadassah Friedlaender" w:cs="Hadassah Friedlaender"/>
                <w:color w:val="2F5496" w:themeColor="accent1" w:themeShade="BF"/>
                <w:sz w:val="28"/>
                <w:szCs w:val="28"/>
              </w:rPr>
              <w:t>9:30</w:t>
            </w:r>
          </w:p>
        </w:tc>
        <w:tc>
          <w:tcPr>
            <w:tcW w:w="8074" w:type="dxa"/>
          </w:tcPr>
          <w:p w:rsidRPr="00D54775" w:rsidR="00843038" w:rsidP="001114F2" w:rsidRDefault="00843038" w14:paraId="0F769C32" w14:textId="77777777">
            <w:pPr>
              <w:rPr>
                <w:rFonts w:ascii="Hadassah Friedlaender" w:hAnsi="Hadassah Friedlaender" w:cs="Hadassah Friedlaender"/>
                <w:color w:val="2F5496" w:themeColor="accent1" w:themeShade="BF"/>
                <w:sz w:val="28"/>
                <w:szCs w:val="28"/>
              </w:rPr>
            </w:pPr>
            <w:r w:rsidRPr="00D54775">
              <w:rPr>
                <w:rFonts w:hint="cs" w:ascii="Hadassah Friedlaender" w:hAnsi="Hadassah Friedlaender" w:cs="Hadassah Friedlaender"/>
                <w:color w:val="2F5496" w:themeColor="accent1" w:themeShade="BF"/>
                <w:sz w:val="28"/>
                <w:szCs w:val="28"/>
              </w:rPr>
              <w:t>Begrüßung</w:t>
            </w:r>
          </w:p>
          <w:p w:rsidRPr="00D54775" w:rsidR="00843038" w:rsidP="001114F2" w:rsidRDefault="00843038" w14:paraId="5452EE20" w14:textId="77777777">
            <w:pPr>
              <w:rPr>
                <w:rFonts w:ascii="Hadassah Friedlaender" w:hAnsi="Hadassah Friedlaender" w:cs="Hadassah Friedlaender"/>
                <w:b/>
                <w:bCs/>
                <w:color w:val="2F5496" w:themeColor="accent1" w:themeShade="BF"/>
                <w:sz w:val="28"/>
                <w:szCs w:val="28"/>
              </w:rPr>
            </w:pPr>
          </w:p>
        </w:tc>
      </w:tr>
      <w:tr w:rsidRPr="00D54775" w:rsidR="00D54775" w:rsidTr="001114F2" w14:paraId="4A311553" w14:textId="77777777">
        <w:tc>
          <w:tcPr>
            <w:tcW w:w="988" w:type="dxa"/>
          </w:tcPr>
          <w:p w:rsidRPr="00D54775" w:rsidR="00843038" w:rsidP="001114F2" w:rsidRDefault="00843038" w14:paraId="0E65A697" w14:textId="77777777">
            <w:pPr>
              <w:rPr>
                <w:rFonts w:ascii="Hadassah Friedlaender" w:hAnsi="Hadassah Friedlaender" w:cs="Hadassah Friedlaender"/>
                <w:b/>
                <w:bCs/>
                <w:color w:val="2F5496" w:themeColor="accent1" w:themeShade="BF"/>
                <w:sz w:val="28"/>
                <w:szCs w:val="28"/>
              </w:rPr>
            </w:pPr>
            <w:r w:rsidRPr="00D54775">
              <w:rPr>
                <w:rFonts w:hint="cs" w:ascii="Hadassah Friedlaender" w:hAnsi="Hadassah Friedlaender" w:cs="Hadassah Friedlaender"/>
                <w:color w:val="2F5496" w:themeColor="accent1" w:themeShade="BF"/>
                <w:sz w:val="28"/>
                <w:szCs w:val="28"/>
              </w:rPr>
              <w:t>9:45</w:t>
            </w:r>
          </w:p>
        </w:tc>
        <w:tc>
          <w:tcPr>
            <w:tcW w:w="8074" w:type="dxa"/>
          </w:tcPr>
          <w:p w:rsidRPr="00D54775" w:rsidR="00843038" w:rsidP="001114F2" w:rsidRDefault="00843038" w14:paraId="6CB49C69" w14:textId="6AB6E88B">
            <w:pPr>
              <w:rPr>
                <w:rFonts w:ascii="Hadassah Friedlaender" w:hAnsi="Hadassah Friedlaender" w:cs="Hadassah Friedlaender"/>
                <w:color w:val="2F5496" w:themeColor="accent1" w:themeShade="BF"/>
                <w:sz w:val="28"/>
                <w:szCs w:val="28"/>
              </w:rPr>
            </w:pPr>
            <w:r w:rsidRPr="00D54775">
              <w:rPr>
                <w:rFonts w:hint="cs" w:ascii="Hadassah Friedlaender" w:hAnsi="Hadassah Friedlaender" w:cs="Hadassah Friedlaender"/>
                <w:color w:val="2F5496" w:themeColor="accent1" w:themeShade="BF"/>
                <w:sz w:val="28"/>
                <w:szCs w:val="28"/>
              </w:rPr>
              <w:t xml:space="preserve">Vortrag </w:t>
            </w:r>
            <w:r w:rsidR="002236F3">
              <w:rPr>
                <w:rFonts w:ascii="Hadassah Friedlaender" w:hAnsi="Hadassah Friedlaender" w:cs="Hadassah Friedlaender"/>
                <w:color w:val="2F5496" w:themeColor="accent1" w:themeShade="BF"/>
                <w:sz w:val="28"/>
                <w:szCs w:val="28"/>
              </w:rPr>
              <w:t xml:space="preserve">von </w:t>
            </w:r>
            <w:r w:rsidRPr="00D54775">
              <w:rPr>
                <w:rFonts w:hint="cs" w:ascii="Hadassah Friedlaender" w:hAnsi="Hadassah Friedlaender" w:cs="Hadassah Friedlaender"/>
                <w:color w:val="2F5496" w:themeColor="accent1" w:themeShade="BF"/>
                <w:sz w:val="28"/>
                <w:szCs w:val="28"/>
              </w:rPr>
              <w:t>Antje Goller</w:t>
            </w:r>
            <w:r w:rsidR="002236F3">
              <w:rPr>
                <w:rFonts w:ascii="Hadassah Friedlaender" w:hAnsi="Hadassah Friedlaender" w:cs="Hadassah Friedlaender"/>
                <w:color w:val="2F5496" w:themeColor="accent1" w:themeShade="BF"/>
                <w:sz w:val="28"/>
                <w:szCs w:val="28"/>
              </w:rPr>
              <w:t xml:space="preserve"> von der Universität Leipzig</w:t>
            </w:r>
            <w:r w:rsidRPr="00D54775">
              <w:rPr>
                <w:rFonts w:hint="cs" w:ascii="Hadassah Friedlaender" w:hAnsi="Hadassah Friedlaender" w:cs="Hadassah Friedlaender"/>
                <w:color w:val="2F5496" w:themeColor="accent1" w:themeShade="BF"/>
                <w:sz w:val="28"/>
                <w:szCs w:val="28"/>
              </w:rPr>
              <w:t xml:space="preserve"> „Nachhaltigkeit in der Hochschullehre“ </w:t>
            </w:r>
          </w:p>
          <w:p w:rsidRPr="00D54775" w:rsidR="00843038" w:rsidP="001114F2" w:rsidRDefault="00843038" w14:paraId="67E152C4" w14:textId="77777777">
            <w:pPr>
              <w:rPr>
                <w:rFonts w:ascii="Hadassah Friedlaender" w:hAnsi="Hadassah Friedlaender" w:cs="Hadassah Friedlaender"/>
                <w:b/>
                <w:bCs/>
                <w:color w:val="2F5496" w:themeColor="accent1" w:themeShade="BF"/>
                <w:sz w:val="28"/>
                <w:szCs w:val="28"/>
              </w:rPr>
            </w:pPr>
          </w:p>
        </w:tc>
      </w:tr>
      <w:tr w:rsidRPr="00D54775" w:rsidR="00D54775" w:rsidTr="001114F2" w14:paraId="2ABE7DB7" w14:textId="77777777">
        <w:tc>
          <w:tcPr>
            <w:tcW w:w="988" w:type="dxa"/>
          </w:tcPr>
          <w:p w:rsidRPr="00D54775" w:rsidR="00843038" w:rsidP="001114F2" w:rsidRDefault="00843038" w14:paraId="580BEF1C" w14:textId="77777777">
            <w:pPr>
              <w:rPr>
                <w:rFonts w:ascii="Hadassah Friedlaender" w:hAnsi="Hadassah Friedlaender" w:cs="Hadassah Friedlaender"/>
                <w:b/>
                <w:bCs/>
                <w:color w:val="2F5496" w:themeColor="accent1" w:themeShade="BF"/>
                <w:sz w:val="28"/>
                <w:szCs w:val="28"/>
              </w:rPr>
            </w:pPr>
            <w:r w:rsidRPr="00D54775">
              <w:rPr>
                <w:rFonts w:hint="cs" w:ascii="Hadassah Friedlaender" w:hAnsi="Hadassah Friedlaender" w:cs="Hadassah Friedlaender"/>
                <w:color w:val="2F5496" w:themeColor="accent1" w:themeShade="BF"/>
                <w:sz w:val="28"/>
                <w:szCs w:val="28"/>
              </w:rPr>
              <w:t>10:30</w:t>
            </w:r>
          </w:p>
        </w:tc>
        <w:tc>
          <w:tcPr>
            <w:tcW w:w="8074" w:type="dxa"/>
          </w:tcPr>
          <w:p w:rsidRPr="00D54775" w:rsidR="00843038" w:rsidP="001114F2" w:rsidRDefault="00843038" w14:paraId="5CE0FCD5" w14:textId="77777777">
            <w:pPr>
              <w:rPr>
                <w:rFonts w:ascii="Hadassah Friedlaender" w:hAnsi="Hadassah Friedlaender" w:cs="Hadassah Friedlaender"/>
                <w:color w:val="2F5496" w:themeColor="accent1" w:themeShade="BF"/>
                <w:sz w:val="28"/>
                <w:szCs w:val="28"/>
              </w:rPr>
            </w:pPr>
            <w:r w:rsidRPr="00D54775">
              <w:rPr>
                <w:rFonts w:hint="cs" w:ascii="Hadassah Friedlaender" w:hAnsi="Hadassah Friedlaender" w:cs="Hadassah Friedlaender"/>
                <w:color w:val="2F5496" w:themeColor="accent1" w:themeShade="BF"/>
                <w:sz w:val="28"/>
                <w:szCs w:val="28"/>
              </w:rPr>
              <w:t xml:space="preserve">Austausch zu Nachhaltigkeit in den Lehrangeboten des FB OEF </w:t>
            </w:r>
          </w:p>
          <w:p w:rsidRPr="00D54775" w:rsidR="00843038" w:rsidP="001114F2" w:rsidRDefault="00843038" w14:paraId="3E50544A" w14:textId="77777777">
            <w:pPr>
              <w:rPr>
                <w:rFonts w:ascii="Hadassah Friedlaender" w:hAnsi="Hadassah Friedlaender" w:cs="Hadassah Friedlaender"/>
                <w:b/>
                <w:bCs/>
                <w:color w:val="2F5496" w:themeColor="accent1" w:themeShade="BF"/>
                <w:sz w:val="28"/>
                <w:szCs w:val="28"/>
              </w:rPr>
            </w:pPr>
          </w:p>
        </w:tc>
      </w:tr>
      <w:tr w:rsidRPr="00D54775" w:rsidR="00D54775" w:rsidTr="001114F2" w14:paraId="0DCCFD04" w14:textId="77777777">
        <w:tc>
          <w:tcPr>
            <w:tcW w:w="988" w:type="dxa"/>
          </w:tcPr>
          <w:p w:rsidRPr="00D54775" w:rsidR="00843038" w:rsidP="001114F2" w:rsidRDefault="00843038" w14:paraId="68E99F5C" w14:textId="77777777">
            <w:pPr>
              <w:rPr>
                <w:rFonts w:ascii="Hadassah Friedlaender" w:hAnsi="Hadassah Friedlaender" w:cs="Hadassah Friedlaender"/>
                <w:color w:val="2F5496" w:themeColor="accent1" w:themeShade="BF"/>
                <w:sz w:val="28"/>
                <w:szCs w:val="28"/>
              </w:rPr>
            </w:pPr>
            <w:r w:rsidRPr="00D54775">
              <w:rPr>
                <w:rFonts w:hint="cs" w:ascii="Hadassah Friedlaender" w:hAnsi="Hadassah Friedlaender" w:cs="Hadassah Friedlaender"/>
                <w:color w:val="2F5496" w:themeColor="accent1" w:themeShade="BF"/>
                <w:sz w:val="28"/>
                <w:szCs w:val="28"/>
              </w:rPr>
              <w:t xml:space="preserve">13:00 </w:t>
            </w:r>
          </w:p>
          <w:p w:rsidRPr="00D54775" w:rsidR="00843038" w:rsidP="001114F2" w:rsidRDefault="00843038" w14:paraId="65936A01" w14:textId="77777777">
            <w:pPr>
              <w:rPr>
                <w:rFonts w:ascii="Hadassah Friedlaender" w:hAnsi="Hadassah Friedlaender" w:cs="Hadassah Friedlaender"/>
                <w:b/>
                <w:bCs/>
                <w:color w:val="2F5496" w:themeColor="accent1" w:themeShade="BF"/>
                <w:sz w:val="28"/>
                <w:szCs w:val="28"/>
              </w:rPr>
            </w:pPr>
          </w:p>
        </w:tc>
        <w:tc>
          <w:tcPr>
            <w:tcW w:w="8074" w:type="dxa"/>
          </w:tcPr>
          <w:p w:rsidRPr="00D54775" w:rsidR="00843038" w:rsidP="001114F2" w:rsidRDefault="00843038" w14:paraId="6356A38B" w14:textId="77777777">
            <w:pPr>
              <w:rPr>
                <w:rFonts w:ascii="Hadassah Friedlaender" w:hAnsi="Hadassah Friedlaender" w:cs="Hadassah Friedlaender"/>
                <w:b/>
                <w:bCs/>
                <w:color w:val="2F5496" w:themeColor="accent1" w:themeShade="BF"/>
                <w:sz w:val="28"/>
                <w:szCs w:val="28"/>
              </w:rPr>
            </w:pPr>
            <w:r w:rsidRPr="00D54775">
              <w:rPr>
                <w:rFonts w:hint="cs" w:ascii="Hadassah Friedlaender" w:hAnsi="Hadassah Friedlaender" w:cs="Hadassah Friedlaender"/>
                <w:color w:val="2F5496" w:themeColor="accent1" w:themeShade="BF"/>
                <w:sz w:val="28"/>
                <w:szCs w:val="28"/>
              </w:rPr>
              <w:t>Mittagspause</w:t>
            </w:r>
          </w:p>
        </w:tc>
      </w:tr>
      <w:tr w:rsidRPr="00D54775" w:rsidR="00D54775" w:rsidTr="001114F2" w14:paraId="34F937A0" w14:textId="77777777">
        <w:tc>
          <w:tcPr>
            <w:tcW w:w="988" w:type="dxa"/>
          </w:tcPr>
          <w:p w:rsidRPr="00D54775" w:rsidR="00843038" w:rsidP="001114F2" w:rsidRDefault="00843038" w14:paraId="0C133D0D" w14:textId="77777777">
            <w:pPr>
              <w:rPr>
                <w:rFonts w:ascii="Hadassah Friedlaender" w:hAnsi="Hadassah Friedlaender" w:cs="Hadassah Friedlaender"/>
                <w:color w:val="2F5496" w:themeColor="accent1" w:themeShade="BF"/>
                <w:sz w:val="28"/>
                <w:szCs w:val="28"/>
              </w:rPr>
            </w:pPr>
            <w:r w:rsidRPr="00D54775">
              <w:rPr>
                <w:rFonts w:hint="cs" w:ascii="Hadassah Friedlaender" w:hAnsi="Hadassah Friedlaender" w:cs="Hadassah Friedlaender"/>
                <w:color w:val="2F5496" w:themeColor="accent1" w:themeShade="BF"/>
                <w:sz w:val="28"/>
                <w:szCs w:val="28"/>
              </w:rPr>
              <w:t xml:space="preserve">14:00 </w:t>
            </w:r>
          </w:p>
          <w:p w:rsidRPr="00D54775" w:rsidR="00843038" w:rsidP="001114F2" w:rsidRDefault="00843038" w14:paraId="5919D0D8" w14:textId="77777777">
            <w:pPr>
              <w:rPr>
                <w:rFonts w:ascii="Hadassah Friedlaender" w:hAnsi="Hadassah Friedlaender" w:cs="Hadassah Friedlaender"/>
                <w:b/>
                <w:bCs/>
                <w:color w:val="2F5496" w:themeColor="accent1" w:themeShade="BF"/>
                <w:sz w:val="28"/>
                <w:szCs w:val="28"/>
              </w:rPr>
            </w:pPr>
          </w:p>
        </w:tc>
        <w:tc>
          <w:tcPr>
            <w:tcW w:w="8074" w:type="dxa"/>
          </w:tcPr>
          <w:p w:rsidRPr="00D54775" w:rsidR="00843038" w:rsidP="001114F2" w:rsidRDefault="00843038" w14:paraId="4E6DE65A" w14:textId="77777777">
            <w:pPr>
              <w:rPr>
                <w:rFonts w:ascii="Hadassah Friedlaender" w:hAnsi="Hadassah Friedlaender" w:cs="Hadassah Friedlaender"/>
                <w:color w:val="2F5496" w:themeColor="accent1" w:themeShade="BF"/>
                <w:sz w:val="28"/>
                <w:szCs w:val="28"/>
              </w:rPr>
            </w:pPr>
            <w:r w:rsidRPr="00D54775">
              <w:rPr>
                <w:rFonts w:hint="cs" w:ascii="Hadassah Friedlaender" w:hAnsi="Hadassah Friedlaender" w:cs="Hadassah Friedlaender"/>
                <w:color w:val="2F5496" w:themeColor="accent1" w:themeShade="BF"/>
                <w:sz w:val="28"/>
                <w:szCs w:val="28"/>
              </w:rPr>
              <w:t xml:space="preserve">Workshops </w:t>
            </w:r>
          </w:p>
          <w:p w:rsidRPr="00D54775" w:rsidR="00C32833" w:rsidP="001114F2" w:rsidRDefault="00C32833" w14:paraId="726998CA" w14:textId="77777777">
            <w:pPr>
              <w:rPr>
                <w:rFonts w:ascii="Hadassah Friedlaender" w:hAnsi="Hadassah Friedlaender" w:cs="Hadassah Friedlaender"/>
                <w:color w:val="2F5496" w:themeColor="accent1" w:themeShade="BF"/>
                <w:sz w:val="28"/>
                <w:szCs w:val="28"/>
              </w:rPr>
            </w:pPr>
          </w:p>
          <w:p w:rsidRPr="00D54775" w:rsidR="00843038" w:rsidP="00C32833" w:rsidRDefault="00843038" w14:paraId="692AFC82" w14:textId="0DAD884B">
            <w:pPr>
              <w:pStyle w:val="Listenabsatz"/>
              <w:numPr>
                <w:ilvl w:val="0"/>
                <w:numId w:val="1"/>
              </w:numPr>
              <w:spacing w:line="360" w:lineRule="auto"/>
              <w:rPr>
                <w:rFonts w:ascii="Hadassah Friedlaender" w:hAnsi="Hadassah Friedlaender" w:cs="Hadassah Friedlaender"/>
                <w:color w:val="2F5496" w:themeColor="accent1" w:themeShade="BF"/>
                <w:sz w:val="28"/>
                <w:szCs w:val="28"/>
              </w:rPr>
            </w:pPr>
            <w:r w:rsidRPr="00D54775">
              <w:rPr>
                <w:rFonts w:hint="cs" w:ascii="Hadassah Friedlaender" w:hAnsi="Hadassah Friedlaender" w:cs="Hadassah Friedlaender"/>
                <w:color w:val="2F5496" w:themeColor="accent1" w:themeShade="BF"/>
                <w:sz w:val="28"/>
                <w:szCs w:val="28"/>
              </w:rPr>
              <w:t xml:space="preserve">Transformative Lehre mit Annika Weiser von der Leuphana Universität </w:t>
            </w:r>
          </w:p>
          <w:p w:rsidRPr="00D54775" w:rsidR="00843038" w:rsidP="00C32833" w:rsidRDefault="00843038" w14:paraId="3126040F" w14:textId="65E7EE4A">
            <w:pPr>
              <w:pStyle w:val="Listenabsatz"/>
              <w:numPr>
                <w:ilvl w:val="0"/>
                <w:numId w:val="1"/>
              </w:numPr>
              <w:spacing w:line="360" w:lineRule="auto"/>
              <w:rPr>
                <w:rFonts w:ascii="Hadassah Friedlaender" w:hAnsi="Hadassah Friedlaender" w:cs="Hadassah Friedlaender"/>
                <w:color w:val="2F5496" w:themeColor="accent1" w:themeShade="BF"/>
                <w:sz w:val="28"/>
                <w:szCs w:val="28"/>
              </w:rPr>
            </w:pPr>
            <w:r w:rsidRPr="00D54775">
              <w:rPr>
                <w:rFonts w:hint="cs" w:ascii="Hadassah Friedlaender" w:hAnsi="Hadassah Friedlaender" w:cs="Hadassah Friedlaender"/>
                <w:color w:val="2F5496" w:themeColor="accent1" w:themeShade="BF"/>
                <w:sz w:val="28"/>
                <w:szCs w:val="28"/>
              </w:rPr>
              <w:t xml:space="preserve">Studierendenzentrierte Lehre mit Lukas Vaupel </w:t>
            </w:r>
            <w:r w:rsidRPr="00D54775">
              <w:rPr>
                <w:rFonts w:ascii="Hadassah Friedlaender" w:hAnsi="Hadassah Friedlaender" w:cs="Hadassah Friedlaender"/>
                <w:color w:val="2F5496" w:themeColor="accent1" w:themeShade="BF"/>
                <w:sz w:val="28"/>
                <w:szCs w:val="28"/>
              </w:rPr>
              <w:t xml:space="preserve">und Georg Winterseel </w:t>
            </w:r>
            <w:r w:rsidRPr="00D54775">
              <w:rPr>
                <w:rFonts w:hint="cs" w:ascii="Hadassah Friedlaender" w:hAnsi="Hadassah Friedlaender" w:cs="Hadassah Friedlaender"/>
                <w:color w:val="2F5496" w:themeColor="accent1" w:themeShade="BF"/>
                <w:sz w:val="28"/>
                <w:szCs w:val="28"/>
              </w:rPr>
              <w:t xml:space="preserve">vom Netzwerk n </w:t>
            </w:r>
          </w:p>
          <w:p w:rsidRPr="00D54775" w:rsidR="00843038" w:rsidP="00C32833" w:rsidRDefault="00843038" w14:paraId="1A767E74" w14:textId="77777777">
            <w:pPr>
              <w:pStyle w:val="Listenabsatz"/>
              <w:numPr>
                <w:ilvl w:val="0"/>
                <w:numId w:val="1"/>
              </w:numPr>
              <w:spacing w:line="360" w:lineRule="auto"/>
              <w:rPr>
                <w:rFonts w:ascii="Hadassah Friedlaender" w:hAnsi="Hadassah Friedlaender" w:cs="Hadassah Friedlaender"/>
                <w:color w:val="2F5496" w:themeColor="accent1" w:themeShade="BF"/>
                <w:sz w:val="28"/>
                <w:szCs w:val="28"/>
              </w:rPr>
            </w:pPr>
            <w:r w:rsidRPr="00D54775">
              <w:rPr>
                <w:rFonts w:hint="cs" w:ascii="Hadassah Friedlaender" w:hAnsi="Hadassah Friedlaender" w:cs="Hadassah Friedlaender"/>
                <w:color w:val="2F5496" w:themeColor="accent1" w:themeShade="BF"/>
                <w:sz w:val="28"/>
                <w:szCs w:val="28"/>
              </w:rPr>
              <w:t>Transfer von Forschung in Lehre mit Guido Ritter</w:t>
            </w:r>
          </w:p>
          <w:p w:rsidRPr="00D54775" w:rsidR="00843038" w:rsidP="001114F2" w:rsidRDefault="00843038" w14:paraId="4EDDFB29" w14:textId="77777777">
            <w:pPr>
              <w:rPr>
                <w:rFonts w:ascii="Hadassah Friedlaender" w:hAnsi="Hadassah Friedlaender" w:cs="Hadassah Friedlaender"/>
                <w:b/>
                <w:bCs/>
                <w:color w:val="2F5496" w:themeColor="accent1" w:themeShade="BF"/>
                <w:sz w:val="28"/>
                <w:szCs w:val="28"/>
              </w:rPr>
            </w:pPr>
          </w:p>
        </w:tc>
      </w:tr>
      <w:tr w:rsidRPr="00D54775" w:rsidR="00D54775" w:rsidTr="001114F2" w14:paraId="419855E4" w14:textId="77777777">
        <w:tc>
          <w:tcPr>
            <w:tcW w:w="988" w:type="dxa"/>
          </w:tcPr>
          <w:p w:rsidRPr="00D54775" w:rsidR="00843038" w:rsidP="001114F2" w:rsidRDefault="00843038" w14:paraId="57D7C5E6" w14:textId="77777777">
            <w:pPr>
              <w:rPr>
                <w:rFonts w:ascii="Hadassah Friedlaender" w:hAnsi="Hadassah Friedlaender" w:cs="Hadassah Friedlaender"/>
                <w:color w:val="2F5496" w:themeColor="accent1" w:themeShade="BF"/>
                <w:sz w:val="28"/>
                <w:szCs w:val="28"/>
              </w:rPr>
            </w:pPr>
            <w:r w:rsidRPr="00D54775">
              <w:rPr>
                <w:rFonts w:hint="cs" w:ascii="Hadassah Friedlaender" w:hAnsi="Hadassah Friedlaender" w:cs="Hadassah Friedlaender"/>
                <w:color w:val="2F5496" w:themeColor="accent1" w:themeShade="BF"/>
                <w:sz w:val="28"/>
                <w:szCs w:val="28"/>
              </w:rPr>
              <w:t xml:space="preserve">16:00 </w:t>
            </w:r>
          </w:p>
          <w:p w:rsidRPr="00D54775" w:rsidR="00843038" w:rsidP="001114F2" w:rsidRDefault="00843038" w14:paraId="0BCFDB0E" w14:textId="77777777">
            <w:pPr>
              <w:rPr>
                <w:rFonts w:ascii="Hadassah Friedlaender" w:hAnsi="Hadassah Friedlaender" w:cs="Hadassah Friedlaender"/>
                <w:b/>
                <w:bCs/>
                <w:color w:val="2F5496" w:themeColor="accent1" w:themeShade="BF"/>
                <w:sz w:val="28"/>
                <w:szCs w:val="28"/>
              </w:rPr>
            </w:pPr>
          </w:p>
        </w:tc>
        <w:tc>
          <w:tcPr>
            <w:tcW w:w="8074" w:type="dxa"/>
          </w:tcPr>
          <w:p w:rsidRPr="00D54775" w:rsidR="00843038" w:rsidP="001114F2" w:rsidRDefault="00843038" w14:paraId="40135B0A" w14:textId="77777777">
            <w:pPr>
              <w:rPr>
                <w:rFonts w:ascii="Hadassah Friedlaender" w:hAnsi="Hadassah Friedlaender" w:cs="Hadassah Friedlaender"/>
                <w:b/>
                <w:bCs/>
                <w:color w:val="2F5496" w:themeColor="accent1" w:themeShade="BF"/>
                <w:sz w:val="28"/>
                <w:szCs w:val="28"/>
              </w:rPr>
            </w:pPr>
            <w:r w:rsidRPr="00D54775">
              <w:rPr>
                <w:rFonts w:hint="cs" w:ascii="Hadassah Friedlaender" w:hAnsi="Hadassah Friedlaender" w:cs="Hadassah Friedlaender"/>
                <w:color w:val="2F5496" w:themeColor="accent1" w:themeShade="BF"/>
                <w:sz w:val="28"/>
                <w:szCs w:val="28"/>
              </w:rPr>
              <w:t>Ergebnissicherung und Planung nächster Schritte</w:t>
            </w:r>
          </w:p>
        </w:tc>
      </w:tr>
      <w:tr w:rsidRPr="00D54775" w:rsidR="00D54775" w:rsidTr="001114F2" w14:paraId="3799A4F9" w14:textId="77777777">
        <w:tc>
          <w:tcPr>
            <w:tcW w:w="988" w:type="dxa"/>
          </w:tcPr>
          <w:p w:rsidRPr="00D54775" w:rsidR="00843038" w:rsidP="001114F2" w:rsidRDefault="00843038" w14:paraId="0C23DBB5" w14:textId="77777777">
            <w:pPr>
              <w:rPr>
                <w:rFonts w:ascii="Hadassah Friedlaender" w:hAnsi="Hadassah Friedlaender" w:cs="Hadassah Friedlaender"/>
                <w:b/>
                <w:bCs/>
                <w:color w:val="2F5496" w:themeColor="accent1" w:themeShade="BF"/>
                <w:sz w:val="28"/>
                <w:szCs w:val="28"/>
              </w:rPr>
            </w:pPr>
            <w:r w:rsidRPr="00D54775">
              <w:rPr>
                <w:rFonts w:hint="cs" w:ascii="Hadassah Friedlaender" w:hAnsi="Hadassah Friedlaender" w:cs="Hadassah Friedlaender"/>
                <w:color w:val="2F5496" w:themeColor="accent1" w:themeShade="BF"/>
                <w:sz w:val="28"/>
                <w:szCs w:val="28"/>
              </w:rPr>
              <w:t>18:00</w:t>
            </w:r>
          </w:p>
        </w:tc>
        <w:tc>
          <w:tcPr>
            <w:tcW w:w="8074" w:type="dxa"/>
          </w:tcPr>
          <w:p w:rsidRPr="00D54775" w:rsidR="00843038" w:rsidP="001114F2" w:rsidRDefault="00843038" w14:paraId="56B053FE" w14:textId="77777777">
            <w:pPr>
              <w:rPr>
                <w:rFonts w:ascii="Hadassah Friedlaender" w:hAnsi="Hadassah Friedlaender" w:cs="Hadassah Friedlaender"/>
                <w:color w:val="2F5496" w:themeColor="accent1" w:themeShade="BF"/>
                <w:sz w:val="28"/>
                <w:szCs w:val="28"/>
              </w:rPr>
            </w:pPr>
            <w:r w:rsidRPr="00D54775">
              <w:rPr>
                <w:rFonts w:hint="cs" w:ascii="Hadassah Friedlaender" w:hAnsi="Hadassah Friedlaender" w:cs="Hadassah Friedlaender"/>
                <w:color w:val="2F5496" w:themeColor="accent1" w:themeShade="BF"/>
                <w:sz w:val="28"/>
                <w:szCs w:val="28"/>
              </w:rPr>
              <w:t xml:space="preserve">Ende </w:t>
            </w:r>
          </w:p>
          <w:p w:rsidRPr="00D54775" w:rsidR="00843038" w:rsidP="001114F2" w:rsidRDefault="00843038" w14:paraId="45931BAD" w14:textId="77777777">
            <w:pPr>
              <w:rPr>
                <w:rFonts w:ascii="Hadassah Friedlaender" w:hAnsi="Hadassah Friedlaender" w:cs="Hadassah Friedlaender"/>
                <w:b/>
                <w:bCs/>
                <w:color w:val="2F5496" w:themeColor="accent1" w:themeShade="BF"/>
                <w:sz w:val="28"/>
                <w:szCs w:val="28"/>
              </w:rPr>
            </w:pPr>
          </w:p>
        </w:tc>
      </w:tr>
    </w:tbl>
    <w:p w:rsidRPr="00D54775" w:rsidR="007F677B" w:rsidRDefault="007F677B" w14:paraId="1732E822" w14:textId="0F467769">
      <w:pPr>
        <w:spacing w:after="160" w:line="259" w:lineRule="auto"/>
        <w:rPr>
          <w:rFonts w:ascii="Hadassah Friedlaender" w:hAnsi="Hadassah Friedlaender" w:cs="Hadassah Friedlaender" w:eastAsiaTheme="majorEastAsia"/>
          <w:color w:val="2F5496" w:themeColor="accent1" w:themeShade="BF"/>
          <w:sz w:val="32"/>
          <w:szCs w:val="32"/>
        </w:rPr>
      </w:pPr>
      <w:r w:rsidRPr="00D54775">
        <w:rPr>
          <w:rFonts w:ascii="Hadassah Friedlaender" w:hAnsi="Hadassah Friedlaender" w:cs="Hadassah Friedlaender"/>
          <w:color w:val="2F5496" w:themeColor="accent1" w:themeShade="BF"/>
        </w:rPr>
        <w:br w:type="page"/>
      </w:r>
    </w:p>
    <w:bookmarkStart w:name="_Toc102721810" w:id="1"/>
    <w:p w:rsidR="00023E13" w:rsidP="003434BB" w:rsidRDefault="00E83FC7" w14:paraId="7B6005D6" w14:textId="3B5BB577">
      <w:pPr>
        <w:pStyle w:val="berschrift1"/>
        <w:rPr>
          <w:rFonts w:ascii="Hadassah Friedlaender" w:hAnsi="Hadassah Friedlaender" w:cs="Hadassah Friedlaender"/>
        </w:rPr>
      </w:pPr>
      <w:r w:rsidRPr="00D54775">
        <w:rPr>
          <w:rFonts w:hint="cs" w:ascii="Hadassah Friedlaender" w:hAnsi="Hadassah Friedlaender" w:cs="Hadassah Friedlaender"/>
          <w:noProof/>
        </w:rPr>
        <w:lastRenderedPageBreak/>
        <mc:AlternateContent>
          <mc:Choice Requires="wps">
            <w:drawing>
              <wp:anchor distT="0" distB="0" distL="114300" distR="114300" simplePos="0" relativeHeight="251663360" behindDoc="0" locked="0" layoutInCell="1" allowOverlap="1" wp14:anchorId="63CD23CF" wp14:editId="30CADA06">
                <wp:simplePos x="0" y="0"/>
                <wp:positionH relativeFrom="margin">
                  <wp:align>center</wp:align>
                </wp:positionH>
                <wp:positionV relativeFrom="paragraph">
                  <wp:posOffset>-458641</wp:posOffset>
                </wp:positionV>
                <wp:extent cx="7153275" cy="9963150"/>
                <wp:effectExtent l="38100" t="19050" r="66675" b="38100"/>
                <wp:wrapNone/>
                <wp:docPr id="5" name="Rechteck 5"/>
                <wp:cNvGraphicFramePr/>
                <a:graphic xmlns:a="http://schemas.openxmlformats.org/drawingml/2006/main">
                  <a:graphicData uri="http://schemas.microsoft.com/office/word/2010/wordprocessingShape">
                    <wps:wsp>
                      <wps:cNvSpPr/>
                      <wps:spPr>
                        <a:xfrm>
                          <a:off x="0" y="0"/>
                          <a:ext cx="7153275" cy="9963150"/>
                        </a:xfrm>
                        <a:custGeom>
                          <a:avLst/>
                          <a:gdLst>
                            <a:gd name="connsiteX0" fmla="*/ 0 w 7153275"/>
                            <a:gd name="connsiteY0" fmla="*/ 0 h 9963150"/>
                            <a:gd name="connsiteX1" fmla="*/ 435699 w 7153275"/>
                            <a:gd name="connsiteY1" fmla="*/ 0 h 9963150"/>
                            <a:gd name="connsiteX2" fmla="*/ 1085997 w 7153275"/>
                            <a:gd name="connsiteY2" fmla="*/ 0 h 9963150"/>
                            <a:gd name="connsiteX3" fmla="*/ 1807828 w 7153275"/>
                            <a:gd name="connsiteY3" fmla="*/ 0 h 9963150"/>
                            <a:gd name="connsiteX4" fmla="*/ 2315060 w 7153275"/>
                            <a:gd name="connsiteY4" fmla="*/ 0 h 9963150"/>
                            <a:gd name="connsiteX5" fmla="*/ 2965358 w 7153275"/>
                            <a:gd name="connsiteY5" fmla="*/ 0 h 9963150"/>
                            <a:gd name="connsiteX6" fmla="*/ 3687188 w 7153275"/>
                            <a:gd name="connsiteY6" fmla="*/ 0 h 9963150"/>
                            <a:gd name="connsiteX7" fmla="*/ 4337486 w 7153275"/>
                            <a:gd name="connsiteY7" fmla="*/ 0 h 9963150"/>
                            <a:gd name="connsiteX8" fmla="*/ 4987784 w 7153275"/>
                            <a:gd name="connsiteY8" fmla="*/ 0 h 9963150"/>
                            <a:gd name="connsiteX9" fmla="*/ 5566549 w 7153275"/>
                            <a:gd name="connsiteY9" fmla="*/ 0 h 9963150"/>
                            <a:gd name="connsiteX10" fmla="*/ 6073781 w 7153275"/>
                            <a:gd name="connsiteY10" fmla="*/ 0 h 9963150"/>
                            <a:gd name="connsiteX11" fmla="*/ 7153275 w 7153275"/>
                            <a:gd name="connsiteY11" fmla="*/ 0 h 9963150"/>
                            <a:gd name="connsiteX12" fmla="*/ 7153275 w 7153275"/>
                            <a:gd name="connsiteY12" fmla="*/ 564579 h 9963150"/>
                            <a:gd name="connsiteX13" fmla="*/ 7153275 w 7153275"/>
                            <a:gd name="connsiteY13" fmla="*/ 1029526 h 9963150"/>
                            <a:gd name="connsiteX14" fmla="*/ 7153275 w 7153275"/>
                            <a:gd name="connsiteY14" fmla="*/ 1892999 h 9963150"/>
                            <a:gd name="connsiteX15" fmla="*/ 7153275 w 7153275"/>
                            <a:gd name="connsiteY15" fmla="*/ 2756472 h 9963150"/>
                            <a:gd name="connsiteX16" fmla="*/ 7153275 w 7153275"/>
                            <a:gd name="connsiteY16" fmla="*/ 3619945 h 9963150"/>
                            <a:gd name="connsiteX17" fmla="*/ 7153275 w 7153275"/>
                            <a:gd name="connsiteY17" fmla="*/ 4383786 h 9963150"/>
                            <a:gd name="connsiteX18" fmla="*/ 7153275 w 7153275"/>
                            <a:gd name="connsiteY18" fmla="*/ 4848733 h 9963150"/>
                            <a:gd name="connsiteX19" fmla="*/ 7153275 w 7153275"/>
                            <a:gd name="connsiteY19" fmla="*/ 5214049 h 9963150"/>
                            <a:gd name="connsiteX20" fmla="*/ 7153275 w 7153275"/>
                            <a:gd name="connsiteY20" fmla="*/ 5778627 h 9963150"/>
                            <a:gd name="connsiteX21" fmla="*/ 7153275 w 7153275"/>
                            <a:gd name="connsiteY21" fmla="*/ 6542469 h 9963150"/>
                            <a:gd name="connsiteX22" fmla="*/ 7153275 w 7153275"/>
                            <a:gd name="connsiteY22" fmla="*/ 6907784 h 9963150"/>
                            <a:gd name="connsiteX23" fmla="*/ 7153275 w 7153275"/>
                            <a:gd name="connsiteY23" fmla="*/ 7571994 h 9963150"/>
                            <a:gd name="connsiteX24" fmla="*/ 7153275 w 7153275"/>
                            <a:gd name="connsiteY24" fmla="*/ 8036941 h 9963150"/>
                            <a:gd name="connsiteX25" fmla="*/ 7153275 w 7153275"/>
                            <a:gd name="connsiteY25" fmla="*/ 8900414 h 9963150"/>
                            <a:gd name="connsiteX26" fmla="*/ 7153275 w 7153275"/>
                            <a:gd name="connsiteY26" fmla="*/ 9365361 h 9963150"/>
                            <a:gd name="connsiteX27" fmla="*/ 7153275 w 7153275"/>
                            <a:gd name="connsiteY27" fmla="*/ 9963150 h 9963150"/>
                            <a:gd name="connsiteX28" fmla="*/ 6646043 w 7153275"/>
                            <a:gd name="connsiteY28" fmla="*/ 9963150 h 9963150"/>
                            <a:gd name="connsiteX29" fmla="*/ 6210343 w 7153275"/>
                            <a:gd name="connsiteY29" fmla="*/ 9963150 h 9963150"/>
                            <a:gd name="connsiteX30" fmla="*/ 5631578 w 7153275"/>
                            <a:gd name="connsiteY30" fmla="*/ 9963150 h 9963150"/>
                            <a:gd name="connsiteX31" fmla="*/ 4981281 w 7153275"/>
                            <a:gd name="connsiteY31" fmla="*/ 9963150 h 9963150"/>
                            <a:gd name="connsiteX32" fmla="*/ 4474048 w 7153275"/>
                            <a:gd name="connsiteY32" fmla="*/ 9963150 h 9963150"/>
                            <a:gd name="connsiteX33" fmla="*/ 4038349 w 7153275"/>
                            <a:gd name="connsiteY33" fmla="*/ 9963150 h 9963150"/>
                            <a:gd name="connsiteX34" fmla="*/ 3459584 w 7153275"/>
                            <a:gd name="connsiteY34" fmla="*/ 9963150 h 9963150"/>
                            <a:gd name="connsiteX35" fmla="*/ 2809286 w 7153275"/>
                            <a:gd name="connsiteY35" fmla="*/ 9963150 h 9963150"/>
                            <a:gd name="connsiteX36" fmla="*/ 2302054 w 7153275"/>
                            <a:gd name="connsiteY36" fmla="*/ 9963150 h 9963150"/>
                            <a:gd name="connsiteX37" fmla="*/ 1651756 w 7153275"/>
                            <a:gd name="connsiteY37" fmla="*/ 9963150 h 9963150"/>
                            <a:gd name="connsiteX38" fmla="*/ 929926 w 7153275"/>
                            <a:gd name="connsiteY38" fmla="*/ 9963150 h 9963150"/>
                            <a:gd name="connsiteX39" fmla="*/ 0 w 7153275"/>
                            <a:gd name="connsiteY39" fmla="*/ 9963150 h 9963150"/>
                            <a:gd name="connsiteX40" fmla="*/ 0 w 7153275"/>
                            <a:gd name="connsiteY40" fmla="*/ 9398572 h 9963150"/>
                            <a:gd name="connsiteX41" fmla="*/ 0 w 7153275"/>
                            <a:gd name="connsiteY41" fmla="*/ 8535099 h 9963150"/>
                            <a:gd name="connsiteX42" fmla="*/ 0 w 7153275"/>
                            <a:gd name="connsiteY42" fmla="*/ 7870889 h 9963150"/>
                            <a:gd name="connsiteX43" fmla="*/ 0 w 7153275"/>
                            <a:gd name="connsiteY43" fmla="*/ 7505573 h 9963150"/>
                            <a:gd name="connsiteX44" fmla="*/ 0 w 7153275"/>
                            <a:gd name="connsiteY44" fmla="*/ 7140257 h 9963150"/>
                            <a:gd name="connsiteX45" fmla="*/ 0 w 7153275"/>
                            <a:gd name="connsiteY45" fmla="*/ 6774942 h 9963150"/>
                            <a:gd name="connsiteX46" fmla="*/ 0 w 7153275"/>
                            <a:gd name="connsiteY46" fmla="*/ 6110732 h 9963150"/>
                            <a:gd name="connsiteX47" fmla="*/ 0 w 7153275"/>
                            <a:gd name="connsiteY47" fmla="*/ 5546154 h 9963150"/>
                            <a:gd name="connsiteX48" fmla="*/ 0 w 7153275"/>
                            <a:gd name="connsiteY48" fmla="*/ 4981575 h 9963150"/>
                            <a:gd name="connsiteX49" fmla="*/ 0 w 7153275"/>
                            <a:gd name="connsiteY49" fmla="*/ 4616260 h 9963150"/>
                            <a:gd name="connsiteX50" fmla="*/ 0 w 7153275"/>
                            <a:gd name="connsiteY50" fmla="*/ 4250944 h 9963150"/>
                            <a:gd name="connsiteX51" fmla="*/ 0 w 7153275"/>
                            <a:gd name="connsiteY51" fmla="*/ 3885629 h 9963150"/>
                            <a:gd name="connsiteX52" fmla="*/ 0 w 7153275"/>
                            <a:gd name="connsiteY52" fmla="*/ 3022156 h 9963150"/>
                            <a:gd name="connsiteX53" fmla="*/ 0 w 7153275"/>
                            <a:gd name="connsiteY53" fmla="*/ 2457577 h 9963150"/>
                            <a:gd name="connsiteX54" fmla="*/ 0 w 7153275"/>
                            <a:gd name="connsiteY54" fmla="*/ 1793367 h 9963150"/>
                            <a:gd name="connsiteX55" fmla="*/ 0 w 7153275"/>
                            <a:gd name="connsiteY55" fmla="*/ 929894 h 9963150"/>
                            <a:gd name="connsiteX56" fmla="*/ 0 w 7153275"/>
                            <a:gd name="connsiteY56" fmla="*/ 0 h 99631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7153275" h="9963150" extrusionOk="0">
                              <a:moveTo>
                                <a:pt x="0" y="0"/>
                              </a:moveTo>
                              <a:cubicBezTo>
                                <a:pt x="181874" y="-14860"/>
                                <a:pt x="228266" y="4273"/>
                                <a:pt x="435699" y="0"/>
                              </a:cubicBezTo>
                              <a:cubicBezTo>
                                <a:pt x="643132" y="-4273"/>
                                <a:pt x="922861" y="-6822"/>
                                <a:pt x="1085997" y="0"/>
                              </a:cubicBezTo>
                              <a:cubicBezTo>
                                <a:pt x="1249133" y="6822"/>
                                <a:pt x="1524039" y="10834"/>
                                <a:pt x="1807828" y="0"/>
                              </a:cubicBezTo>
                              <a:cubicBezTo>
                                <a:pt x="2091617" y="-10834"/>
                                <a:pt x="2194585" y="-1640"/>
                                <a:pt x="2315060" y="0"/>
                              </a:cubicBezTo>
                              <a:cubicBezTo>
                                <a:pt x="2435535" y="1640"/>
                                <a:pt x="2747002" y="-15298"/>
                                <a:pt x="2965358" y="0"/>
                              </a:cubicBezTo>
                              <a:cubicBezTo>
                                <a:pt x="3183714" y="15298"/>
                                <a:pt x="3501620" y="16551"/>
                                <a:pt x="3687188" y="0"/>
                              </a:cubicBezTo>
                              <a:cubicBezTo>
                                <a:pt x="3872756" y="-16551"/>
                                <a:pt x="4164170" y="30914"/>
                                <a:pt x="4337486" y="0"/>
                              </a:cubicBezTo>
                              <a:cubicBezTo>
                                <a:pt x="4510802" y="-30914"/>
                                <a:pt x="4834742" y="9639"/>
                                <a:pt x="4987784" y="0"/>
                              </a:cubicBezTo>
                              <a:cubicBezTo>
                                <a:pt x="5140826" y="-9639"/>
                                <a:pt x="5285312" y="-15335"/>
                                <a:pt x="5566549" y="0"/>
                              </a:cubicBezTo>
                              <a:cubicBezTo>
                                <a:pt x="5847787" y="15335"/>
                                <a:pt x="5825372" y="14307"/>
                                <a:pt x="6073781" y="0"/>
                              </a:cubicBezTo>
                              <a:cubicBezTo>
                                <a:pt x="6322190" y="-14307"/>
                                <a:pt x="6663968" y="40148"/>
                                <a:pt x="7153275" y="0"/>
                              </a:cubicBezTo>
                              <a:cubicBezTo>
                                <a:pt x="7134543" y="122584"/>
                                <a:pt x="7142603" y="394907"/>
                                <a:pt x="7153275" y="564579"/>
                              </a:cubicBezTo>
                              <a:cubicBezTo>
                                <a:pt x="7163947" y="734251"/>
                                <a:pt x="7175075" y="858162"/>
                                <a:pt x="7153275" y="1029526"/>
                              </a:cubicBezTo>
                              <a:cubicBezTo>
                                <a:pt x="7131475" y="1200890"/>
                                <a:pt x="7141737" y="1703734"/>
                                <a:pt x="7153275" y="1892999"/>
                              </a:cubicBezTo>
                              <a:cubicBezTo>
                                <a:pt x="7164813" y="2082264"/>
                                <a:pt x="7148682" y="2396466"/>
                                <a:pt x="7153275" y="2756472"/>
                              </a:cubicBezTo>
                              <a:cubicBezTo>
                                <a:pt x="7157868" y="3116478"/>
                                <a:pt x="7121296" y="3351030"/>
                                <a:pt x="7153275" y="3619945"/>
                              </a:cubicBezTo>
                              <a:cubicBezTo>
                                <a:pt x="7185254" y="3888860"/>
                                <a:pt x="7191162" y="4191072"/>
                                <a:pt x="7153275" y="4383786"/>
                              </a:cubicBezTo>
                              <a:cubicBezTo>
                                <a:pt x="7115388" y="4576500"/>
                                <a:pt x="7131312" y="4626682"/>
                                <a:pt x="7153275" y="4848733"/>
                              </a:cubicBezTo>
                              <a:cubicBezTo>
                                <a:pt x="7175238" y="5070784"/>
                                <a:pt x="7166804" y="5140302"/>
                                <a:pt x="7153275" y="5214049"/>
                              </a:cubicBezTo>
                              <a:cubicBezTo>
                                <a:pt x="7139746" y="5287796"/>
                                <a:pt x="7142468" y="5556869"/>
                                <a:pt x="7153275" y="5778627"/>
                              </a:cubicBezTo>
                              <a:cubicBezTo>
                                <a:pt x="7164082" y="6000385"/>
                                <a:pt x="7182407" y="6186564"/>
                                <a:pt x="7153275" y="6542469"/>
                              </a:cubicBezTo>
                              <a:cubicBezTo>
                                <a:pt x="7124143" y="6898374"/>
                                <a:pt x="7137803" y="6760599"/>
                                <a:pt x="7153275" y="6907784"/>
                              </a:cubicBezTo>
                              <a:cubicBezTo>
                                <a:pt x="7168747" y="7054969"/>
                                <a:pt x="7174977" y="7283573"/>
                                <a:pt x="7153275" y="7571994"/>
                              </a:cubicBezTo>
                              <a:cubicBezTo>
                                <a:pt x="7131574" y="7860415"/>
                                <a:pt x="7170786" y="7827952"/>
                                <a:pt x="7153275" y="8036941"/>
                              </a:cubicBezTo>
                              <a:cubicBezTo>
                                <a:pt x="7135764" y="8245930"/>
                                <a:pt x="7186716" y="8492933"/>
                                <a:pt x="7153275" y="8900414"/>
                              </a:cubicBezTo>
                              <a:cubicBezTo>
                                <a:pt x="7119834" y="9307895"/>
                                <a:pt x="7143087" y="9189942"/>
                                <a:pt x="7153275" y="9365361"/>
                              </a:cubicBezTo>
                              <a:cubicBezTo>
                                <a:pt x="7163463" y="9540780"/>
                                <a:pt x="7134919" y="9720689"/>
                                <a:pt x="7153275" y="9963150"/>
                              </a:cubicBezTo>
                              <a:cubicBezTo>
                                <a:pt x="7043749" y="9962222"/>
                                <a:pt x="6821798" y="9971600"/>
                                <a:pt x="6646043" y="9963150"/>
                              </a:cubicBezTo>
                              <a:cubicBezTo>
                                <a:pt x="6470288" y="9954700"/>
                                <a:pt x="6427668" y="9981122"/>
                                <a:pt x="6210343" y="9963150"/>
                              </a:cubicBezTo>
                              <a:cubicBezTo>
                                <a:pt x="5993018" y="9945178"/>
                                <a:pt x="5838753" y="9936386"/>
                                <a:pt x="5631578" y="9963150"/>
                              </a:cubicBezTo>
                              <a:cubicBezTo>
                                <a:pt x="5424403" y="9989914"/>
                                <a:pt x="5193158" y="9937179"/>
                                <a:pt x="4981281" y="9963150"/>
                              </a:cubicBezTo>
                              <a:cubicBezTo>
                                <a:pt x="4769404" y="9989121"/>
                                <a:pt x="4686876" y="9968509"/>
                                <a:pt x="4474048" y="9963150"/>
                              </a:cubicBezTo>
                              <a:cubicBezTo>
                                <a:pt x="4261220" y="9957791"/>
                                <a:pt x="4141878" y="9972556"/>
                                <a:pt x="4038349" y="9963150"/>
                              </a:cubicBezTo>
                              <a:cubicBezTo>
                                <a:pt x="3934820" y="9953744"/>
                                <a:pt x="3631179" y="9984481"/>
                                <a:pt x="3459584" y="9963150"/>
                              </a:cubicBezTo>
                              <a:cubicBezTo>
                                <a:pt x="3287990" y="9941819"/>
                                <a:pt x="3097402" y="9993939"/>
                                <a:pt x="2809286" y="9963150"/>
                              </a:cubicBezTo>
                              <a:cubicBezTo>
                                <a:pt x="2521170" y="9932361"/>
                                <a:pt x="2410751" y="9987758"/>
                                <a:pt x="2302054" y="9963150"/>
                              </a:cubicBezTo>
                              <a:cubicBezTo>
                                <a:pt x="2193357" y="9938542"/>
                                <a:pt x="1810137" y="9970276"/>
                                <a:pt x="1651756" y="9963150"/>
                              </a:cubicBezTo>
                              <a:cubicBezTo>
                                <a:pt x="1493375" y="9956024"/>
                                <a:pt x="1248664" y="9953745"/>
                                <a:pt x="929926" y="9963150"/>
                              </a:cubicBezTo>
                              <a:cubicBezTo>
                                <a:pt x="611188" y="9972556"/>
                                <a:pt x="388999" y="10000584"/>
                                <a:pt x="0" y="9963150"/>
                              </a:cubicBezTo>
                              <a:cubicBezTo>
                                <a:pt x="-15870" y="9848776"/>
                                <a:pt x="25089" y="9657410"/>
                                <a:pt x="0" y="9398572"/>
                              </a:cubicBezTo>
                              <a:cubicBezTo>
                                <a:pt x="-25089" y="9139734"/>
                                <a:pt x="21745" y="8878652"/>
                                <a:pt x="0" y="8535099"/>
                              </a:cubicBezTo>
                              <a:cubicBezTo>
                                <a:pt x="-21745" y="8191546"/>
                                <a:pt x="-32284" y="8185591"/>
                                <a:pt x="0" y="7870889"/>
                              </a:cubicBezTo>
                              <a:cubicBezTo>
                                <a:pt x="32284" y="7556187"/>
                                <a:pt x="8981" y="7618666"/>
                                <a:pt x="0" y="7505573"/>
                              </a:cubicBezTo>
                              <a:cubicBezTo>
                                <a:pt x="-8981" y="7392480"/>
                                <a:pt x="-15954" y="7219128"/>
                                <a:pt x="0" y="7140257"/>
                              </a:cubicBezTo>
                              <a:cubicBezTo>
                                <a:pt x="15954" y="7061386"/>
                                <a:pt x="16476" y="6893438"/>
                                <a:pt x="0" y="6774942"/>
                              </a:cubicBezTo>
                              <a:cubicBezTo>
                                <a:pt x="-16476" y="6656447"/>
                                <a:pt x="-1310" y="6244850"/>
                                <a:pt x="0" y="6110732"/>
                              </a:cubicBezTo>
                              <a:cubicBezTo>
                                <a:pt x="1310" y="5976614"/>
                                <a:pt x="-23477" y="5699485"/>
                                <a:pt x="0" y="5546154"/>
                              </a:cubicBezTo>
                              <a:cubicBezTo>
                                <a:pt x="23477" y="5392823"/>
                                <a:pt x="13149" y="5253774"/>
                                <a:pt x="0" y="4981575"/>
                              </a:cubicBezTo>
                              <a:cubicBezTo>
                                <a:pt x="-13149" y="4709376"/>
                                <a:pt x="3053" y="4773405"/>
                                <a:pt x="0" y="4616260"/>
                              </a:cubicBezTo>
                              <a:cubicBezTo>
                                <a:pt x="-3053" y="4459116"/>
                                <a:pt x="8752" y="4344227"/>
                                <a:pt x="0" y="4250944"/>
                              </a:cubicBezTo>
                              <a:cubicBezTo>
                                <a:pt x="-8752" y="4157661"/>
                                <a:pt x="-2342" y="4014585"/>
                                <a:pt x="0" y="3885629"/>
                              </a:cubicBezTo>
                              <a:cubicBezTo>
                                <a:pt x="2342" y="3756673"/>
                                <a:pt x="-25541" y="3366586"/>
                                <a:pt x="0" y="3022156"/>
                              </a:cubicBezTo>
                              <a:cubicBezTo>
                                <a:pt x="25541" y="2677726"/>
                                <a:pt x="-19119" y="2663276"/>
                                <a:pt x="0" y="2457577"/>
                              </a:cubicBezTo>
                              <a:cubicBezTo>
                                <a:pt x="19119" y="2251878"/>
                                <a:pt x="32603" y="2046710"/>
                                <a:pt x="0" y="1793367"/>
                              </a:cubicBezTo>
                              <a:cubicBezTo>
                                <a:pt x="-32603" y="1540024"/>
                                <a:pt x="-16499" y="1326222"/>
                                <a:pt x="0" y="929894"/>
                              </a:cubicBezTo>
                              <a:cubicBezTo>
                                <a:pt x="16499" y="533566"/>
                                <a:pt x="3523" y="376344"/>
                                <a:pt x="0" y="0"/>
                              </a:cubicBezTo>
                              <a:close/>
                            </a:path>
                          </a:pathLst>
                        </a:custGeom>
                        <a:noFill/>
                        <a:ln>
                          <a:extLst>
                            <a:ext uri="{C807C97D-BFC1-408E-A445-0C87EB9F89A2}">
                              <ask:lineSketchStyleProps xmlns:ask="http://schemas.microsoft.com/office/drawing/2018/sketchyshapes" sd="424375866">
                                <a:prstGeom prst="rect">
                                  <a:avLst/>
                                </a:prstGeom>
                                <ask:type>
                                  <ask:lineSketchFreehand/>
                                </ask:type>
                              </ask:lineSketchStyleProps>
                            </a:ext>
                          </a:extLs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hteck 5" style="position:absolute;margin-left:0;margin-top:-36.1pt;width:563.25pt;height:784.5pt;z-index:25166336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spid="_x0000_s1026" filled="f" strokecolor="#1f3763 [1604]" strokeweight="1pt" w14:anchorId="2A887E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">
                <w10:wrap anchorx="margin"/>
              </v:rect>
            </w:pict>
          </mc:Fallback>
        </mc:AlternateContent>
      </w:r>
      <w:r w:rsidRPr="00D54775" w:rsidR="00023E13">
        <w:rPr>
          <w:rFonts w:hint="cs" w:ascii="Hadassah Friedlaender" w:hAnsi="Hadassah Friedlaender" w:cs="Hadassah Friedlaender"/>
        </w:rPr>
        <w:t>Bildung für Nachhaltige Entwicklung</w:t>
      </w:r>
      <w:r w:rsidR="00E26A74">
        <w:rPr>
          <w:rFonts w:ascii="Hadassah Friedlaender" w:hAnsi="Hadassah Friedlaender" w:cs="Hadassah Friedlaender"/>
        </w:rPr>
        <w:t xml:space="preserve"> (BNE)</w:t>
      </w:r>
      <w:r w:rsidRPr="00D54775" w:rsidR="00023E13">
        <w:rPr>
          <w:rFonts w:hint="cs" w:ascii="Hadassah Friedlaender" w:hAnsi="Hadassah Friedlaender" w:cs="Hadassah Friedlaender"/>
        </w:rPr>
        <w:t xml:space="preserve"> in der Hochschullehre</w:t>
      </w:r>
      <w:bookmarkEnd w:id="1"/>
      <w:r w:rsidRPr="00D54775" w:rsidR="00023E13">
        <w:rPr>
          <w:rFonts w:hint="cs" w:ascii="Hadassah Friedlaender" w:hAnsi="Hadassah Friedlaender" w:cs="Hadassah Friedlaender"/>
        </w:rPr>
        <w:t xml:space="preserve"> </w:t>
      </w:r>
    </w:p>
    <w:p w:rsidRPr="003434BB" w:rsidR="003434BB" w:rsidP="003434BB" w:rsidRDefault="003434BB" w14:paraId="42AA3CF2" w14:textId="77777777"/>
    <w:p w:rsidRPr="00E26A74" w:rsidR="00E26A74" w:rsidP="00E26A74" w:rsidRDefault="00E26A74" w14:paraId="39C0D2AA" w14:textId="77777777">
      <w:pPr>
        <w:jc w:val="both"/>
        <w:rPr>
          <w:rFonts w:ascii="Hadassah Friedlaender" w:hAnsi="Hadassah Friedlaender" w:cs="Hadassah Friedlaender"/>
          <w:color w:val="8EAADB" w:themeColor="accent1" w:themeTint="99"/>
          <w:szCs w:val="24"/>
        </w:rPr>
      </w:pPr>
      <w:r w:rsidRPr="00E26A74">
        <w:rPr>
          <w:rFonts w:ascii="Hadassah Friedlaender" w:hAnsi="Hadassah Friedlaender" w:cs="Hadassah Friedlaender"/>
          <w:color w:val="8EAADB" w:themeColor="accent1" w:themeTint="99"/>
          <w:szCs w:val="24"/>
        </w:rPr>
        <w:t xml:space="preserve">Leicht angepasster Auszug aus: Bellina et al. (2020) Bildung für Nachhaltige Entwicklung in der Hochschullehre, S.30. </w:t>
      </w:r>
    </w:p>
    <w:p w:rsidR="00E26A74" w:rsidP="00023E13" w:rsidRDefault="00E26A74" w14:paraId="5E77ECB5" w14:textId="77777777">
      <w:pPr>
        <w:jc w:val="both"/>
        <w:rPr>
          <w:rFonts w:ascii="Hadassah Friedlaender" w:hAnsi="Hadassah Friedlaender" w:cs="Hadassah Friedlaender"/>
          <w:color w:val="2F5496" w:themeColor="accent1" w:themeShade="BF"/>
          <w:sz w:val="22"/>
          <w:szCs w:val="28"/>
        </w:rPr>
      </w:pPr>
    </w:p>
    <w:p w:rsidRPr="00D54775" w:rsidR="00023E13" w:rsidP="00023E13" w:rsidRDefault="00023E13" w14:paraId="2CB41C10" w14:textId="484D746A">
      <w:pPr>
        <w:jc w:val="both"/>
        <w:rPr>
          <w:rFonts w:ascii="Hadassah Friedlaender" w:hAnsi="Hadassah Friedlaender" w:cs="Hadassah Friedlaender"/>
          <w:color w:val="2F5496" w:themeColor="accent1" w:themeShade="BF"/>
          <w:sz w:val="22"/>
          <w:szCs w:val="28"/>
        </w:rPr>
      </w:pPr>
      <w:r w:rsidRPr="00D54775">
        <w:rPr>
          <w:rFonts w:hint="cs" w:ascii="Hadassah Friedlaender" w:hAnsi="Hadassah Friedlaender" w:cs="Hadassah Friedlaender"/>
          <w:color w:val="2F5496" w:themeColor="accent1" w:themeShade="BF"/>
          <w:sz w:val="22"/>
          <w:szCs w:val="28"/>
        </w:rPr>
        <w:t>BNE hat hier drei tiefe Wurzeln, an denen Hochschulbildung ganz besonders gut anknüpft:</w:t>
      </w:r>
    </w:p>
    <w:p w:rsidRPr="00D54775" w:rsidR="00023E13" w:rsidP="00023E13" w:rsidRDefault="00023E13" w14:paraId="55495E57" w14:textId="77777777">
      <w:pPr>
        <w:jc w:val="both"/>
        <w:rPr>
          <w:rFonts w:ascii="Hadassah Friedlaender" w:hAnsi="Hadassah Friedlaender" w:cs="Hadassah Friedlaender"/>
          <w:color w:val="2F5496" w:themeColor="accent1" w:themeShade="BF"/>
          <w:sz w:val="22"/>
          <w:szCs w:val="28"/>
        </w:rPr>
      </w:pPr>
    </w:p>
    <w:p w:rsidRPr="00D54775" w:rsidR="00023E13" w:rsidP="00023E13" w:rsidRDefault="00023E13" w14:paraId="14A55148" w14:textId="77DF22B7">
      <w:pPr>
        <w:jc w:val="both"/>
        <w:rPr>
          <w:rFonts w:ascii="Hadassah Friedlaender" w:hAnsi="Hadassah Friedlaender" w:cs="Hadassah Friedlaender"/>
          <w:color w:val="2F5496" w:themeColor="accent1" w:themeShade="BF"/>
          <w:sz w:val="22"/>
          <w:szCs w:val="28"/>
        </w:rPr>
      </w:pPr>
      <w:r w:rsidRPr="00D54775">
        <w:rPr>
          <w:rFonts w:hint="cs" w:ascii="Hadassah Friedlaender" w:hAnsi="Hadassah Friedlaender" w:cs="Hadassah Friedlaender"/>
          <w:b/>
          <w:bCs/>
          <w:color w:val="2F5496" w:themeColor="accent1" w:themeShade="BF"/>
          <w:sz w:val="22"/>
          <w:szCs w:val="28"/>
        </w:rPr>
        <w:t>Wissenschaft:</w:t>
      </w:r>
      <w:r w:rsidRPr="00D54775">
        <w:rPr>
          <w:rFonts w:hint="cs" w:ascii="Hadassah Friedlaender" w:hAnsi="Hadassah Friedlaender" w:cs="Hadassah Friedlaender"/>
          <w:color w:val="2F5496" w:themeColor="accent1" w:themeShade="BF"/>
          <w:sz w:val="22"/>
          <w:szCs w:val="28"/>
        </w:rPr>
        <w:t xml:space="preserve"> </w:t>
      </w:r>
      <w:r w:rsidRPr="00D54775" w:rsidR="00D54775">
        <w:rPr>
          <w:rFonts w:ascii="Hadassah Friedlaender" w:hAnsi="Hadassah Friedlaender" w:cs="Hadassah Friedlaender"/>
          <w:color w:val="2F5496" w:themeColor="accent1" w:themeShade="BF"/>
          <w:sz w:val="22"/>
          <w:szCs w:val="28"/>
        </w:rPr>
        <w:t>Die Notwendigkeit für Nachhaltige Entwicklung</w:t>
      </w:r>
      <w:r w:rsidR="00911C6A">
        <w:rPr>
          <w:rFonts w:ascii="Hadassah Friedlaender" w:hAnsi="Hadassah Friedlaender" w:cs="Hadassah Friedlaender"/>
          <w:color w:val="2F5496" w:themeColor="accent1" w:themeShade="BF"/>
          <w:sz w:val="22"/>
          <w:szCs w:val="28"/>
        </w:rPr>
        <w:t xml:space="preserve"> </w:t>
      </w:r>
      <w:r w:rsidRPr="00D54775" w:rsidR="00D54775">
        <w:rPr>
          <w:rFonts w:ascii="Hadassah Friedlaender" w:hAnsi="Hadassah Friedlaender" w:cs="Hadassah Friedlaender"/>
          <w:color w:val="2F5496" w:themeColor="accent1" w:themeShade="BF"/>
          <w:sz w:val="22"/>
          <w:szCs w:val="28"/>
        </w:rPr>
        <w:t xml:space="preserve">[…] </w:t>
      </w:r>
      <w:r w:rsidRPr="00D54775">
        <w:rPr>
          <w:rFonts w:hint="cs" w:ascii="Hadassah Friedlaender" w:hAnsi="Hadassah Friedlaender" w:cs="Hadassah Friedlaender"/>
          <w:color w:val="2F5496" w:themeColor="accent1" w:themeShade="BF"/>
          <w:sz w:val="22"/>
          <w:szCs w:val="28"/>
        </w:rPr>
        <w:t>beruht auf wissenschaftlic</w:t>
      </w:r>
      <w:r w:rsidRPr="00D54775" w:rsidR="00E83FC7">
        <w:rPr>
          <w:rFonts w:ascii="Hadassah Friedlaender" w:hAnsi="Hadassah Friedlaender" w:cs="Hadassah Friedlaender"/>
          <w:color w:val="2F5496" w:themeColor="accent1" w:themeShade="BF"/>
          <w:sz w:val="22"/>
          <w:szCs w:val="28"/>
        </w:rPr>
        <w:t>h</w:t>
      </w:r>
      <w:r w:rsidRPr="00D54775">
        <w:rPr>
          <w:rFonts w:hint="cs" w:ascii="Hadassah Friedlaender" w:hAnsi="Hadassah Friedlaender" w:cs="Hadassah Friedlaender"/>
          <w:color w:val="2F5496" w:themeColor="accent1" w:themeShade="BF"/>
          <w:sz w:val="22"/>
          <w:szCs w:val="28"/>
        </w:rPr>
        <w:t>en Erkenntnissen, z.</w:t>
      </w:r>
      <w:r w:rsidRPr="00D54775">
        <w:rPr>
          <w:rFonts w:ascii="Times New Roman" w:hAnsi="Times New Roman" w:cs="Times New Roman"/>
          <w:color w:val="2F5496" w:themeColor="accent1" w:themeShade="BF"/>
          <w:sz w:val="22"/>
          <w:szCs w:val="28"/>
        </w:rPr>
        <w:t> </w:t>
      </w:r>
      <w:r w:rsidRPr="00D54775">
        <w:rPr>
          <w:rFonts w:hint="cs" w:ascii="Hadassah Friedlaender" w:hAnsi="Hadassah Friedlaender" w:cs="Hadassah Friedlaender"/>
          <w:color w:val="2F5496" w:themeColor="accent1" w:themeShade="BF"/>
          <w:sz w:val="22"/>
          <w:szCs w:val="28"/>
        </w:rPr>
        <w:t>B. die Endlichkeit von Ressourcen, Ver</w:t>
      </w:r>
      <w:r w:rsidRPr="00D54775">
        <w:rPr>
          <w:rFonts w:ascii="Hadassah Friedlaender" w:hAnsi="Hadassah Friedlaender" w:cs="Hadassah Friedlaender"/>
          <w:color w:val="2F5496" w:themeColor="accent1" w:themeShade="BF"/>
          <w:sz w:val="22"/>
          <w:szCs w:val="28"/>
        </w:rPr>
        <w:t>ä</w:t>
      </w:r>
      <w:r w:rsidRPr="00D54775">
        <w:rPr>
          <w:rFonts w:hint="cs" w:ascii="Hadassah Friedlaender" w:hAnsi="Hadassah Friedlaender" w:cs="Hadassah Friedlaender"/>
          <w:color w:val="2F5496" w:themeColor="accent1" w:themeShade="BF"/>
          <w:sz w:val="22"/>
          <w:szCs w:val="28"/>
        </w:rPr>
        <w:t>nderungen in Biosph</w:t>
      </w:r>
      <w:r w:rsidRPr="00D54775">
        <w:rPr>
          <w:rFonts w:ascii="Hadassah Friedlaender" w:hAnsi="Hadassah Friedlaender" w:cs="Hadassah Friedlaender"/>
          <w:color w:val="2F5496" w:themeColor="accent1" w:themeShade="BF"/>
          <w:sz w:val="22"/>
          <w:szCs w:val="28"/>
        </w:rPr>
        <w:t>ä</w:t>
      </w:r>
      <w:r w:rsidRPr="00D54775">
        <w:rPr>
          <w:rFonts w:hint="cs" w:ascii="Hadassah Friedlaender" w:hAnsi="Hadassah Friedlaender" w:cs="Hadassah Friedlaender"/>
          <w:color w:val="2F5496" w:themeColor="accent1" w:themeShade="BF"/>
          <w:sz w:val="22"/>
          <w:szCs w:val="28"/>
        </w:rPr>
        <w:t xml:space="preserve">re und </w:t>
      </w:r>
      <w:r w:rsidRPr="00D54775">
        <w:rPr>
          <w:rFonts w:ascii="Hadassah Friedlaender" w:hAnsi="Hadassah Friedlaender" w:cs="Hadassah Friedlaender"/>
          <w:color w:val="2F5496" w:themeColor="accent1" w:themeShade="BF"/>
          <w:sz w:val="22"/>
          <w:szCs w:val="28"/>
        </w:rPr>
        <w:t>ö</w:t>
      </w:r>
      <w:r w:rsidRPr="00D54775">
        <w:rPr>
          <w:rFonts w:hint="cs" w:ascii="Hadassah Friedlaender" w:hAnsi="Hadassah Friedlaender" w:cs="Hadassah Friedlaender"/>
          <w:color w:val="2F5496" w:themeColor="accent1" w:themeShade="BF"/>
          <w:sz w:val="22"/>
          <w:szCs w:val="28"/>
        </w:rPr>
        <w:t>kologischen Systemen durch menschliche Einfl</w:t>
      </w:r>
      <w:r w:rsidRPr="00D54775">
        <w:rPr>
          <w:rFonts w:ascii="Hadassah Friedlaender" w:hAnsi="Hadassah Friedlaender" w:cs="Hadassah Friedlaender"/>
          <w:color w:val="2F5496" w:themeColor="accent1" w:themeShade="BF"/>
          <w:sz w:val="22"/>
          <w:szCs w:val="28"/>
        </w:rPr>
        <w:t>ü</w:t>
      </w:r>
      <w:r w:rsidRPr="00D54775">
        <w:rPr>
          <w:rFonts w:hint="cs" w:ascii="Hadassah Friedlaender" w:hAnsi="Hadassah Friedlaender" w:cs="Hadassah Friedlaender"/>
          <w:color w:val="2F5496" w:themeColor="accent1" w:themeShade="BF"/>
          <w:sz w:val="22"/>
          <w:szCs w:val="28"/>
        </w:rPr>
        <w:t>sse, bestehende und zuk</w:t>
      </w:r>
      <w:r w:rsidRPr="00D54775">
        <w:rPr>
          <w:rFonts w:ascii="Hadassah Friedlaender" w:hAnsi="Hadassah Friedlaender" w:cs="Hadassah Friedlaender"/>
          <w:color w:val="2F5496" w:themeColor="accent1" w:themeShade="BF"/>
          <w:sz w:val="22"/>
          <w:szCs w:val="28"/>
        </w:rPr>
        <w:t>ü</w:t>
      </w:r>
      <w:r w:rsidRPr="00D54775">
        <w:rPr>
          <w:rFonts w:hint="cs" w:ascii="Hadassah Friedlaender" w:hAnsi="Hadassah Friedlaender" w:cs="Hadassah Friedlaender"/>
          <w:color w:val="2F5496" w:themeColor="accent1" w:themeShade="BF"/>
          <w:sz w:val="22"/>
          <w:szCs w:val="28"/>
        </w:rPr>
        <w:t>nftig m</w:t>
      </w:r>
      <w:r w:rsidRPr="00D54775">
        <w:rPr>
          <w:rFonts w:ascii="Hadassah Friedlaender" w:hAnsi="Hadassah Friedlaender" w:cs="Hadassah Friedlaender"/>
          <w:color w:val="2F5496" w:themeColor="accent1" w:themeShade="BF"/>
          <w:sz w:val="22"/>
          <w:szCs w:val="28"/>
        </w:rPr>
        <w:t>ö</w:t>
      </w:r>
      <w:r w:rsidRPr="00D54775">
        <w:rPr>
          <w:rFonts w:hint="cs" w:ascii="Hadassah Friedlaender" w:hAnsi="Hadassah Friedlaender" w:cs="Hadassah Friedlaender"/>
          <w:color w:val="2F5496" w:themeColor="accent1" w:themeShade="BF"/>
          <w:sz w:val="22"/>
          <w:szCs w:val="28"/>
        </w:rPr>
        <w:t>gliche Auswirkungen auf soziale Systeme sowie sozio-</w:t>
      </w:r>
      <w:r w:rsidRPr="00D54775">
        <w:rPr>
          <w:rFonts w:ascii="Hadassah Friedlaender" w:hAnsi="Hadassah Friedlaender" w:cs="Hadassah Friedlaender"/>
          <w:color w:val="2F5496" w:themeColor="accent1" w:themeShade="BF"/>
          <w:sz w:val="22"/>
          <w:szCs w:val="28"/>
        </w:rPr>
        <w:t>ö</w:t>
      </w:r>
      <w:r w:rsidRPr="00D54775">
        <w:rPr>
          <w:rFonts w:hint="cs" w:ascii="Hadassah Friedlaender" w:hAnsi="Hadassah Friedlaender" w:cs="Hadassah Friedlaender"/>
          <w:color w:val="2F5496" w:themeColor="accent1" w:themeShade="BF"/>
          <w:sz w:val="22"/>
          <w:szCs w:val="28"/>
        </w:rPr>
        <w:t>konomische und kulturelle Konflikte. Wissenschaftliche Daten zeigen Problematiken auf wie z.</w:t>
      </w:r>
      <w:r w:rsidRPr="00D54775">
        <w:rPr>
          <w:rFonts w:ascii="Times New Roman" w:hAnsi="Times New Roman" w:cs="Times New Roman"/>
          <w:color w:val="2F5496" w:themeColor="accent1" w:themeShade="BF"/>
          <w:sz w:val="22"/>
          <w:szCs w:val="28"/>
        </w:rPr>
        <w:t> </w:t>
      </w:r>
      <w:r w:rsidRPr="00D54775">
        <w:rPr>
          <w:rFonts w:hint="cs" w:ascii="Hadassah Friedlaender" w:hAnsi="Hadassah Friedlaender" w:cs="Hadassah Friedlaender"/>
          <w:color w:val="2F5496" w:themeColor="accent1" w:themeShade="BF"/>
          <w:sz w:val="22"/>
          <w:szCs w:val="28"/>
        </w:rPr>
        <w:t>B. anthropogenen Klimawandel, Hunger, u.</w:t>
      </w:r>
      <w:r w:rsidRPr="00D54775">
        <w:rPr>
          <w:rFonts w:ascii="Times New Roman" w:hAnsi="Times New Roman" w:cs="Times New Roman"/>
          <w:color w:val="2F5496" w:themeColor="accent1" w:themeShade="BF"/>
          <w:sz w:val="22"/>
          <w:szCs w:val="28"/>
        </w:rPr>
        <w:t> </w:t>
      </w:r>
      <w:r w:rsidRPr="00D54775">
        <w:rPr>
          <w:rFonts w:hint="cs" w:ascii="Hadassah Friedlaender" w:hAnsi="Hadassah Friedlaender" w:cs="Hadassah Friedlaender"/>
          <w:color w:val="2F5496" w:themeColor="accent1" w:themeShade="BF"/>
          <w:sz w:val="22"/>
          <w:szCs w:val="28"/>
        </w:rPr>
        <w:t xml:space="preserve">a. </w:t>
      </w:r>
      <w:r w:rsidRPr="00D54775">
        <w:rPr>
          <w:rFonts w:ascii="Hadassah Friedlaender" w:hAnsi="Hadassah Friedlaender" w:cs="Hadassah Friedlaender"/>
          <w:color w:val="2F5496" w:themeColor="accent1" w:themeShade="BF"/>
          <w:sz w:val="22"/>
          <w:szCs w:val="28"/>
        </w:rPr>
        <w:t>–</w:t>
      </w:r>
      <w:r w:rsidRPr="00D54775">
        <w:rPr>
          <w:rFonts w:hint="cs" w:ascii="Hadassah Friedlaender" w:hAnsi="Hadassah Friedlaender" w:cs="Hadassah Friedlaender"/>
          <w:color w:val="2F5496" w:themeColor="accent1" w:themeShade="BF"/>
          <w:sz w:val="22"/>
          <w:szCs w:val="28"/>
        </w:rPr>
        <w:t xml:space="preserve"> die sogenannten Grand Challenges.</w:t>
      </w:r>
    </w:p>
    <w:p w:rsidRPr="00D54775" w:rsidR="00023E13" w:rsidP="00023E13" w:rsidRDefault="00023E13" w14:paraId="252BE4DD" w14:textId="77777777">
      <w:pPr>
        <w:jc w:val="both"/>
        <w:rPr>
          <w:rFonts w:ascii="Hadassah Friedlaender" w:hAnsi="Hadassah Friedlaender" w:cs="Hadassah Friedlaender"/>
          <w:color w:val="2F5496" w:themeColor="accent1" w:themeShade="BF"/>
          <w:sz w:val="22"/>
          <w:szCs w:val="28"/>
        </w:rPr>
      </w:pPr>
      <w:r w:rsidRPr="00D54775">
        <w:rPr>
          <w:rFonts w:hint="cs" w:ascii="Hadassah Friedlaender" w:hAnsi="Hadassah Friedlaender" w:cs="Hadassah Friedlaender"/>
          <w:color w:val="2F5496" w:themeColor="accent1" w:themeShade="BF"/>
          <w:sz w:val="22"/>
          <w:szCs w:val="28"/>
        </w:rPr>
        <w:t>Die markanteste Besonderheit von Hochschul-BNE, die sie von anderen Bildungskontexten (wie z.</w:t>
      </w:r>
      <w:r w:rsidRPr="00D54775">
        <w:rPr>
          <w:rFonts w:ascii="Times New Roman" w:hAnsi="Times New Roman" w:cs="Times New Roman"/>
          <w:color w:val="2F5496" w:themeColor="accent1" w:themeShade="BF"/>
          <w:sz w:val="22"/>
          <w:szCs w:val="28"/>
        </w:rPr>
        <w:t> </w:t>
      </w:r>
      <w:r w:rsidRPr="00D54775">
        <w:rPr>
          <w:rFonts w:hint="cs" w:ascii="Hadassah Friedlaender" w:hAnsi="Hadassah Friedlaender" w:cs="Hadassah Friedlaender"/>
          <w:color w:val="2F5496" w:themeColor="accent1" w:themeShade="BF"/>
          <w:sz w:val="22"/>
          <w:szCs w:val="28"/>
        </w:rPr>
        <w:t xml:space="preserve">B. Kita o. Erwachsenenbildung) unterscheidet, ist ihr wissenschaftlicher Charakter. Dadurch werden Studierende befähigt, sich nicht nur fundiert mit wissenschaftlichen Erkenntnissen auseinander zu setzen und Informationen und Debatten auf ihre Validität zu prüfen, sondern auch dazu, selbst neues Wissen zu generieren. BNE betont die Untrennbarkeit von Wissenschaft und Gesellschaft. </w:t>
      </w:r>
    </w:p>
    <w:p w:rsidRPr="00D54775" w:rsidR="00023E13" w:rsidP="00023E13" w:rsidRDefault="00023E13" w14:paraId="1FF7C47C" w14:textId="77777777">
      <w:pPr>
        <w:jc w:val="both"/>
        <w:rPr>
          <w:rFonts w:ascii="Hadassah Friedlaender" w:hAnsi="Hadassah Friedlaender" w:cs="Hadassah Friedlaender"/>
          <w:color w:val="2F5496" w:themeColor="accent1" w:themeShade="BF"/>
          <w:sz w:val="22"/>
          <w:szCs w:val="28"/>
        </w:rPr>
      </w:pPr>
    </w:p>
    <w:p w:rsidRPr="00D54775" w:rsidR="00023E13" w:rsidP="00023E13" w:rsidRDefault="00023E13" w14:paraId="7F39867C" w14:textId="300D1E3F">
      <w:pPr>
        <w:jc w:val="both"/>
        <w:rPr>
          <w:rFonts w:ascii="Hadassah Friedlaender" w:hAnsi="Hadassah Friedlaender" w:cs="Hadassah Friedlaender"/>
          <w:color w:val="2F5496" w:themeColor="accent1" w:themeShade="BF"/>
          <w:sz w:val="22"/>
          <w:szCs w:val="28"/>
        </w:rPr>
      </w:pPr>
      <w:r w:rsidRPr="00D54775">
        <w:rPr>
          <w:rFonts w:hint="cs" w:ascii="Hadassah Friedlaender" w:hAnsi="Hadassah Friedlaender" w:cs="Hadassah Friedlaender"/>
          <w:b/>
          <w:bCs/>
          <w:color w:val="2F5496" w:themeColor="accent1" w:themeShade="BF"/>
          <w:sz w:val="22"/>
          <w:szCs w:val="28"/>
        </w:rPr>
        <w:t>Normative Orientierung (Ethik):</w:t>
      </w:r>
      <w:r w:rsidRPr="00D54775">
        <w:rPr>
          <w:rFonts w:hint="cs" w:ascii="Hadassah Friedlaender" w:hAnsi="Hadassah Friedlaender" w:cs="Hadassah Friedlaender"/>
          <w:color w:val="2F5496" w:themeColor="accent1" w:themeShade="BF"/>
          <w:sz w:val="22"/>
          <w:szCs w:val="28"/>
        </w:rPr>
        <w:t xml:space="preserve"> (B)NE beruht zentral auf normativen Grundlagen: Menschliches Leben auf der Erde ist erhaltens- und fördernswert, deshalb müssen für unser Überleben gefährliche ökologische Veränderungen begrenzt werden. Dabei ist eine ungleiche Verteilung von ökologischen und ökonomischen Lasten und Nutzen zwischen sozialen/nationalen Gruppen ungerecht, daher sollen die Bedürfnisse der Ärmsten Priorität haben</w:t>
      </w:r>
      <w:r w:rsidR="00B06F07">
        <w:rPr>
          <w:rFonts w:ascii="Hadassah Friedlaender" w:hAnsi="Hadassah Friedlaender" w:cs="Hadassah Friedlaender"/>
          <w:color w:val="2F5496" w:themeColor="accent1" w:themeShade="BF"/>
          <w:sz w:val="22"/>
          <w:szCs w:val="28"/>
        </w:rPr>
        <w:t>.</w:t>
      </w:r>
      <w:r w:rsidRPr="00D54775">
        <w:rPr>
          <w:rFonts w:hint="cs" w:ascii="Hadassah Friedlaender" w:hAnsi="Hadassah Friedlaender" w:cs="Hadassah Friedlaender"/>
          <w:color w:val="2F5496" w:themeColor="accent1" w:themeShade="BF"/>
          <w:sz w:val="22"/>
          <w:szCs w:val="28"/>
        </w:rPr>
        <w:t xml:space="preserve"> Hinzu kommt, dass auch nicht-menschliche Lebensformen einen Wert haben und menschliches Verhalten auch für diese Sorge tragen sollte.</w:t>
      </w:r>
    </w:p>
    <w:p w:rsidRPr="00D54775" w:rsidR="00023E13" w:rsidP="00023E13" w:rsidRDefault="00023E13" w14:paraId="0D5AD60C" w14:textId="77777777">
      <w:pPr>
        <w:jc w:val="both"/>
        <w:rPr>
          <w:rFonts w:ascii="Hadassah Friedlaender" w:hAnsi="Hadassah Friedlaender" w:cs="Hadassah Friedlaender"/>
          <w:color w:val="2F5496" w:themeColor="accent1" w:themeShade="BF"/>
          <w:sz w:val="22"/>
          <w:szCs w:val="28"/>
        </w:rPr>
      </w:pPr>
    </w:p>
    <w:p w:rsidR="00023E13" w:rsidP="00203F32" w:rsidRDefault="00023E13" w14:paraId="7272C920" w14:textId="641C1675">
      <w:pPr>
        <w:jc w:val="both"/>
        <w:rPr>
          <w:rFonts w:ascii="Hadassah Friedlaender" w:hAnsi="Hadassah Friedlaender" w:cs="Hadassah Friedlaender"/>
          <w:color w:val="2F5496" w:themeColor="accent1" w:themeShade="BF"/>
          <w:sz w:val="22"/>
          <w:szCs w:val="28"/>
        </w:rPr>
      </w:pPr>
      <w:r w:rsidRPr="00D54775">
        <w:rPr>
          <w:rFonts w:hint="cs" w:ascii="Hadassah Friedlaender" w:hAnsi="Hadassah Friedlaender" w:cs="Hadassah Friedlaender"/>
          <w:b/>
          <w:bCs/>
          <w:color w:val="2F5496" w:themeColor="accent1" w:themeShade="BF"/>
          <w:sz w:val="22"/>
          <w:szCs w:val="28"/>
        </w:rPr>
        <w:t>Emanzipatorischer Bildungsauftrag:</w:t>
      </w:r>
      <w:r w:rsidRPr="00D54775">
        <w:rPr>
          <w:rFonts w:hint="cs" w:ascii="Hadassah Friedlaender" w:hAnsi="Hadassah Friedlaender" w:cs="Hadassah Friedlaender"/>
          <w:color w:val="2F5496" w:themeColor="accent1" w:themeShade="BF"/>
          <w:sz w:val="22"/>
          <w:szCs w:val="28"/>
        </w:rPr>
        <w:t xml:space="preserve"> Bildung für Nachhaltige Entwicklung soll Menschen befähigen, die gesellschaftliche Transformation vor dem Hintergrund der „Grand Challenges“ zu gestalten. Da Nachhaltige Entwicklung ein gesellschaftlich anerkanntes Ziel ist, ebenso wie Demokratie, ist dies schlüssig, birgt jedoch ein Spannungsfeld: Wenn Nachhaltigkeit bereits als normatives Ziel vorausgesetzt wird, und Bildung „dafür“ befähigen soll, dann scheint sie in Spannung zu stehen mit dem ersten Grundsatz des Beutelsbacher Konsens: Überwältigungs- bzw. Indoktrinationsverbot: „Es ist nicht erlaubt, den Schüler – mit welchen Mitteln auch immer – im Sinne erwünschter Meinungen zu überrumpeln und damit an der „Gewinnung eines selbständigen Urteils“ zu hindern. Hier genau verläuft nämlich die Grenze zwischen Politischer Bildung und Indoktrination. Der Bildungsauftrag in säkularen, freiheitlich-demokratischen Staaten ist ein emanzipatorischer: Studierende sollen selbst kritisch denken, Informationen bewerten, begründet argumentieren, Konsequenzen bedenken, bewusst entscheiden und verantwortlich handeln lernen. BNE muss also Studierende befähigen, in Bezug auf die sozial-ökologischen Probleme der Gegenwart genau all das zu tun und Nachhaltige Entwicklung nicht als „die Antwort“, sondern als einen in demokratischen Prozessen entstandenen Antwortdiskurs auf die drängenden Fragen unserer Zeit zu begreifen, den sie mitgestalten können. BNE ist also keinesfalls ein „Erziehen“ zu einem bestimmten Verhalten, sondern eine Befähigung und Kompetenzentwicklung zur eigenständigen Beteiligung an unbestreitbar wichtigen gesellschaftlichen Prozessen.</w:t>
      </w:r>
    </w:p>
    <w:bookmarkStart w:name="_Toc102721811" w:id="2"/>
    <w:p w:rsidRPr="00D54775" w:rsidR="00F3658A" w:rsidP="00F3658A" w:rsidRDefault="00870118" w14:paraId="697FEBA9" w14:textId="11DAFAF4">
      <w:pPr>
        <w:pStyle w:val="berschrift1"/>
        <w:rPr>
          <w:rFonts w:ascii="Hadassah Friedlaender" w:hAnsi="Hadassah Friedlaender" w:cs="Hadassah Friedlaender"/>
        </w:rPr>
      </w:pPr>
      <w:r w:rsidR="00856B30">
        <w:rPr>
          <w:rFonts w:ascii="Hadassah Friedlaender" w:hAnsi="Hadassah Friedlaender" w:cs="Hadassah Friedlaender"/>
        </w:rPr>
        <w:t xml:space="preserve">Sieben </w:t>
      </w:r>
      <w:r w:rsidRPr="00D54775" w:rsidR="00F3658A">
        <w:rPr>
          <w:rFonts w:ascii="Hadassah Friedlaender" w:hAnsi="Hadassah Friedlaender" w:cs="Hadassah Friedlaender"/>
        </w:rPr>
        <w:t>Schritte zur Integration von Bildung für Nachhaltige Entwicklung in die Lehr</w:t>
      </w:r>
      <w:r w:rsidRPr="00D54775" w:rsidR="00F3658A">
        <w:rPr>
          <w:rFonts w:ascii="Hadassah Friedlaender" w:hAnsi="Hadassah Friedlaender" w:cs="Hadassah Friedlaender"/>
        </w:rPr>
        <w:t>e</w:t>
      </w:r>
      <w:bookmarkEnd w:id="2"/>
    </w:p>
    <w:p w:rsidRPr="00D54775" w:rsidR="00676616" w:rsidP="00676616" w:rsidRDefault="00676616" w14:paraId="7D8B5770" w14:textId="77777777">
      <w:pPr>
        <w:rPr>
          <w:color w:val="2F5496" w:themeColor="accent1" w:themeShade="BF"/>
        </w:rPr>
      </w:pPr>
    </w:p>
    <w:p w:rsidRPr="00870118" w:rsidR="00870118" w:rsidP="00103385" w:rsidRDefault="00870118" w14:paraId="246C5558" w14:textId="1C2762A9">
      <w:pPr>
        <w:jc w:val="both"/>
        <w:rPr>
          <w:rFonts w:ascii="Hadassah Friedlaender" w:hAnsi="Hadassah Friedlaender" w:cs="Hadassah Friedlaender"/>
          <w:color w:val="2E74B5"/>
          <w:spacing w:val="0"/>
          <w:sz w:val="17"/>
          <w:szCs w:val="17"/>
        </w:rPr>
      </w:pPr>
      <w:r w:rsidRPr="00870118">
        <w:rPr>
          <w:rFonts w:hint="cs" w:ascii="Hadassah Friedlaender" w:hAnsi="Hadassah Friedlaender" w:cs="Hadassah Friedlaender"/>
          <w:color w:val="1F497D"/>
        </w:rPr>
        <w:t xml:space="preserve">Die folgenden Textpassagen sind leicht angepasste Auszüge aus einer Handreichung der Christian-Albrechts-Universität zu Kiel (CAU) zur Integration von Bildung für Nachhaltige Entwicklung in die Hochschullehre. </w:t>
      </w:r>
      <w:r w:rsidRPr="00870118">
        <w:rPr>
          <w:rFonts w:hint="cs" w:ascii="Hadassah Friedlaender" w:hAnsi="Hadassah Friedlaender" w:cs="Hadassah Friedlaender"/>
          <w:color w:val="2E74B5"/>
          <w:sz w:val="17"/>
          <w:szCs w:val="17"/>
        </w:rPr>
        <w:t xml:space="preserve">Erstellt von Mark Müller-Geers, (PerLe –Projekt erfolgreiches Lehren und Lernen) und Elisabeth Gebhard (Blattwerk, studentische Hochschulgruppe für Nachhaltigkeit), Stand Mai 2016; </w:t>
      </w:r>
      <w:hyperlink w:history="1" r:id="rId13">
        <w:r w:rsidRPr="00870118">
          <w:rPr>
            <w:rStyle w:val="Hyperlink"/>
            <w:rFonts w:hint="cs" w:ascii="Hadassah Friedlaender" w:hAnsi="Hadassah Friedlaender" w:cs="Hadassah Friedlaender"/>
            <w:color w:val="2E74B5"/>
            <w:sz w:val="17"/>
            <w:szCs w:val="17"/>
          </w:rPr>
          <w:t>https://www.einfachgutelehre.uni-kiel.de/allgemein/7-schritte-bne/</w:t>
        </w:r>
      </w:hyperlink>
    </w:p>
    <w:p w:rsidRPr="00D54775" w:rsidR="00F3658A" w:rsidP="00F3658A" w:rsidRDefault="00F3658A" w14:paraId="7F447F2E" w14:textId="30E47B3A">
      <w:pPr>
        <w:rPr>
          <w:color w:val="2F5496" w:themeColor="accent1" w:themeShade="BF"/>
        </w:rPr>
      </w:pPr>
    </w:p>
    <w:p w:rsidRPr="00D54775" w:rsidR="00573D4E" w:rsidP="00573D4E" w:rsidRDefault="000051E7" w14:paraId="17799B2E" w14:textId="13868119">
      <w:pPr>
        <w:pStyle w:val="Listenabsatz"/>
        <w:numPr>
          <w:ilvl w:val="0"/>
          <w:numId w:val="2"/>
        </w:numPr>
        <w:spacing w:line="360" w:lineRule="auto"/>
        <w:jc w:val="both"/>
        <w:rPr>
          <w:rFonts w:ascii="Hadassah Friedlaender" w:hAnsi="Hadassah Friedlaender" w:cs="Hadassah Friedlaender"/>
          <w:color w:val="2F5496" w:themeColor="accent1" w:themeShade="BF"/>
        </w:rPr>
      </w:pPr>
      <w:r w:rsidRPr="00D54775">
        <w:rPr>
          <w:rFonts w:hint="cs" w:ascii="Hadassah Friedlaender" w:hAnsi="Hadassah Friedlaender" w:cs="Hadassah Friedlaender"/>
          <w:color w:val="2F5496" w:themeColor="accent1" w:themeShade="BF"/>
          <w:sz w:val="27"/>
          <w:szCs w:val="27"/>
        </w:rPr>
        <w:t>Nachhaltigkeitsziele und -prinzipien reflektieren</w:t>
      </w:r>
    </w:p>
    <w:p w:rsidRPr="00D54775" w:rsidR="000051E7" w:rsidP="00573D4E" w:rsidRDefault="000051E7" w14:paraId="4DB351E2" w14:textId="7A603AF3">
      <w:pPr>
        <w:pStyle w:val="Listenabsatz"/>
        <w:spacing w:line="360" w:lineRule="auto"/>
        <w:jc w:val="both"/>
        <w:rPr>
          <w:rFonts w:ascii="Hadassah Friedlaender" w:hAnsi="Hadassah Friedlaender" w:cs="Hadassah Friedlaender"/>
          <w:color w:val="2F5496" w:themeColor="accent1" w:themeShade="BF"/>
        </w:rPr>
      </w:pPr>
      <w:r w:rsidRPr="00D54775">
        <w:rPr>
          <w:rFonts w:hint="cs" w:ascii="Hadassah Friedlaender" w:hAnsi="Hadassah Friedlaender" w:cs="Hadassah Friedlaender"/>
          <w:color w:val="2F5496" w:themeColor="accent1" w:themeShade="BF"/>
        </w:rPr>
        <w:t>Nachhaltigkeit beschäftigt sich mit der Frage, wie wir leben und wirtschaften können, ohne die Grenzen der ökologischen Tragfähigkeit unserer Erde zu überschreiten, bei einer gleichzeitig fairen Verteilung von Gestaltungsmöglichkeiten und Entwicklungschancen innerhalb und zwischen Generationen, sowohl lokal als auch global</w:t>
      </w:r>
      <w:r w:rsidR="00B06F07">
        <w:rPr>
          <w:rFonts w:ascii="Hadassah Friedlaender" w:hAnsi="Hadassah Friedlaender" w:cs="Hadassah Friedlaender"/>
          <w:color w:val="2F5496" w:themeColor="accent1" w:themeShade="BF"/>
        </w:rPr>
        <w:t>.</w:t>
      </w:r>
      <w:r w:rsidRPr="00D54775">
        <w:rPr>
          <w:rFonts w:hint="cs" w:ascii="Hadassah Friedlaender" w:hAnsi="Hadassah Friedlaender" w:cs="Hadassah Friedlaender"/>
          <w:color w:val="2F5496" w:themeColor="accent1" w:themeShade="BF"/>
        </w:rPr>
        <w:t xml:space="preserve"> Viele Akteur*innen des Nachhaltigkeitsdiskurses betrachten Nachhaltigkeit als ein Grundkonzept und verbinden damit ethische Prinzipien, Leitlinien und Regelwerke</w:t>
      </w:r>
      <w:r w:rsidR="00B06F07">
        <w:rPr>
          <w:rFonts w:ascii="Hadassah Friedlaender" w:hAnsi="Hadassah Friedlaender" w:cs="Hadassah Friedlaender"/>
          <w:color w:val="2F5496" w:themeColor="accent1" w:themeShade="BF"/>
        </w:rPr>
        <w:t>;</w:t>
      </w:r>
      <w:r w:rsidRPr="00D54775">
        <w:rPr>
          <w:rFonts w:hint="cs" w:ascii="Hadassah Friedlaender" w:hAnsi="Hadassah Friedlaender" w:cs="Hadassah Friedlaender"/>
          <w:color w:val="2F5496" w:themeColor="accent1" w:themeShade="BF"/>
        </w:rPr>
        <w:t xml:space="preserve"> andere verstehen Nachhaltigkeit eher als eine Haltung denn als abgegrenztes Themenfeld. Bei der Verwirklichung Nachhaltiger Entwicklung kommt den Hochschulen eine herausragende Bedeutung zu</w:t>
      </w:r>
      <w:r w:rsidR="00B06F07">
        <w:rPr>
          <w:rFonts w:ascii="Hadassah Friedlaender" w:hAnsi="Hadassah Friedlaender" w:cs="Hadassah Friedlaender"/>
          <w:color w:val="2F5496" w:themeColor="accent1" w:themeShade="BF"/>
        </w:rPr>
        <w:t>.</w:t>
      </w:r>
    </w:p>
    <w:p w:rsidRPr="00D54775" w:rsidR="0097655E" w:rsidP="00573D4E" w:rsidRDefault="0097655E" w14:paraId="2DBE25DF" w14:textId="77777777">
      <w:pPr>
        <w:pStyle w:val="Listenabsatz"/>
        <w:spacing w:line="360" w:lineRule="auto"/>
        <w:rPr>
          <w:rFonts w:ascii="Hadassah Friedlaender" w:hAnsi="Hadassah Friedlaender" w:cs="Hadassah Friedlaender"/>
          <w:color w:val="2F5496" w:themeColor="accent1" w:themeShade="BF"/>
        </w:rPr>
      </w:pPr>
    </w:p>
    <w:p w:rsidRPr="00D54775" w:rsidR="00573D4E" w:rsidP="00573D4E" w:rsidRDefault="00AA6B58" w14:paraId="42DA8190" w14:textId="77777777">
      <w:pPr>
        <w:pStyle w:val="Listenabsatz"/>
        <w:numPr>
          <w:ilvl w:val="0"/>
          <w:numId w:val="2"/>
        </w:numPr>
        <w:spacing w:line="360" w:lineRule="auto"/>
        <w:jc w:val="both"/>
        <w:rPr>
          <w:rFonts w:ascii="Hadassah Friedlaender" w:hAnsi="Hadassah Friedlaender" w:cs="Hadassah Friedlaender"/>
          <w:color w:val="2F5496" w:themeColor="accent1" w:themeShade="BF"/>
        </w:rPr>
      </w:pPr>
      <w:r w:rsidRPr="00D54775">
        <w:rPr>
          <w:rFonts w:hint="cs" w:ascii="Hadassah Friedlaender" w:hAnsi="Hadassah Friedlaender" w:cs="Hadassah Friedlaender"/>
          <w:color w:val="2F5496" w:themeColor="accent1" w:themeShade="BF"/>
          <w:sz w:val="27"/>
          <w:szCs w:val="27"/>
        </w:rPr>
        <w:t>Nachhaltigkeitsaspekte der eigenen Disziplin herausstellen</w:t>
      </w:r>
    </w:p>
    <w:p w:rsidRPr="00D54775" w:rsidR="000051E7" w:rsidP="00573D4E" w:rsidRDefault="00AA6B58" w14:paraId="6F49AA12" w14:textId="2E00C0DE">
      <w:pPr>
        <w:pStyle w:val="Listenabsatz"/>
        <w:spacing w:line="360" w:lineRule="auto"/>
        <w:jc w:val="both"/>
        <w:rPr>
          <w:rFonts w:ascii="Hadassah Friedlaender" w:hAnsi="Hadassah Friedlaender" w:cs="Hadassah Friedlaender"/>
          <w:color w:val="2F5496" w:themeColor="accent1" w:themeShade="BF"/>
        </w:rPr>
      </w:pPr>
      <w:r w:rsidRPr="00D54775">
        <w:rPr>
          <w:rFonts w:hint="cs" w:ascii="Hadassah Friedlaender" w:hAnsi="Hadassah Friedlaender" w:cs="Hadassah Friedlaender"/>
          <w:color w:val="2F5496" w:themeColor="accent1" w:themeShade="BF"/>
        </w:rPr>
        <w:t>Universitäten leisten durch kritische Diskurse über gesellschaftliche Innovationen wesentliche Beiträge zu einer Nachhaltigen Entwicklung. Nahezu alle Fachthemen eröffnen Anknüpfungspunkte an das Konzept der Nachhaltigen Entwicklung. Welche konkreten Beiträge die jeweiligen Disziplinen für eine Transformation zu einer nachhaltigeren Gesellschaft leisten können, ist zentrale Ausgangsfrage.</w:t>
      </w:r>
    </w:p>
    <w:p w:rsidRPr="00D54775" w:rsidR="0097655E" w:rsidP="00573D4E" w:rsidRDefault="0097655E" w14:paraId="67BD691F" w14:textId="6AB8A3E0">
      <w:pPr>
        <w:pStyle w:val="Listenabsatz"/>
        <w:spacing w:line="360" w:lineRule="auto"/>
        <w:jc w:val="both"/>
        <w:rPr>
          <w:rFonts w:ascii="Hadassah Friedlaender" w:hAnsi="Hadassah Friedlaender" w:cs="Hadassah Friedlaender"/>
          <w:color w:val="2F5496" w:themeColor="accent1" w:themeShade="BF"/>
        </w:rPr>
      </w:pPr>
    </w:p>
    <w:p w:rsidRPr="00D54775" w:rsidR="00573D4E" w:rsidP="00573D4E" w:rsidRDefault="00D057F7" w14:paraId="12B33C72" w14:textId="3C85B601">
      <w:pPr>
        <w:pStyle w:val="Listenabsatz"/>
        <w:numPr>
          <w:ilvl w:val="0"/>
          <w:numId w:val="2"/>
        </w:numPr>
        <w:spacing w:line="360" w:lineRule="auto"/>
        <w:jc w:val="both"/>
        <w:rPr>
          <w:rFonts w:ascii="Hadassah Friedlaender" w:hAnsi="Hadassah Friedlaender" w:cs="Hadassah Friedlaender"/>
          <w:color w:val="2F5496" w:themeColor="accent1" w:themeShade="BF"/>
        </w:rPr>
      </w:pPr>
      <w:r w:rsidRPr="00D54775">
        <w:rPr>
          <w:rFonts w:hint="cs" w:ascii="Hadassah Friedlaender" w:hAnsi="Hadassah Friedlaender" w:cs="Hadassah Friedlaender"/>
          <w:color w:val="2F5496" w:themeColor="accent1" w:themeShade="BF"/>
          <w:sz w:val="27"/>
          <w:szCs w:val="27"/>
        </w:rPr>
        <w:t>Didaktische Möglichkeiten entdecken</w:t>
      </w:r>
    </w:p>
    <w:p w:rsidRPr="00D54775" w:rsidR="00AA6B58" w:rsidP="00573D4E" w:rsidRDefault="00D057F7" w14:paraId="33EC8429" w14:textId="499CB352">
      <w:pPr>
        <w:pStyle w:val="Listenabsatz"/>
        <w:spacing w:line="360" w:lineRule="auto"/>
        <w:jc w:val="both"/>
        <w:rPr>
          <w:rFonts w:ascii="Hadassah Friedlaender" w:hAnsi="Hadassah Friedlaender" w:cs="Hadassah Friedlaender"/>
          <w:color w:val="2F5496" w:themeColor="accent1" w:themeShade="BF"/>
        </w:rPr>
      </w:pPr>
      <w:r w:rsidRPr="00D54775">
        <w:rPr>
          <w:rFonts w:hint="cs" w:ascii="Hadassah Friedlaender" w:hAnsi="Hadassah Friedlaender" w:cs="Hadassah Friedlaender"/>
          <w:color w:val="2F5496" w:themeColor="accent1" w:themeShade="BF"/>
        </w:rPr>
        <w:t>„Bildung für Nachhaltige Entwicklung (BNE) betont kreatives und kritisches Denken, langfristige Ansätze, Innovationen sowie die Befähigung, mit Unsicherheiten umzugehen, komplexe Probleme zu lösen sowie an der Gestaltung der demokratischen und kulturell vielfältigen Gesellschaft mitzuwirken. Lehren und Lernen werden in der BNE von den Lernenden aus gedacht, Lehrende verstehen sich stärker als Lernende, partizipative Lernprozesse und Methoden werden neu gestaltet“</w:t>
      </w:r>
      <w:r w:rsidR="00B06F07">
        <w:rPr>
          <w:rFonts w:ascii="Hadassah Friedlaender" w:hAnsi="Hadassah Friedlaender" w:cs="Hadassah Friedlaender"/>
          <w:color w:val="2F5496" w:themeColor="accent1" w:themeShade="BF"/>
        </w:rPr>
        <w:t xml:space="preserve">. </w:t>
      </w:r>
      <w:r w:rsidRPr="00D54775">
        <w:rPr>
          <w:rFonts w:hint="cs" w:ascii="Hadassah Friedlaender" w:hAnsi="Hadassah Friedlaender" w:cs="Hadassah Friedlaender"/>
          <w:color w:val="2F5496" w:themeColor="accent1" w:themeShade="BF"/>
        </w:rPr>
        <w:t>Im Zentrum einer Lehre im Sinne einer BNE stehen Problemlösungsstrategien, Handlungskonzepte und Kompetenzentwicklung. Bundesweit sind in den letzten Jahren vielfältige Strategien und Umsetzungsbeispiele für BNE an Hochschulen diskutiert und dokumentiert worden</w:t>
      </w:r>
      <w:r w:rsidR="00B06F07">
        <w:rPr>
          <w:rFonts w:ascii="Hadassah Friedlaender" w:hAnsi="Hadassah Friedlaender" w:cs="Hadassah Friedlaender"/>
          <w:color w:val="2F5496" w:themeColor="accent1" w:themeShade="BF"/>
        </w:rPr>
        <w:t>.</w:t>
      </w:r>
      <w:r w:rsidRPr="00D54775">
        <w:rPr>
          <w:rFonts w:hint="cs" w:ascii="Hadassah Friedlaender" w:hAnsi="Hadassah Friedlaender" w:cs="Hadassah Friedlaender"/>
          <w:color w:val="2F5496" w:themeColor="accent1" w:themeShade="BF"/>
        </w:rPr>
        <w:t xml:space="preserve"> Das</w:t>
      </w:r>
      <w:r w:rsidRPr="00D54775" w:rsidR="000F0B3E">
        <w:rPr>
          <w:rFonts w:ascii="Hadassah Friedlaender" w:hAnsi="Hadassah Friedlaender" w:cs="Hadassah Friedlaender"/>
          <w:color w:val="2F5496" w:themeColor="accent1" w:themeShade="BF"/>
        </w:rPr>
        <w:t xml:space="preserve"> </w:t>
      </w:r>
      <w:r w:rsidRPr="00D54775">
        <w:rPr>
          <w:rFonts w:hint="cs" w:ascii="Hadassah Friedlaender" w:hAnsi="Hadassah Friedlaender" w:cs="Hadassah Friedlaender"/>
          <w:color w:val="2F5496" w:themeColor="accent1" w:themeShade="BF"/>
        </w:rPr>
        <w:t>2015</w:t>
      </w:r>
      <w:r w:rsidRPr="00D54775" w:rsidR="000F0B3E">
        <w:rPr>
          <w:rFonts w:ascii="Hadassah Friedlaender" w:hAnsi="Hadassah Friedlaender" w:cs="Hadassah Friedlaender"/>
          <w:color w:val="2F5496" w:themeColor="accent1" w:themeShade="BF"/>
        </w:rPr>
        <w:t xml:space="preserve"> </w:t>
      </w:r>
      <w:r w:rsidRPr="00D54775">
        <w:rPr>
          <w:rFonts w:hint="cs" w:ascii="Hadassah Friedlaender" w:hAnsi="Hadassah Friedlaender" w:cs="Hadassah Friedlaender"/>
          <w:color w:val="2F5496" w:themeColor="accent1" w:themeShade="BF"/>
        </w:rPr>
        <w:t>gestartete Weltaktionsprogramm (WAP) zur BNE setzt weitere Impulse.</w:t>
      </w:r>
    </w:p>
    <w:p w:rsidRPr="00D54775" w:rsidR="0097655E" w:rsidP="00573D4E" w:rsidRDefault="0097655E" w14:paraId="72387AFC" w14:textId="77777777">
      <w:pPr>
        <w:pStyle w:val="Listenabsatz"/>
        <w:spacing w:line="360" w:lineRule="auto"/>
        <w:jc w:val="both"/>
        <w:rPr>
          <w:rFonts w:ascii="Hadassah Friedlaender" w:hAnsi="Hadassah Friedlaender" w:cs="Hadassah Friedlaender"/>
          <w:color w:val="2F5496" w:themeColor="accent1" w:themeShade="BF"/>
        </w:rPr>
      </w:pPr>
    </w:p>
    <w:p w:rsidRPr="00D54775" w:rsidR="00573D4E" w:rsidP="00573D4E" w:rsidRDefault="00870118" w14:paraId="49DEA99D" w14:textId="790ADA31">
      <w:pPr>
        <w:pStyle w:val="Listenabsatz"/>
        <w:numPr>
          <w:ilvl w:val="0"/>
          <w:numId w:val="2"/>
        </w:numPr>
        <w:spacing w:line="360" w:lineRule="auto"/>
        <w:jc w:val="both"/>
        <w:rPr>
          <w:rFonts w:ascii="Hadassah Friedlaender" w:hAnsi="Hadassah Friedlaender" w:cs="Hadassah Friedlaender"/>
          <w:color w:val="2F5496" w:themeColor="accent1" w:themeShade="BF"/>
        </w:rPr>
      </w:pPr>
      <w:r w:rsidRPr="00D54775" w:rsidR="0097655E">
        <w:rPr>
          <w:rFonts w:ascii="Hadassah Friedlaender" w:hAnsi="Hadassah Friedlaender" w:cs="Hadassah Friedlaender"/>
          <w:color w:val="2F5496" w:themeColor="accent1" w:themeShade="BF"/>
          <w:sz w:val="27"/>
          <w:szCs w:val="27"/>
        </w:rPr>
        <w:t>Perspektiven der Studierenden integrieren</w:t>
      </w:r>
    </w:p>
    <w:p w:rsidRPr="00D54775" w:rsidR="00D057F7" w:rsidP="00573D4E" w:rsidRDefault="0097655E" w14:paraId="01C54657" w14:textId="6399552B">
      <w:pPr>
        <w:pStyle w:val="Listenabsatz"/>
        <w:spacing w:line="360" w:lineRule="auto"/>
        <w:jc w:val="both"/>
        <w:rPr>
          <w:rFonts w:ascii="Hadassah Friedlaender" w:hAnsi="Hadassah Friedlaender" w:cs="Hadassah Friedlaender"/>
          <w:color w:val="2F5496" w:themeColor="accent1" w:themeShade="BF"/>
        </w:rPr>
      </w:pPr>
      <w:r w:rsidRPr="00D54775">
        <w:rPr>
          <w:rFonts w:hint="cs" w:ascii="Hadassah Friedlaender" w:hAnsi="Hadassah Friedlaender" w:cs="Hadassah Friedlaender"/>
          <w:color w:val="2F5496" w:themeColor="accent1" w:themeShade="BF"/>
        </w:rPr>
        <w:t>Die weitgehende Beteiligung der Lernenden ist ein Schlüsselkonzept der Bildung für Nachhaltige Entwicklung</w:t>
      </w:r>
      <w:r w:rsidR="00B06F07">
        <w:rPr>
          <w:rFonts w:ascii="Hadassah Friedlaender" w:hAnsi="Hadassah Friedlaender" w:cs="Hadassah Friedlaender"/>
          <w:color w:val="2F5496" w:themeColor="accent1" w:themeShade="BF"/>
        </w:rPr>
        <w:t xml:space="preserve">. </w:t>
      </w:r>
      <w:r w:rsidRPr="00D54775">
        <w:rPr>
          <w:rFonts w:hint="cs" w:ascii="Hadassah Friedlaender" w:hAnsi="Hadassah Friedlaender" w:cs="Hadassah Friedlaender"/>
          <w:color w:val="2F5496" w:themeColor="accent1" w:themeShade="BF"/>
        </w:rPr>
        <w:t>Studierende geben wichtige Impulse und gestalten Lehre mit</w:t>
      </w:r>
      <w:r w:rsidR="00B06F07">
        <w:rPr>
          <w:rFonts w:ascii="Hadassah Friedlaender" w:hAnsi="Hadassah Friedlaender" w:cs="Hadassah Friedlaender"/>
          <w:color w:val="2F5496" w:themeColor="accent1" w:themeShade="BF"/>
        </w:rPr>
        <w:t>.</w:t>
      </w:r>
      <w:r w:rsidRPr="00D54775">
        <w:rPr>
          <w:rFonts w:hint="cs" w:ascii="Hadassah Friedlaender" w:hAnsi="Hadassah Friedlaender" w:cs="Hadassah Friedlaender"/>
          <w:color w:val="2F5496" w:themeColor="accent1" w:themeShade="BF"/>
        </w:rPr>
        <w:t xml:space="preserve"> Eine studierendenzentrierte Lehre mit Orientierung am Leitbild einer Nachhaltigen Entwicklung ermöglicht Studierenden, kreativen Ansätzen zur Lösung gesellschaftlicher Herausforderungen nachzugehen. Sie schafft diskursive Räume in denen Wertreflexion und die Auseinandersetzung mit Zukunftsfragen stattfinden können.</w:t>
      </w:r>
    </w:p>
    <w:p w:rsidRPr="00D54775" w:rsidR="00676616" w:rsidP="00573D4E" w:rsidRDefault="00676616" w14:paraId="66BCB5C1" w14:textId="35F4AB87">
      <w:pPr>
        <w:pStyle w:val="Listenabsatz"/>
        <w:spacing w:line="360" w:lineRule="auto"/>
        <w:jc w:val="both"/>
        <w:rPr>
          <w:rFonts w:ascii="Hadassah Friedlaender" w:hAnsi="Hadassah Friedlaender" w:cs="Hadassah Friedlaender"/>
          <w:color w:val="2F5496" w:themeColor="accent1" w:themeShade="BF"/>
        </w:rPr>
      </w:pPr>
    </w:p>
    <w:p w:rsidRPr="00D54775" w:rsidR="00573D4E" w:rsidP="00573D4E" w:rsidRDefault="00FA30C9" w14:paraId="1B72DB92" w14:textId="77777777">
      <w:pPr>
        <w:pStyle w:val="Listenabsatz"/>
        <w:numPr>
          <w:ilvl w:val="0"/>
          <w:numId w:val="2"/>
        </w:numPr>
        <w:spacing w:line="360" w:lineRule="auto"/>
        <w:jc w:val="both"/>
        <w:rPr>
          <w:rFonts w:ascii="Hadassah Friedlaender" w:hAnsi="Hadassah Friedlaender" w:cs="Hadassah Friedlaender"/>
          <w:color w:val="2F5496" w:themeColor="accent1" w:themeShade="BF"/>
        </w:rPr>
      </w:pPr>
      <w:r w:rsidRPr="00D54775">
        <w:rPr>
          <w:rFonts w:hint="cs" w:ascii="Hadassah Friedlaender" w:hAnsi="Hadassah Friedlaender" w:cs="Hadassah Friedlaender"/>
          <w:color w:val="2F5496" w:themeColor="accent1" w:themeShade="BF"/>
          <w:sz w:val="27"/>
          <w:szCs w:val="27"/>
        </w:rPr>
        <w:t>Mit Inter- und Transdisziplinarität experimentieren</w:t>
      </w:r>
    </w:p>
    <w:p w:rsidRPr="00D54775" w:rsidR="00676616" w:rsidP="00573D4E" w:rsidRDefault="00FA30C9" w14:paraId="3A9AFBDA" w14:textId="4F40B699">
      <w:pPr>
        <w:pStyle w:val="Listenabsatz"/>
        <w:spacing w:line="360" w:lineRule="auto"/>
        <w:jc w:val="both"/>
        <w:rPr>
          <w:rFonts w:ascii="Hadassah Friedlaender" w:hAnsi="Hadassah Friedlaender" w:cs="Hadassah Friedlaender"/>
          <w:color w:val="2F5496" w:themeColor="accent1" w:themeShade="BF"/>
        </w:rPr>
      </w:pPr>
      <w:r w:rsidRPr="00D54775">
        <w:rPr>
          <w:rFonts w:hint="cs" w:ascii="Hadassah Friedlaender" w:hAnsi="Hadassah Friedlaender" w:cs="Hadassah Friedlaender"/>
          <w:color w:val="2F5496" w:themeColor="accent1" w:themeShade="BF"/>
        </w:rPr>
        <w:t>Die Herausforderungen einer Nachhaltigen Entwicklung sind vielschichtig. Problemlösungsstrategien einer „Transformativen Wissenschaft“ gehen daher über disziplinäre Grenzen hinaus und werden im transdisziplinären Austausch mit den jeweiligen gesellschaftlichen Anspruchsgruppen entwickelt. Nachhaltigkeits</w:t>
      </w:r>
      <w:r w:rsidR="007C6870">
        <w:rPr>
          <w:rFonts w:ascii="Hadassah Friedlaender" w:hAnsi="Hadassah Friedlaender" w:cs="Hadassah Friedlaender"/>
          <w:color w:val="2F5496" w:themeColor="accent1" w:themeShade="BF"/>
        </w:rPr>
        <w:t>-</w:t>
      </w:r>
      <w:r w:rsidRPr="00D54775">
        <w:rPr>
          <w:rFonts w:hint="cs" w:ascii="Hadassah Friedlaender" w:hAnsi="Hadassah Friedlaender" w:cs="Hadassah Friedlaender"/>
          <w:color w:val="2F5496" w:themeColor="accent1" w:themeShade="BF"/>
        </w:rPr>
        <w:t>forschung ist inter- wie transdisziplinär. Die Einbeziehung von Erfahrungswissen aus der Gesellschaft in die wissenschaftliche Arbeit kann rückgekoppelt wiederum handlungsleitendes Wissen für gesellschaftliche Akteur*innen generieren.</w:t>
      </w:r>
    </w:p>
    <w:p w:rsidRPr="00D54775" w:rsidR="00FA30C9" w:rsidP="00573D4E" w:rsidRDefault="00FA30C9" w14:paraId="4E7FD852" w14:textId="77777777">
      <w:pPr>
        <w:pStyle w:val="Listenabsatz"/>
        <w:spacing w:line="360" w:lineRule="auto"/>
        <w:jc w:val="both"/>
        <w:rPr>
          <w:rFonts w:ascii="Hadassah Friedlaender" w:hAnsi="Hadassah Friedlaender" w:cs="Hadassah Friedlaender"/>
          <w:color w:val="2F5496" w:themeColor="accent1" w:themeShade="BF"/>
        </w:rPr>
      </w:pPr>
    </w:p>
    <w:p w:rsidRPr="00D54775" w:rsidR="00573D4E" w:rsidP="00573D4E" w:rsidRDefault="00727CD9" w14:paraId="09CBDB45" w14:textId="77777777">
      <w:pPr>
        <w:pStyle w:val="Listenabsatz"/>
        <w:numPr>
          <w:ilvl w:val="0"/>
          <w:numId w:val="2"/>
        </w:numPr>
        <w:spacing w:line="360" w:lineRule="auto"/>
        <w:jc w:val="both"/>
        <w:rPr>
          <w:rFonts w:ascii="Hadassah Friedlaender" w:hAnsi="Hadassah Friedlaender" w:cs="Hadassah Friedlaender"/>
          <w:color w:val="2F5496" w:themeColor="accent1" w:themeShade="BF"/>
        </w:rPr>
      </w:pPr>
      <w:r w:rsidRPr="00D54775">
        <w:rPr>
          <w:rFonts w:hint="cs" w:ascii="Hadassah Friedlaender" w:hAnsi="Hadassah Friedlaender" w:cs="Hadassah Friedlaender"/>
          <w:color w:val="2F5496" w:themeColor="accent1" w:themeShade="BF"/>
          <w:sz w:val="27"/>
          <w:szCs w:val="27"/>
        </w:rPr>
        <w:t>Den Campus als ganzheitlichen Lernort nutzen</w:t>
      </w:r>
    </w:p>
    <w:p w:rsidRPr="00D54775" w:rsidR="00FA30C9" w:rsidP="00573D4E" w:rsidRDefault="00727CD9" w14:paraId="45CC6D09" w14:textId="5B4539EB">
      <w:pPr>
        <w:pStyle w:val="Listenabsatz"/>
        <w:spacing w:line="360" w:lineRule="auto"/>
        <w:jc w:val="both"/>
        <w:rPr>
          <w:rFonts w:ascii="Hadassah Friedlaender" w:hAnsi="Hadassah Friedlaender" w:cs="Hadassah Friedlaender"/>
          <w:color w:val="2F5496" w:themeColor="accent1" w:themeShade="BF"/>
        </w:rPr>
      </w:pPr>
      <w:r w:rsidRPr="00D54775">
        <w:rPr>
          <w:rFonts w:hint="cs" w:ascii="Hadassah Friedlaender" w:hAnsi="Hadassah Friedlaender" w:cs="Hadassah Friedlaender"/>
          <w:color w:val="2F5496" w:themeColor="accent1" w:themeShade="BF"/>
        </w:rPr>
        <w:t>Konkrete Projekte und Lernbezüge auf dem Campus und in der Region stärken die Universität als ganzheitlichen Lernort. Der Campus selbst ist Raum für selbstgesteuertes, problemorientiertes Lernen und bietet Anlass zur kritischen und kreativen Auseinandersetzung mit der institutionellen Kultur der Universität. Die Bearbeitung und Umsetzung von Nachhaltigkeitsprojekten durch Studierende schafft Diskussionsräume und trägt zu einer gelebten Kultur der Nachhaltigkeit bei</w:t>
      </w:r>
      <w:r w:rsidRPr="00D54775" w:rsidR="00A24887">
        <w:rPr>
          <w:rFonts w:hint="cs" w:ascii="Hadassah Friedlaender" w:hAnsi="Hadassah Friedlaender" w:cs="Hadassah Friedlaender"/>
          <w:color w:val="2F5496" w:themeColor="accent1" w:themeShade="BF"/>
        </w:rPr>
        <w:t>.</w:t>
      </w:r>
    </w:p>
    <w:p w:rsidRPr="00D54775" w:rsidR="00A24887" w:rsidP="00573D4E" w:rsidRDefault="00A24887" w14:paraId="425A7A51" w14:textId="77777777">
      <w:pPr>
        <w:pStyle w:val="Listenabsatz"/>
        <w:spacing w:line="360" w:lineRule="auto"/>
        <w:jc w:val="both"/>
        <w:rPr>
          <w:rFonts w:ascii="Hadassah Friedlaender" w:hAnsi="Hadassah Friedlaender" w:cs="Hadassah Friedlaender"/>
          <w:color w:val="2F5496" w:themeColor="accent1" w:themeShade="BF"/>
        </w:rPr>
      </w:pPr>
    </w:p>
    <w:p w:rsidRPr="00D54775" w:rsidR="00573D4E" w:rsidP="00573D4E" w:rsidRDefault="00A24887" w14:paraId="3F4853C8" w14:textId="77777777">
      <w:pPr>
        <w:pStyle w:val="Listenabsatz"/>
        <w:numPr>
          <w:ilvl w:val="0"/>
          <w:numId w:val="2"/>
        </w:numPr>
        <w:spacing w:line="360" w:lineRule="auto"/>
        <w:jc w:val="both"/>
        <w:rPr>
          <w:rFonts w:ascii="Hadassah Friedlaender" w:hAnsi="Hadassah Friedlaender" w:cs="Hadassah Friedlaender"/>
          <w:color w:val="2F5496" w:themeColor="accent1" w:themeShade="BF"/>
        </w:rPr>
      </w:pPr>
      <w:r w:rsidRPr="00D54775">
        <w:rPr>
          <w:rFonts w:hint="cs" w:ascii="Hadassah Friedlaender" w:hAnsi="Hadassah Friedlaender" w:cs="Hadassah Friedlaender"/>
          <w:color w:val="2F5496" w:themeColor="accent1" w:themeShade="BF"/>
          <w:sz w:val="27"/>
          <w:szCs w:val="27"/>
        </w:rPr>
        <w:t>Erfahrungen diskutieren und Ergebnisse teilen</w:t>
      </w:r>
    </w:p>
    <w:p w:rsidRPr="00D54775" w:rsidR="00A24887" w:rsidP="00573D4E" w:rsidRDefault="00A24887" w14:paraId="2345A869" w14:textId="7BB552D3">
      <w:pPr>
        <w:pStyle w:val="Listenabsatz"/>
        <w:spacing w:line="360" w:lineRule="auto"/>
        <w:jc w:val="both"/>
        <w:rPr>
          <w:rFonts w:ascii="Hadassah Friedlaender" w:hAnsi="Hadassah Friedlaender" w:cs="Hadassah Friedlaender"/>
          <w:color w:val="2F5496" w:themeColor="accent1" w:themeShade="BF"/>
        </w:rPr>
      </w:pPr>
      <w:r w:rsidRPr="00D54775">
        <w:rPr>
          <w:rFonts w:hint="cs" w:ascii="Hadassah Friedlaender" w:hAnsi="Hadassah Friedlaender" w:cs="Hadassah Friedlaender"/>
          <w:color w:val="2F5496" w:themeColor="accent1" w:themeShade="BF"/>
        </w:rPr>
        <w:t>Der Weg in eine nachhaltige Zukunft ist weiterhin offen. Er ist geprägt von neuen Ideen, von Experimenten und einer Kultur des Erfahrungsaustausches und gemeinsamen Lernens. Um Nachhaltigkeit möglichst weitreichend und vielfältig in der universitären Lehre zu verankern, bedarf es einer</w:t>
      </w:r>
      <w:r w:rsidRPr="00D54775" w:rsidR="00573D4E">
        <w:rPr>
          <w:rFonts w:hint="cs" w:ascii="Hadassah Friedlaender" w:hAnsi="Hadassah Friedlaender" w:cs="Hadassah Friedlaender"/>
          <w:color w:val="2F5496" w:themeColor="accent1" w:themeShade="BF"/>
        </w:rPr>
        <w:t xml:space="preserve"> </w:t>
      </w:r>
      <w:r w:rsidRPr="00D54775">
        <w:rPr>
          <w:rFonts w:hint="cs" w:ascii="Hadassah Friedlaender" w:hAnsi="Hadassah Friedlaender" w:cs="Hadassah Friedlaender"/>
          <w:color w:val="2F5496" w:themeColor="accent1" w:themeShade="BF"/>
        </w:rPr>
        <w:t xml:space="preserve">breiten Diskussion und eines intensiven </w:t>
      </w:r>
      <w:r w:rsidRPr="00D54775" w:rsidR="00573D4E">
        <w:rPr>
          <w:rFonts w:hint="cs" w:ascii="Hadassah Friedlaender" w:hAnsi="Hadassah Friedlaender" w:cs="Hadassah Friedlaender"/>
          <w:color w:val="2F5496" w:themeColor="accent1" w:themeShade="BF"/>
        </w:rPr>
        <w:t>E</w:t>
      </w:r>
      <w:r w:rsidRPr="00D54775">
        <w:rPr>
          <w:rFonts w:hint="cs" w:ascii="Hadassah Friedlaender" w:hAnsi="Hadassah Friedlaender" w:cs="Hadassah Friedlaender"/>
          <w:color w:val="2F5496" w:themeColor="accent1" w:themeShade="BF"/>
        </w:rPr>
        <w:t>rfahrungsaustausches innerhalb der Universität.</w:t>
      </w:r>
    </w:p>
    <w:p w:rsidRPr="00D54775" w:rsidR="00C32833" w:rsidP="00573D4E" w:rsidRDefault="00C32833" w14:paraId="16A4678D" w14:textId="4DA67C90">
      <w:pPr>
        <w:pStyle w:val="Listenabsatz"/>
        <w:jc w:val="both"/>
        <w:rPr>
          <w:color w:val="2F5496" w:themeColor="accent1" w:themeShade="BF"/>
        </w:rPr>
      </w:pPr>
      <w:r w:rsidRPr="00D54775">
        <w:rPr>
          <w:rFonts w:hint="cs"/>
          <w:color w:val="2F5496" w:themeColor="accent1" w:themeShade="BF"/>
        </w:rPr>
        <w:br w:type="page"/>
      </w:r>
    </w:p>
    <w:bookmarkStart w:name="_Toc102721812" w:id="3"/>
    <w:p w:rsidRPr="00D54775" w:rsidR="00C17323" w:rsidP="00023E13" w:rsidRDefault="00E83FC7" w14:paraId="382A7E0E" w14:textId="58177305">
      <w:pPr>
        <w:pStyle w:val="berschrift1"/>
        <w:jc w:val="both"/>
        <w:rPr>
          <w:rFonts w:ascii="Hadassah Friedlaender" w:hAnsi="Hadassah Friedlaender" w:cs="Hadassah Friedlaender"/>
        </w:rPr>
      </w:pPr>
      <w:r w:rsidRPr="00D54775">
        <w:rPr>
          <w:rFonts w:hint="cs" w:ascii="Hadassah Friedlaender" w:hAnsi="Hadassah Friedlaender" w:cs="Hadassah Friedlaender"/>
          <w:noProof/>
        </w:rPr>
        <w:lastRenderedPageBreak/>
        <mc:AlternateContent>
          <mc:Choice Requires="wps">
            <w:drawing>
              <wp:anchor distT="0" distB="0" distL="114300" distR="114300" simplePos="0" relativeHeight="251665408" behindDoc="0" locked="0" layoutInCell="1" allowOverlap="1" wp14:anchorId="2D73AD27" wp14:editId="2B152C99">
                <wp:simplePos x="0" y="0"/>
                <wp:positionH relativeFrom="margin">
                  <wp:align>center</wp:align>
                </wp:positionH>
                <wp:positionV relativeFrom="paragraph">
                  <wp:posOffset>-540878</wp:posOffset>
                </wp:positionV>
                <wp:extent cx="7153275" cy="9963150"/>
                <wp:effectExtent l="38100" t="19050" r="66675" b="38100"/>
                <wp:wrapNone/>
                <wp:docPr id="6" name="Rechteck 6"/>
                <wp:cNvGraphicFramePr/>
                <a:graphic xmlns:a="http://schemas.openxmlformats.org/drawingml/2006/main">
                  <a:graphicData uri="http://schemas.microsoft.com/office/word/2010/wordprocessingShape">
                    <wps:wsp>
                      <wps:cNvSpPr/>
                      <wps:spPr>
                        <a:xfrm>
                          <a:off x="0" y="0"/>
                          <a:ext cx="7153275" cy="9963150"/>
                        </a:xfrm>
                        <a:custGeom>
                          <a:avLst/>
                          <a:gdLst>
                            <a:gd name="connsiteX0" fmla="*/ 0 w 7153275"/>
                            <a:gd name="connsiteY0" fmla="*/ 0 h 9963150"/>
                            <a:gd name="connsiteX1" fmla="*/ 435699 w 7153275"/>
                            <a:gd name="connsiteY1" fmla="*/ 0 h 9963150"/>
                            <a:gd name="connsiteX2" fmla="*/ 1085997 w 7153275"/>
                            <a:gd name="connsiteY2" fmla="*/ 0 h 9963150"/>
                            <a:gd name="connsiteX3" fmla="*/ 1807828 w 7153275"/>
                            <a:gd name="connsiteY3" fmla="*/ 0 h 9963150"/>
                            <a:gd name="connsiteX4" fmla="*/ 2315060 w 7153275"/>
                            <a:gd name="connsiteY4" fmla="*/ 0 h 9963150"/>
                            <a:gd name="connsiteX5" fmla="*/ 2965358 w 7153275"/>
                            <a:gd name="connsiteY5" fmla="*/ 0 h 9963150"/>
                            <a:gd name="connsiteX6" fmla="*/ 3687188 w 7153275"/>
                            <a:gd name="connsiteY6" fmla="*/ 0 h 9963150"/>
                            <a:gd name="connsiteX7" fmla="*/ 4337486 w 7153275"/>
                            <a:gd name="connsiteY7" fmla="*/ 0 h 9963150"/>
                            <a:gd name="connsiteX8" fmla="*/ 4987784 w 7153275"/>
                            <a:gd name="connsiteY8" fmla="*/ 0 h 9963150"/>
                            <a:gd name="connsiteX9" fmla="*/ 5566549 w 7153275"/>
                            <a:gd name="connsiteY9" fmla="*/ 0 h 9963150"/>
                            <a:gd name="connsiteX10" fmla="*/ 6073781 w 7153275"/>
                            <a:gd name="connsiteY10" fmla="*/ 0 h 9963150"/>
                            <a:gd name="connsiteX11" fmla="*/ 7153275 w 7153275"/>
                            <a:gd name="connsiteY11" fmla="*/ 0 h 9963150"/>
                            <a:gd name="connsiteX12" fmla="*/ 7153275 w 7153275"/>
                            <a:gd name="connsiteY12" fmla="*/ 564579 h 9963150"/>
                            <a:gd name="connsiteX13" fmla="*/ 7153275 w 7153275"/>
                            <a:gd name="connsiteY13" fmla="*/ 1029526 h 9963150"/>
                            <a:gd name="connsiteX14" fmla="*/ 7153275 w 7153275"/>
                            <a:gd name="connsiteY14" fmla="*/ 1892999 h 9963150"/>
                            <a:gd name="connsiteX15" fmla="*/ 7153275 w 7153275"/>
                            <a:gd name="connsiteY15" fmla="*/ 2756472 h 9963150"/>
                            <a:gd name="connsiteX16" fmla="*/ 7153275 w 7153275"/>
                            <a:gd name="connsiteY16" fmla="*/ 3619945 h 9963150"/>
                            <a:gd name="connsiteX17" fmla="*/ 7153275 w 7153275"/>
                            <a:gd name="connsiteY17" fmla="*/ 4383786 h 9963150"/>
                            <a:gd name="connsiteX18" fmla="*/ 7153275 w 7153275"/>
                            <a:gd name="connsiteY18" fmla="*/ 4848733 h 9963150"/>
                            <a:gd name="connsiteX19" fmla="*/ 7153275 w 7153275"/>
                            <a:gd name="connsiteY19" fmla="*/ 5214049 h 9963150"/>
                            <a:gd name="connsiteX20" fmla="*/ 7153275 w 7153275"/>
                            <a:gd name="connsiteY20" fmla="*/ 5778627 h 9963150"/>
                            <a:gd name="connsiteX21" fmla="*/ 7153275 w 7153275"/>
                            <a:gd name="connsiteY21" fmla="*/ 6542469 h 9963150"/>
                            <a:gd name="connsiteX22" fmla="*/ 7153275 w 7153275"/>
                            <a:gd name="connsiteY22" fmla="*/ 6907784 h 9963150"/>
                            <a:gd name="connsiteX23" fmla="*/ 7153275 w 7153275"/>
                            <a:gd name="connsiteY23" fmla="*/ 7571994 h 9963150"/>
                            <a:gd name="connsiteX24" fmla="*/ 7153275 w 7153275"/>
                            <a:gd name="connsiteY24" fmla="*/ 8036941 h 9963150"/>
                            <a:gd name="connsiteX25" fmla="*/ 7153275 w 7153275"/>
                            <a:gd name="connsiteY25" fmla="*/ 8900414 h 9963150"/>
                            <a:gd name="connsiteX26" fmla="*/ 7153275 w 7153275"/>
                            <a:gd name="connsiteY26" fmla="*/ 9365361 h 9963150"/>
                            <a:gd name="connsiteX27" fmla="*/ 7153275 w 7153275"/>
                            <a:gd name="connsiteY27" fmla="*/ 9963150 h 9963150"/>
                            <a:gd name="connsiteX28" fmla="*/ 6646043 w 7153275"/>
                            <a:gd name="connsiteY28" fmla="*/ 9963150 h 9963150"/>
                            <a:gd name="connsiteX29" fmla="*/ 6210343 w 7153275"/>
                            <a:gd name="connsiteY29" fmla="*/ 9963150 h 9963150"/>
                            <a:gd name="connsiteX30" fmla="*/ 5631578 w 7153275"/>
                            <a:gd name="connsiteY30" fmla="*/ 9963150 h 9963150"/>
                            <a:gd name="connsiteX31" fmla="*/ 4981281 w 7153275"/>
                            <a:gd name="connsiteY31" fmla="*/ 9963150 h 9963150"/>
                            <a:gd name="connsiteX32" fmla="*/ 4474048 w 7153275"/>
                            <a:gd name="connsiteY32" fmla="*/ 9963150 h 9963150"/>
                            <a:gd name="connsiteX33" fmla="*/ 4038349 w 7153275"/>
                            <a:gd name="connsiteY33" fmla="*/ 9963150 h 9963150"/>
                            <a:gd name="connsiteX34" fmla="*/ 3459584 w 7153275"/>
                            <a:gd name="connsiteY34" fmla="*/ 9963150 h 9963150"/>
                            <a:gd name="connsiteX35" fmla="*/ 2809286 w 7153275"/>
                            <a:gd name="connsiteY35" fmla="*/ 9963150 h 9963150"/>
                            <a:gd name="connsiteX36" fmla="*/ 2302054 w 7153275"/>
                            <a:gd name="connsiteY36" fmla="*/ 9963150 h 9963150"/>
                            <a:gd name="connsiteX37" fmla="*/ 1651756 w 7153275"/>
                            <a:gd name="connsiteY37" fmla="*/ 9963150 h 9963150"/>
                            <a:gd name="connsiteX38" fmla="*/ 929926 w 7153275"/>
                            <a:gd name="connsiteY38" fmla="*/ 9963150 h 9963150"/>
                            <a:gd name="connsiteX39" fmla="*/ 0 w 7153275"/>
                            <a:gd name="connsiteY39" fmla="*/ 9963150 h 9963150"/>
                            <a:gd name="connsiteX40" fmla="*/ 0 w 7153275"/>
                            <a:gd name="connsiteY40" fmla="*/ 9398572 h 9963150"/>
                            <a:gd name="connsiteX41" fmla="*/ 0 w 7153275"/>
                            <a:gd name="connsiteY41" fmla="*/ 8535099 h 9963150"/>
                            <a:gd name="connsiteX42" fmla="*/ 0 w 7153275"/>
                            <a:gd name="connsiteY42" fmla="*/ 7870889 h 9963150"/>
                            <a:gd name="connsiteX43" fmla="*/ 0 w 7153275"/>
                            <a:gd name="connsiteY43" fmla="*/ 7505573 h 9963150"/>
                            <a:gd name="connsiteX44" fmla="*/ 0 w 7153275"/>
                            <a:gd name="connsiteY44" fmla="*/ 7140257 h 9963150"/>
                            <a:gd name="connsiteX45" fmla="*/ 0 w 7153275"/>
                            <a:gd name="connsiteY45" fmla="*/ 6774942 h 9963150"/>
                            <a:gd name="connsiteX46" fmla="*/ 0 w 7153275"/>
                            <a:gd name="connsiteY46" fmla="*/ 6110732 h 9963150"/>
                            <a:gd name="connsiteX47" fmla="*/ 0 w 7153275"/>
                            <a:gd name="connsiteY47" fmla="*/ 5546154 h 9963150"/>
                            <a:gd name="connsiteX48" fmla="*/ 0 w 7153275"/>
                            <a:gd name="connsiteY48" fmla="*/ 4981575 h 9963150"/>
                            <a:gd name="connsiteX49" fmla="*/ 0 w 7153275"/>
                            <a:gd name="connsiteY49" fmla="*/ 4616260 h 9963150"/>
                            <a:gd name="connsiteX50" fmla="*/ 0 w 7153275"/>
                            <a:gd name="connsiteY50" fmla="*/ 4250944 h 9963150"/>
                            <a:gd name="connsiteX51" fmla="*/ 0 w 7153275"/>
                            <a:gd name="connsiteY51" fmla="*/ 3885629 h 9963150"/>
                            <a:gd name="connsiteX52" fmla="*/ 0 w 7153275"/>
                            <a:gd name="connsiteY52" fmla="*/ 3022156 h 9963150"/>
                            <a:gd name="connsiteX53" fmla="*/ 0 w 7153275"/>
                            <a:gd name="connsiteY53" fmla="*/ 2457577 h 9963150"/>
                            <a:gd name="connsiteX54" fmla="*/ 0 w 7153275"/>
                            <a:gd name="connsiteY54" fmla="*/ 1793367 h 9963150"/>
                            <a:gd name="connsiteX55" fmla="*/ 0 w 7153275"/>
                            <a:gd name="connsiteY55" fmla="*/ 929894 h 9963150"/>
                            <a:gd name="connsiteX56" fmla="*/ 0 w 7153275"/>
                            <a:gd name="connsiteY56" fmla="*/ 0 h 99631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7153275" h="9963150" extrusionOk="0">
                              <a:moveTo>
                                <a:pt x="0" y="0"/>
                              </a:moveTo>
                              <a:cubicBezTo>
                                <a:pt x="181874" y="-14860"/>
                                <a:pt x="228266" y="4273"/>
                                <a:pt x="435699" y="0"/>
                              </a:cubicBezTo>
                              <a:cubicBezTo>
                                <a:pt x="643132" y="-4273"/>
                                <a:pt x="922861" y="-6822"/>
                                <a:pt x="1085997" y="0"/>
                              </a:cubicBezTo>
                              <a:cubicBezTo>
                                <a:pt x="1249133" y="6822"/>
                                <a:pt x="1524039" y="10834"/>
                                <a:pt x="1807828" y="0"/>
                              </a:cubicBezTo>
                              <a:cubicBezTo>
                                <a:pt x="2091617" y="-10834"/>
                                <a:pt x="2194585" y="-1640"/>
                                <a:pt x="2315060" y="0"/>
                              </a:cubicBezTo>
                              <a:cubicBezTo>
                                <a:pt x="2435535" y="1640"/>
                                <a:pt x="2747002" y="-15298"/>
                                <a:pt x="2965358" y="0"/>
                              </a:cubicBezTo>
                              <a:cubicBezTo>
                                <a:pt x="3183714" y="15298"/>
                                <a:pt x="3501620" y="16551"/>
                                <a:pt x="3687188" y="0"/>
                              </a:cubicBezTo>
                              <a:cubicBezTo>
                                <a:pt x="3872756" y="-16551"/>
                                <a:pt x="4164170" y="30914"/>
                                <a:pt x="4337486" y="0"/>
                              </a:cubicBezTo>
                              <a:cubicBezTo>
                                <a:pt x="4510802" y="-30914"/>
                                <a:pt x="4834742" y="9639"/>
                                <a:pt x="4987784" y="0"/>
                              </a:cubicBezTo>
                              <a:cubicBezTo>
                                <a:pt x="5140826" y="-9639"/>
                                <a:pt x="5285312" y="-15335"/>
                                <a:pt x="5566549" y="0"/>
                              </a:cubicBezTo>
                              <a:cubicBezTo>
                                <a:pt x="5847787" y="15335"/>
                                <a:pt x="5825372" y="14307"/>
                                <a:pt x="6073781" y="0"/>
                              </a:cubicBezTo>
                              <a:cubicBezTo>
                                <a:pt x="6322190" y="-14307"/>
                                <a:pt x="6663968" y="40148"/>
                                <a:pt x="7153275" y="0"/>
                              </a:cubicBezTo>
                              <a:cubicBezTo>
                                <a:pt x="7134543" y="122584"/>
                                <a:pt x="7142603" y="394907"/>
                                <a:pt x="7153275" y="564579"/>
                              </a:cubicBezTo>
                              <a:cubicBezTo>
                                <a:pt x="7163947" y="734251"/>
                                <a:pt x="7175075" y="858162"/>
                                <a:pt x="7153275" y="1029526"/>
                              </a:cubicBezTo>
                              <a:cubicBezTo>
                                <a:pt x="7131475" y="1200890"/>
                                <a:pt x="7141737" y="1703734"/>
                                <a:pt x="7153275" y="1892999"/>
                              </a:cubicBezTo>
                              <a:cubicBezTo>
                                <a:pt x="7164813" y="2082264"/>
                                <a:pt x="7148682" y="2396466"/>
                                <a:pt x="7153275" y="2756472"/>
                              </a:cubicBezTo>
                              <a:cubicBezTo>
                                <a:pt x="7157868" y="3116478"/>
                                <a:pt x="7121296" y="3351030"/>
                                <a:pt x="7153275" y="3619945"/>
                              </a:cubicBezTo>
                              <a:cubicBezTo>
                                <a:pt x="7185254" y="3888860"/>
                                <a:pt x="7191162" y="4191072"/>
                                <a:pt x="7153275" y="4383786"/>
                              </a:cubicBezTo>
                              <a:cubicBezTo>
                                <a:pt x="7115388" y="4576500"/>
                                <a:pt x="7131312" y="4626682"/>
                                <a:pt x="7153275" y="4848733"/>
                              </a:cubicBezTo>
                              <a:cubicBezTo>
                                <a:pt x="7175238" y="5070784"/>
                                <a:pt x="7166804" y="5140302"/>
                                <a:pt x="7153275" y="5214049"/>
                              </a:cubicBezTo>
                              <a:cubicBezTo>
                                <a:pt x="7139746" y="5287796"/>
                                <a:pt x="7142468" y="5556869"/>
                                <a:pt x="7153275" y="5778627"/>
                              </a:cubicBezTo>
                              <a:cubicBezTo>
                                <a:pt x="7164082" y="6000385"/>
                                <a:pt x="7182407" y="6186564"/>
                                <a:pt x="7153275" y="6542469"/>
                              </a:cubicBezTo>
                              <a:cubicBezTo>
                                <a:pt x="7124143" y="6898374"/>
                                <a:pt x="7137803" y="6760599"/>
                                <a:pt x="7153275" y="6907784"/>
                              </a:cubicBezTo>
                              <a:cubicBezTo>
                                <a:pt x="7168747" y="7054969"/>
                                <a:pt x="7174977" y="7283573"/>
                                <a:pt x="7153275" y="7571994"/>
                              </a:cubicBezTo>
                              <a:cubicBezTo>
                                <a:pt x="7131574" y="7860415"/>
                                <a:pt x="7170786" y="7827952"/>
                                <a:pt x="7153275" y="8036941"/>
                              </a:cubicBezTo>
                              <a:cubicBezTo>
                                <a:pt x="7135764" y="8245930"/>
                                <a:pt x="7186716" y="8492933"/>
                                <a:pt x="7153275" y="8900414"/>
                              </a:cubicBezTo>
                              <a:cubicBezTo>
                                <a:pt x="7119834" y="9307895"/>
                                <a:pt x="7143087" y="9189942"/>
                                <a:pt x="7153275" y="9365361"/>
                              </a:cubicBezTo>
                              <a:cubicBezTo>
                                <a:pt x="7163463" y="9540780"/>
                                <a:pt x="7134919" y="9720689"/>
                                <a:pt x="7153275" y="9963150"/>
                              </a:cubicBezTo>
                              <a:cubicBezTo>
                                <a:pt x="7043749" y="9962222"/>
                                <a:pt x="6821798" y="9971600"/>
                                <a:pt x="6646043" y="9963150"/>
                              </a:cubicBezTo>
                              <a:cubicBezTo>
                                <a:pt x="6470288" y="9954700"/>
                                <a:pt x="6427668" y="9981122"/>
                                <a:pt x="6210343" y="9963150"/>
                              </a:cubicBezTo>
                              <a:cubicBezTo>
                                <a:pt x="5993018" y="9945178"/>
                                <a:pt x="5838753" y="9936386"/>
                                <a:pt x="5631578" y="9963150"/>
                              </a:cubicBezTo>
                              <a:cubicBezTo>
                                <a:pt x="5424403" y="9989914"/>
                                <a:pt x="5193158" y="9937179"/>
                                <a:pt x="4981281" y="9963150"/>
                              </a:cubicBezTo>
                              <a:cubicBezTo>
                                <a:pt x="4769404" y="9989121"/>
                                <a:pt x="4686876" y="9968509"/>
                                <a:pt x="4474048" y="9963150"/>
                              </a:cubicBezTo>
                              <a:cubicBezTo>
                                <a:pt x="4261220" y="9957791"/>
                                <a:pt x="4141878" y="9972556"/>
                                <a:pt x="4038349" y="9963150"/>
                              </a:cubicBezTo>
                              <a:cubicBezTo>
                                <a:pt x="3934820" y="9953744"/>
                                <a:pt x="3631179" y="9984481"/>
                                <a:pt x="3459584" y="9963150"/>
                              </a:cubicBezTo>
                              <a:cubicBezTo>
                                <a:pt x="3287990" y="9941819"/>
                                <a:pt x="3097402" y="9993939"/>
                                <a:pt x="2809286" y="9963150"/>
                              </a:cubicBezTo>
                              <a:cubicBezTo>
                                <a:pt x="2521170" y="9932361"/>
                                <a:pt x="2410751" y="9987758"/>
                                <a:pt x="2302054" y="9963150"/>
                              </a:cubicBezTo>
                              <a:cubicBezTo>
                                <a:pt x="2193357" y="9938542"/>
                                <a:pt x="1810137" y="9970276"/>
                                <a:pt x="1651756" y="9963150"/>
                              </a:cubicBezTo>
                              <a:cubicBezTo>
                                <a:pt x="1493375" y="9956024"/>
                                <a:pt x="1248664" y="9953745"/>
                                <a:pt x="929926" y="9963150"/>
                              </a:cubicBezTo>
                              <a:cubicBezTo>
                                <a:pt x="611188" y="9972556"/>
                                <a:pt x="388999" y="10000584"/>
                                <a:pt x="0" y="9963150"/>
                              </a:cubicBezTo>
                              <a:cubicBezTo>
                                <a:pt x="-15870" y="9848776"/>
                                <a:pt x="25089" y="9657410"/>
                                <a:pt x="0" y="9398572"/>
                              </a:cubicBezTo>
                              <a:cubicBezTo>
                                <a:pt x="-25089" y="9139734"/>
                                <a:pt x="21745" y="8878652"/>
                                <a:pt x="0" y="8535099"/>
                              </a:cubicBezTo>
                              <a:cubicBezTo>
                                <a:pt x="-21745" y="8191546"/>
                                <a:pt x="-32284" y="8185591"/>
                                <a:pt x="0" y="7870889"/>
                              </a:cubicBezTo>
                              <a:cubicBezTo>
                                <a:pt x="32284" y="7556187"/>
                                <a:pt x="8981" y="7618666"/>
                                <a:pt x="0" y="7505573"/>
                              </a:cubicBezTo>
                              <a:cubicBezTo>
                                <a:pt x="-8981" y="7392480"/>
                                <a:pt x="-15954" y="7219128"/>
                                <a:pt x="0" y="7140257"/>
                              </a:cubicBezTo>
                              <a:cubicBezTo>
                                <a:pt x="15954" y="7061386"/>
                                <a:pt x="16476" y="6893438"/>
                                <a:pt x="0" y="6774942"/>
                              </a:cubicBezTo>
                              <a:cubicBezTo>
                                <a:pt x="-16476" y="6656447"/>
                                <a:pt x="-1310" y="6244850"/>
                                <a:pt x="0" y="6110732"/>
                              </a:cubicBezTo>
                              <a:cubicBezTo>
                                <a:pt x="1310" y="5976614"/>
                                <a:pt x="-23477" y="5699485"/>
                                <a:pt x="0" y="5546154"/>
                              </a:cubicBezTo>
                              <a:cubicBezTo>
                                <a:pt x="23477" y="5392823"/>
                                <a:pt x="13149" y="5253774"/>
                                <a:pt x="0" y="4981575"/>
                              </a:cubicBezTo>
                              <a:cubicBezTo>
                                <a:pt x="-13149" y="4709376"/>
                                <a:pt x="3053" y="4773405"/>
                                <a:pt x="0" y="4616260"/>
                              </a:cubicBezTo>
                              <a:cubicBezTo>
                                <a:pt x="-3053" y="4459116"/>
                                <a:pt x="8752" y="4344227"/>
                                <a:pt x="0" y="4250944"/>
                              </a:cubicBezTo>
                              <a:cubicBezTo>
                                <a:pt x="-8752" y="4157661"/>
                                <a:pt x="-2342" y="4014585"/>
                                <a:pt x="0" y="3885629"/>
                              </a:cubicBezTo>
                              <a:cubicBezTo>
                                <a:pt x="2342" y="3756673"/>
                                <a:pt x="-25541" y="3366586"/>
                                <a:pt x="0" y="3022156"/>
                              </a:cubicBezTo>
                              <a:cubicBezTo>
                                <a:pt x="25541" y="2677726"/>
                                <a:pt x="-19119" y="2663276"/>
                                <a:pt x="0" y="2457577"/>
                              </a:cubicBezTo>
                              <a:cubicBezTo>
                                <a:pt x="19119" y="2251878"/>
                                <a:pt x="32603" y="2046710"/>
                                <a:pt x="0" y="1793367"/>
                              </a:cubicBezTo>
                              <a:cubicBezTo>
                                <a:pt x="-32603" y="1540024"/>
                                <a:pt x="-16499" y="1326222"/>
                                <a:pt x="0" y="929894"/>
                              </a:cubicBezTo>
                              <a:cubicBezTo>
                                <a:pt x="16499" y="533566"/>
                                <a:pt x="3523" y="376344"/>
                                <a:pt x="0" y="0"/>
                              </a:cubicBezTo>
                              <a:close/>
                            </a:path>
                          </a:pathLst>
                        </a:custGeom>
                        <a:noFill/>
                        <a:ln>
                          <a:extLst>
                            <a:ext uri="{C807C97D-BFC1-408E-A445-0C87EB9F89A2}">
                              <ask:lineSketchStyleProps xmlns:ask="http://schemas.microsoft.com/office/drawing/2018/sketchyshapes" sd="424375866">
                                <a:prstGeom prst="rect">
                                  <a:avLst/>
                                </a:prstGeom>
                                <ask:type>
                                  <ask:lineSketchFreehand/>
                                </ask:type>
                              </ask:lineSketchStyleProps>
                            </a:ext>
                          </a:extLs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hteck 6" style="position:absolute;margin-left:0;margin-top:-42.6pt;width:563.25pt;height:784.5pt;z-index:25166540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spid="_x0000_s1026" filled="f" strokecolor="#1f3763 [1604]" strokeweight="1pt" w14:anchorId="3B88DBF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">
                <w10:wrap anchorx="margin"/>
              </v:rect>
            </w:pict>
          </mc:Fallback>
        </mc:AlternateContent>
      </w:r>
      <w:r w:rsidRPr="00D54775" w:rsidR="00701F5E">
        <w:rPr>
          <w:rFonts w:ascii="Hadassah Friedlaender" w:hAnsi="Hadassah Friedlaender" w:cs="Hadassah Friedlaender"/>
        </w:rPr>
        <w:t>Meine</w:t>
      </w:r>
      <w:r w:rsidRPr="00D54775" w:rsidR="00246508">
        <w:rPr>
          <w:rFonts w:ascii="Hadassah Friedlaender" w:hAnsi="Hadassah Friedlaender" w:cs="Hadassah Friedlaender"/>
        </w:rPr>
        <w:t xml:space="preserve"> Ausgangslage</w:t>
      </w:r>
      <w:bookmarkEnd w:id="3"/>
      <w:r w:rsidRPr="00D54775" w:rsidR="00C17323">
        <w:rPr>
          <w:rFonts w:hint="cs" w:ascii="Hadassah Friedlaender" w:hAnsi="Hadassah Friedlaender" w:cs="Hadassah Friedlaender"/>
        </w:rPr>
        <w:t xml:space="preserve"> </w:t>
      </w:r>
    </w:p>
    <w:p w:rsidRPr="00D54775" w:rsidR="00C17323" w:rsidP="00023E13" w:rsidRDefault="00C17323" w14:paraId="2715F273" w14:textId="1002EF49">
      <w:pPr>
        <w:jc w:val="both"/>
        <w:rPr>
          <w:color w:val="2F5496" w:themeColor="accent1" w:themeShade="BF"/>
        </w:rPr>
      </w:pPr>
    </w:p>
    <w:p w:rsidRPr="0062061F" w:rsidR="00C17323" w:rsidP="00023E13" w:rsidRDefault="00C17323" w14:paraId="3DAB48F3" w14:textId="3713CC4C">
      <w:pPr>
        <w:jc w:val="both"/>
        <w:rPr>
          <w:rFonts w:ascii="Hadassah Friedlaender" w:hAnsi="Hadassah Friedlaender" w:cs="Hadassah Friedlaender"/>
          <w:color w:val="2F5496" w:themeColor="accent1" w:themeShade="BF"/>
          <w:sz w:val="24"/>
          <w:szCs w:val="24"/>
        </w:rPr>
      </w:pPr>
      <w:r w:rsidRPr="0062061F">
        <w:rPr>
          <w:rFonts w:ascii="Hadassah Friedlaender" w:hAnsi="Hadassah Friedlaender" w:cs="Hadassah Friedlaender"/>
          <w:color w:val="2F5496" w:themeColor="accent1" w:themeShade="BF"/>
          <w:sz w:val="24"/>
          <w:szCs w:val="24"/>
        </w:rPr>
        <w:t xml:space="preserve">Was bedeutet Nachhaltigkeit für </w:t>
      </w:r>
      <w:r w:rsidRPr="0062061F" w:rsidR="00903F91">
        <w:rPr>
          <w:rFonts w:ascii="Hadassah Friedlaender" w:hAnsi="Hadassah Friedlaender" w:cs="Hadassah Friedlaender"/>
          <w:color w:val="2F5496" w:themeColor="accent1" w:themeShade="BF"/>
          <w:sz w:val="24"/>
          <w:szCs w:val="24"/>
        </w:rPr>
        <w:t>m</w:t>
      </w:r>
      <w:r w:rsidRPr="0062061F">
        <w:rPr>
          <w:rFonts w:ascii="Hadassah Friedlaender" w:hAnsi="Hadassah Friedlaender" w:cs="Hadassah Friedlaender"/>
          <w:color w:val="2F5496" w:themeColor="accent1" w:themeShade="BF"/>
          <w:sz w:val="24"/>
          <w:szCs w:val="24"/>
        </w:rPr>
        <w:t>ich</w:t>
      </w:r>
      <w:r w:rsidRPr="0062061F" w:rsidR="004C34D8">
        <w:rPr>
          <w:rFonts w:ascii="Hadassah Friedlaender" w:hAnsi="Hadassah Friedlaender" w:cs="Hadassah Friedlaender"/>
          <w:color w:val="2F5496" w:themeColor="accent1" w:themeShade="BF"/>
          <w:sz w:val="24"/>
          <w:szCs w:val="24"/>
        </w:rPr>
        <w:t xml:space="preserve"> persönlich</w:t>
      </w:r>
      <w:r w:rsidRPr="0062061F">
        <w:rPr>
          <w:rFonts w:ascii="Hadassah Friedlaender" w:hAnsi="Hadassah Friedlaender" w:cs="Hadassah Friedlaender"/>
          <w:color w:val="2F5496" w:themeColor="accent1" w:themeShade="BF"/>
          <w:sz w:val="24"/>
          <w:szCs w:val="24"/>
        </w:rPr>
        <w:t xml:space="preserve">? </w:t>
      </w:r>
    </w:p>
    <w:p w:rsidRPr="0062061F" w:rsidR="00C17323" w:rsidP="00023E13" w:rsidRDefault="00C17323" w14:paraId="2A05715A" w14:textId="2DDA5560">
      <w:pPr>
        <w:jc w:val="both"/>
        <w:rPr>
          <w:rFonts w:ascii="Hadassah Friedlaender" w:hAnsi="Hadassah Friedlaender" w:cs="Hadassah Friedlaender"/>
          <w:color w:val="2F5496" w:themeColor="accent1" w:themeShade="BF"/>
          <w:sz w:val="24"/>
          <w:szCs w:val="24"/>
        </w:rPr>
      </w:pPr>
    </w:p>
    <w:p w:rsidRPr="0062061F" w:rsidR="00C17323" w:rsidP="00023E13" w:rsidRDefault="00C17323" w14:paraId="2C0A08E3" w14:textId="1803AB1C">
      <w:pPr>
        <w:jc w:val="both"/>
        <w:rPr>
          <w:rFonts w:ascii="Hadassah Friedlaender" w:hAnsi="Hadassah Friedlaender" w:cs="Hadassah Friedlaender"/>
          <w:color w:val="2F5496" w:themeColor="accent1" w:themeShade="BF"/>
          <w:sz w:val="24"/>
          <w:szCs w:val="24"/>
        </w:rPr>
      </w:pPr>
    </w:p>
    <w:p w:rsidRPr="0062061F" w:rsidR="00C17323" w:rsidP="00023E13" w:rsidRDefault="00C17323" w14:paraId="20EE0811" w14:textId="66B848B1">
      <w:pPr>
        <w:jc w:val="both"/>
        <w:rPr>
          <w:rFonts w:ascii="Hadassah Friedlaender" w:hAnsi="Hadassah Friedlaender" w:cs="Hadassah Friedlaender"/>
          <w:color w:val="2F5496" w:themeColor="accent1" w:themeShade="BF"/>
          <w:sz w:val="24"/>
          <w:szCs w:val="24"/>
        </w:rPr>
      </w:pPr>
    </w:p>
    <w:p w:rsidRPr="0062061F" w:rsidR="00C17323" w:rsidP="00023E13" w:rsidRDefault="00C17323" w14:paraId="46C9AA4F" w14:textId="419763C7">
      <w:pPr>
        <w:jc w:val="both"/>
        <w:rPr>
          <w:rFonts w:ascii="Hadassah Friedlaender" w:hAnsi="Hadassah Friedlaender" w:cs="Hadassah Friedlaender"/>
          <w:color w:val="2F5496" w:themeColor="accent1" w:themeShade="BF"/>
          <w:sz w:val="24"/>
          <w:szCs w:val="24"/>
        </w:rPr>
      </w:pPr>
    </w:p>
    <w:p w:rsidRPr="0062061F" w:rsidR="00C17323" w:rsidP="00023E13" w:rsidRDefault="00C17323" w14:paraId="67DBA348" w14:textId="7013E0C3">
      <w:pPr>
        <w:jc w:val="both"/>
        <w:rPr>
          <w:rFonts w:ascii="Hadassah Friedlaender" w:hAnsi="Hadassah Friedlaender" w:cs="Hadassah Friedlaender"/>
          <w:color w:val="2F5496" w:themeColor="accent1" w:themeShade="BF"/>
          <w:sz w:val="24"/>
          <w:szCs w:val="24"/>
        </w:rPr>
      </w:pPr>
    </w:p>
    <w:p w:rsidRPr="0062061F" w:rsidR="00C17323" w:rsidP="00023E13" w:rsidRDefault="00C17323" w14:paraId="5E7CB750" w14:textId="71916EF9">
      <w:pPr>
        <w:jc w:val="both"/>
        <w:rPr>
          <w:rFonts w:ascii="Hadassah Friedlaender" w:hAnsi="Hadassah Friedlaender" w:cs="Hadassah Friedlaender"/>
          <w:color w:val="2F5496" w:themeColor="accent1" w:themeShade="BF"/>
          <w:sz w:val="24"/>
          <w:szCs w:val="24"/>
        </w:rPr>
      </w:pPr>
    </w:p>
    <w:p w:rsidRPr="0062061F" w:rsidR="00C17323" w:rsidP="00023E13" w:rsidRDefault="00C17323" w14:paraId="2D5E757C" w14:textId="1BCDDBE2">
      <w:pPr>
        <w:jc w:val="both"/>
        <w:rPr>
          <w:rFonts w:ascii="Hadassah Friedlaender" w:hAnsi="Hadassah Friedlaender" w:cs="Hadassah Friedlaender"/>
          <w:color w:val="2F5496" w:themeColor="accent1" w:themeShade="BF"/>
          <w:sz w:val="24"/>
          <w:szCs w:val="24"/>
        </w:rPr>
      </w:pPr>
    </w:p>
    <w:p w:rsidRPr="0062061F" w:rsidR="00C17323" w:rsidP="00023E13" w:rsidRDefault="00C17323" w14:paraId="43792BAB" w14:textId="1A8D0C4D">
      <w:pPr>
        <w:jc w:val="both"/>
        <w:rPr>
          <w:rFonts w:ascii="Hadassah Friedlaender" w:hAnsi="Hadassah Friedlaender" w:cs="Hadassah Friedlaender"/>
          <w:color w:val="2F5496" w:themeColor="accent1" w:themeShade="BF"/>
          <w:sz w:val="24"/>
          <w:szCs w:val="24"/>
        </w:rPr>
      </w:pPr>
    </w:p>
    <w:p w:rsidRPr="0062061F" w:rsidR="00C17323" w:rsidP="00023E13" w:rsidRDefault="00C17323" w14:paraId="301D9CE5" w14:textId="7B18DC7F">
      <w:pPr>
        <w:jc w:val="both"/>
        <w:rPr>
          <w:rFonts w:ascii="Hadassah Friedlaender" w:hAnsi="Hadassah Friedlaender" w:cs="Hadassah Friedlaender"/>
          <w:color w:val="2F5496" w:themeColor="accent1" w:themeShade="BF"/>
          <w:sz w:val="24"/>
          <w:szCs w:val="24"/>
        </w:rPr>
      </w:pPr>
    </w:p>
    <w:p w:rsidRPr="0062061F" w:rsidR="00C17323" w:rsidP="00023E13" w:rsidRDefault="00C17323" w14:paraId="03CFF624" w14:textId="77777777">
      <w:pPr>
        <w:jc w:val="both"/>
        <w:rPr>
          <w:rFonts w:ascii="Hadassah Friedlaender" w:hAnsi="Hadassah Friedlaender" w:cs="Hadassah Friedlaender"/>
          <w:color w:val="2F5496" w:themeColor="accent1" w:themeShade="BF"/>
          <w:sz w:val="24"/>
          <w:szCs w:val="24"/>
        </w:rPr>
      </w:pPr>
    </w:p>
    <w:p w:rsidRPr="0062061F" w:rsidR="00C17323" w:rsidP="00023E13" w:rsidRDefault="00C17323" w14:paraId="4D098533" w14:textId="0147D597">
      <w:pPr>
        <w:jc w:val="both"/>
        <w:rPr>
          <w:rFonts w:ascii="Hadassah Friedlaender" w:hAnsi="Hadassah Friedlaender" w:cs="Hadassah Friedlaender"/>
          <w:color w:val="2F5496" w:themeColor="accent1" w:themeShade="BF"/>
          <w:sz w:val="24"/>
          <w:szCs w:val="24"/>
        </w:rPr>
      </w:pPr>
    </w:p>
    <w:p w:rsidRPr="0062061F" w:rsidR="00C17323" w:rsidP="00023E13" w:rsidRDefault="00C17323" w14:paraId="3BD9B016" w14:textId="2945189B">
      <w:pPr>
        <w:jc w:val="both"/>
        <w:rPr>
          <w:rFonts w:ascii="Hadassah Friedlaender" w:hAnsi="Hadassah Friedlaender" w:cs="Hadassah Friedlaender"/>
          <w:color w:val="2F5496" w:themeColor="accent1" w:themeShade="BF"/>
          <w:sz w:val="24"/>
          <w:szCs w:val="24"/>
        </w:rPr>
      </w:pPr>
    </w:p>
    <w:p w:rsidRPr="0062061F" w:rsidR="00C17323" w:rsidP="00B7562B" w:rsidRDefault="00607230" w14:paraId="5ACDC4BA" w14:textId="687507FB">
      <w:pPr>
        <w:rPr>
          <w:rFonts w:ascii="Hadassah Friedlaender" w:hAnsi="Hadassah Friedlaender" w:cs="Hadassah Friedlaender"/>
          <w:color w:val="2F5496" w:themeColor="accent1" w:themeShade="BF"/>
          <w:sz w:val="24"/>
          <w:szCs w:val="24"/>
        </w:rPr>
      </w:pPr>
      <w:r w:rsidRPr="0062061F">
        <w:rPr>
          <w:rFonts w:ascii="Hadassah Friedlaender" w:hAnsi="Hadassah Friedlaender" w:cs="Hadassah Friedlaender"/>
          <w:color w:val="2F5496" w:themeColor="accent1" w:themeShade="BF"/>
          <w:sz w:val="24"/>
          <w:szCs w:val="24"/>
        </w:rPr>
        <w:t>Wo und wie spielt Nachhaltigkeit bereits eine Rolle in meiner</w:t>
      </w:r>
      <w:r w:rsidR="00B7562B">
        <w:rPr>
          <w:rFonts w:ascii="Hadassah Friedlaender" w:hAnsi="Hadassah Friedlaender" w:cs="Hadassah Friedlaender"/>
          <w:color w:val="2F5496" w:themeColor="accent1" w:themeShade="BF"/>
          <w:sz w:val="24"/>
          <w:szCs w:val="24"/>
        </w:rPr>
        <w:t xml:space="preserve"> </w:t>
      </w:r>
      <w:r w:rsidRPr="0062061F" w:rsidR="00960817">
        <w:rPr>
          <w:rFonts w:ascii="Hadassah Friedlaender" w:hAnsi="Hadassah Friedlaender" w:cs="Hadassah Friedlaender"/>
          <w:color w:val="2F5496" w:themeColor="accent1" w:themeShade="BF"/>
          <w:sz w:val="24"/>
          <w:szCs w:val="24"/>
        </w:rPr>
        <w:t xml:space="preserve">beruflichen Tätigkeit? </w:t>
      </w:r>
    </w:p>
    <w:p w:rsidRPr="0062061F" w:rsidR="00960817" w:rsidP="00023E13" w:rsidRDefault="00960817" w14:paraId="2330FED5" w14:textId="77777777">
      <w:pPr>
        <w:jc w:val="both"/>
        <w:rPr>
          <w:rFonts w:ascii="Hadassah Friedlaender" w:hAnsi="Hadassah Friedlaender" w:cs="Hadassah Friedlaender"/>
          <w:color w:val="2F5496" w:themeColor="accent1" w:themeShade="BF"/>
          <w:sz w:val="24"/>
          <w:szCs w:val="24"/>
        </w:rPr>
      </w:pPr>
    </w:p>
    <w:p w:rsidRPr="0062061F" w:rsidR="00960817" w:rsidP="00023E13" w:rsidRDefault="00960817" w14:paraId="20FAE36B" w14:textId="77777777">
      <w:pPr>
        <w:jc w:val="both"/>
        <w:rPr>
          <w:rFonts w:ascii="Hadassah Friedlaender" w:hAnsi="Hadassah Friedlaender" w:cs="Hadassah Friedlaender"/>
          <w:color w:val="2F5496" w:themeColor="accent1" w:themeShade="BF"/>
          <w:sz w:val="24"/>
          <w:szCs w:val="24"/>
        </w:rPr>
      </w:pPr>
    </w:p>
    <w:p w:rsidRPr="0062061F" w:rsidR="00960817" w:rsidP="00023E13" w:rsidRDefault="00960817" w14:paraId="383B9E82" w14:textId="77777777">
      <w:pPr>
        <w:jc w:val="both"/>
        <w:rPr>
          <w:rFonts w:ascii="Hadassah Friedlaender" w:hAnsi="Hadassah Friedlaender" w:cs="Hadassah Friedlaender"/>
          <w:color w:val="2F5496" w:themeColor="accent1" w:themeShade="BF"/>
          <w:sz w:val="24"/>
          <w:szCs w:val="24"/>
        </w:rPr>
      </w:pPr>
    </w:p>
    <w:p w:rsidRPr="0062061F" w:rsidR="00960817" w:rsidP="00023E13" w:rsidRDefault="00960817" w14:paraId="4D2F4060" w14:textId="77777777">
      <w:pPr>
        <w:jc w:val="both"/>
        <w:rPr>
          <w:rFonts w:ascii="Hadassah Friedlaender" w:hAnsi="Hadassah Friedlaender" w:cs="Hadassah Friedlaender"/>
          <w:color w:val="2F5496" w:themeColor="accent1" w:themeShade="BF"/>
          <w:sz w:val="24"/>
          <w:szCs w:val="24"/>
        </w:rPr>
      </w:pPr>
    </w:p>
    <w:p w:rsidRPr="0062061F" w:rsidR="00960817" w:rsidP="00023E13" w:rsidRDefault="00960817" w14:paraId="3C81DC51" w14:textId="77777777">
      <w:pPr>
        <w:jc w:val="both"/>
        <w:rPr>
          <w:rFonts w:ascii="Hadassah Friedlaender" w:hAnsi="Hadassah Friedlaender" w:cs="Hadassah Friedlaender"/>
          <w:color w:val="2F5496" w:themeColor="accent1" w:themeShade="BF"/>
          <w:sz w:val="24"/>
          <w:szCs w:val="24"/>
        </w:rPr>
      </w:pPr>
    </w:p>
    <w:p w:rsidRPr="0062061F" w:rsidR="00960817" w:rsidP="00023E13" w:rsidRDefault="00960817" w14:paraId="799458E6" w14:textId="77777777">
      <w:pPr>
        <w:jc w:val="both"/>
        <w:rPr>
          <w:rFonts w:ascii="Hadassah Friedlaender" w:hAnsi="Hadassah Friedlaender" w:cs="Hadassah Friedlaender"/>
          <w:color w:val="2F5496" w:themeColor="accent1" w:themeShade="BF"/>
          <w:sz w:val="24"/>
          <w:szCs w:val="24"/>
        </w:rPr>
      </w:pPr>
    </w:p>
    <w:p w:rsidRPr="0062061F" w:rsidR="00960817" w:rsidP="00023E13" w:rsidRDefault="00960817" w14:paraId="2655BBC0" w14:textId="77777777">
      <w:pPr>
        <w:jc w:val="both"/>
        <w:rPr>
          <w:rFonts w:ascii="Hadassah Friedlaender" w:hAnsi="Hadassah Friedlaender" w:cs="Hadassah Friedlaender"/>
          <w:color w:val="2F5496" w:themeColor="accent1" w:themeShade="BF"/>
          <w:sz w:val="24"/>
          <w:szCs w:val="24"/>
        </w:rPr>
      </w:pPr>
    </w:p>
    <w:p w:rsidRPr="0062061F" w:rsidR="00960817" w:rsidP="00023E13" w:rsidRDefault="00960817" w14:paraId="0CB75102" w14:textId="77777777">
      <w:pPr>
        <w:jc w:val="both"/>
        <w:rPr>
          <w:rFonts w:ascii="Hadassah Friedlaender" w:hAnsi="Hadassah Friedlaender" w:cs="Hadassah Friedlaender"/>
          <w:color w:val="2F5496" w:themeColor="accent1" w:themeShade="BF"/>
          <w:sz w:val="24"/>
          <w:szCs w:val="24"/>
        </w:rPr>
      </w:pPr>
    </w:p>
    <w:p w:rsidRPr="0062061F" w:rsidR="00960817" w:rsidP="00023E13" w:rsidRDefault="00960817" w14:paraId="220CED16" w14:textId="77777777">
      <w:pPr>
        <w:jc w:val="both"/>
        <w:rPr>
          <w:rFonts w:ascii="Hadassah Friedlaender" w:hAnsi="Hadassah Friedlaender" w:cs="Hadassah Friedlaender"/>
          <w:color w:val="2F5496" w:themeColor="accent1" w:themeShade="BF"/>
          <w:sz w:val="24"/>
          <w:szCs w:val="24"/>
        </w:rPr>
      </w:pPr>
    </w:p>
    <w:p w:rsidRPr="0062061F" w:rsidR="00960817" w:rsidP="00023E13" w:rsidRDefault="00960817" w14:paraId="6C03ECF3" w14:textId="77777777">
      <w:pPr>
        <w:jc w:val="both"/>
        <w:rPr>
          <w:rFonts w:ascii="Hadassah Friedlaender" w:hAnsi="Hadassah Friedlaender" w:cs="Hadassah Friedlaender"/>
          <w:color w:val="2F5496" w:themeColor="accent1" w:themeShade="BF"/>
          <w:sz w:val="24"/>
          <w:szCs w:val="24"/>
        </w:rPr>
      </w:pPr>
    </w:p>
    <w:p w:rsidRPr="0062061F" w:rsidR="00960817" w:rsidP="00023E13" w:rsidRDefault="00960817" w14:paraId="18EE5C24" w14:textId="77777777">
      <w:pPr>
        <w:jc w:val="both"/>
        <w:rPr>
          <w:rFonts w:ascii="Hadassah Friedlaender" w:hAnsi="Hadassah Friedlaender" w:cs="Hadassah Friedlaender"/>
          <w:color w:val="2F5496" w:themeColor="accent1" w:themeShade="BF"/>
          <w:sz w:val="24"/>
          <w:szCs w:val="24"/>
        </w:rPr>
      </w:pPr>
    </w:p>
    <w:p w:rsidRPr="0062061F" w:rsidR="00960817" w:rsidP="00023E13" w:rsidRDefault="00960817" w14:paraId="548D2845" w14:textId="77777777">
      <w:pPr>
        <w:jc w:val="both"/>
        <w:rPr>
          <w:rFonts w:ascii="Hadassah Friedlaender" w:hAnsi="Hadassah Friedlaender" w:cs="Hadassah Friedlaender"/>
          <w:color w:val="2F5496" w:themeColor="accent1" w:themeShade="BF"/>
          <w:sz w:val="24"/>
          <w:szCs w:val="24"/>
        </w:rPr>
      </w:pPr>
    </w:p>
    <w:p w:rsidRPr="0062061F" w:rsidR="00960817" w:rsidP="00023E13" w:rsidRDefault="00960817" w14:paraId="569F5C5D" w14:textId="3E69B0B7">
      <w:pPr>
        <w:jc w:val="both"/>
        <w:rPr>
          <w:rFonts w:ascii="Hadassah Friedlaender" w:hAnsi="Hadassah Friedlaender" w:cs="Hadassah Friedlaender"/>
          <w:color w:val="2F5496" w:themeColor="accent1" w:themeShade="BF"/>
          <w:sz w:val="24"/>
          <w:szCs w:val="24"/>
        </w:rPr>
      </w:pPr>
    </w:p>
    <w:p w:rsidRPr="0062061F" w:rsidR="00960817" w:rsidP="00023E13" w:rsidRDefault="00960817" w14:paraId="3DEEB3B5" w14:textId="6138B9C8">
      <w:pPr>
        <w:jc w:val="both"/>
        <w:rPr>
          <w:rFonts w:ascii="Hadassah Friedlaender" w:hAnsi="Hadassah Friedlaender" w:cs="Hadassah Friedlaender"/>
          <w:color w:val="2F5496" w:themeColor="accent1" w:themeShade="BF"/>
          <w:sz w:val="24"/>
          <w:szCs w:val="24"/>
        </w:rPr>
      </w:pPr>
    </w:p>
    <w:p w:rsidRPr="0062061F" w:rsidR="00AD11AE" w:rsidP="00AD11AE" w:rsidRDefault="00AD11AE" w14:paraId="09F07577" w14:textId="10A528C7">
      <w:pPr>
        <w:spacing w:before="100" w:beforeAutospacing="1" w:after="100" w:afterAutospacing="1"/>
        <w:rPr>
          <w:rFonts w:ascii="Hadassah Friedlaender" w:hAnsi="Hadassah Friedlaender" w:cs="Hadassah Friedlaender"/>
          <w:color w:val="2F5496" w:themeColor="accent1" w:themeShade="BF"/>
          <w:sz w:val="24"/>
          <w:szCs w:val="24"/>
        </w:rPr>
      </w:pPr>
      <w:r w:rsidRPr="0062061F">
        <w:rPr>
          <w:rFonts w:hint="cs" w:ascii="Hadassah Friedlaender" w:hAnsi="Hadassah Friedlaender" w:cs="Hadassah Friedlaender"/>
          <w:color w:val="2F5496" w:themeColor="accent1" w:themeShade="BF"/>
          <w:sz w:val="24"/>
          <w:szCs w:val="24"/>
        </w:rPr>
        <w:t xml:space="preserve">Welche Kompetenzen fördere ich in meiner Lehre bereits? </w:t>
      </w:r>
    </w:p>
    <w:p w:rsidRPr="0062061F" w:rsidR="00AD11AE" w:rsidP="00AD11AE" w:rsidRDefault="00AD11AE" w14:paraId="1A6BAFA6" w14:textId="77777777">
      <w:pPr>
        <w:spacing w:before="100" w:beforeAutospacing="1" w:after="100" w:afterAutospacing="1"/>
        <w:rPr>
          <w:rFonts w:ascii="Hadassah Friedlaender" w:hAnsi="Hadassah Friedlaender" w:cs="Hadassah Friedlaender"/>
          <w:color w:val="2F5496" w:themeColor="accent1" w:themeShade="BF"/>
          <w:sz w:val="24"/>
          <w:szCs w:val="24"/>
        </w:rPr>
      </w:pPr>
    </w:p>
    <w:p w:rsidRPr="0062061F" w:rsidR="00AD11AE" w:rsidP="00AD11AE" w:rsidRDefault="00AD11AE" w14:paraId="5B03BC98" w14:textId="77777777">
      <w:pPr>
        <w:spacing w:before="100" w:beforeAutospacing="1" w:after="100" w:afterAutospacing="1"/>
        <w:rPr>
          <w:rFonts w:ascii="Hadassah Friedlaender" w:hAnsi="Hadassah Friedlaender" w:cs="Hadassah Friedlaender"/>
          <w:color w:val="2F5496" w:themeColor="accent1" w:themeShade="BF"/>
          <w:sz w:val="24"/>
          <w:szCs w:val="24"/>
        </w:rPr>
      </w:pPr>
    </w:p>
    <w:p w:rsidRPr="0062061F" w:rsidR="00B817E1" w:rsidP="00AD11AE" w:rsidRDefault="00B817E1" w14:paraId="521967BA" w14:textId="77777777">
      <w:pPr>
        <w:spacing w:before="100" w:beforeAutospacing="1" w:after="100" w:afterAutospacing="1"/>
        <w:rPr>
          <w:rFonts w:ascii="Hadassah Friedlaender" w:hAnsi="Hadassah Friedlaender" w:cs="Hadassah Friedlaender"/>
          <w:color w:val="2F5496" w:themeColor="accent1" w:themeShade="BF"/>
          <w:sz w:val="24"/>
          <w:szCs w:val="24"/>
        </w:rPr>
      </w:pPr>
    </w:p>
    <w:p w:rsidRPr="0062061F" w:rsidR="00B817E1" w:rsidP="00AD11AE" w:rsidRDefault="00B817E1" w14:paraId="13944ABE" w14:textId="77777777">
      <w:pPr>
        <w:spacing w:before="100" w:beforeAutospacing="1" w:after="100" w:afterAutospacing="1"/>
        <w:rPr>
          <w:rFonts w:ascii="Hadassah Friedlaender" w:hAnsi="Hadassah Friedlaender" w:cs="Hadassah Friedlaender"/>
          <w:color w:val="2F5496" w:themeColor="accent1" w:themeShade="BF"/>
          <w:sz w:val="24"/>
          <w:szCs w:val="24"/>
        </w:rPr>
      </w:pPr>
    </w:p>
    <w:p w:rsidRPr="0062061F" w:rsidR="00AD11AE" w:rsidP="00AD11AE" w:rsidRDefault="00AD11AE" w14:paraId="7D78BC29" w14:textId="77777777">
      <w:pPr>
        <w:spacing w:before="100" w:beforeAutospacing="1" w:after="100" w:afterAutospacing="1"/>
        <w:rPr>
          <w:rFonts w:ascii="Hadassah Friedlaender" w:hAnsi="Hadassah Friedlaender" w:cs="Hadassah Friedlaender"/>
          <w:color w:val="2F5496" w:themeColor="accent1" w:themeShade="BF"/>
          <w:sz w:val="24"/>
          <w:szCs w:val="24"/>
        </w:rPr>
      </w:pPr>
    </w:p>
    <w:p w:rsidRPr="0062061F" w:rsidR="00AD11AE" w:rsidP="00AD11AE" w:rsidRDefault="00AD11AE" w14:paraId="0E47097A" w14:textId="303E244F">
      <w:pPr>
        <w:spacing w:before="100" w:beforeAutospacing="1" w:after="100" w:afterAutospacing="1"/>
        <w:rPr>
          <w:rFonts w:ascii="Hadassah Friedlaender" w:hAnsi="Hadassah Friedlaender" w:cs="Hadassah Friedlaender"/>
          <w:color w:val="2F5496" w:themeColor="accent1" w:themeShade="BF"/>
          <w:sz w:val="24"/>
          <w:szCs w:val="24"/>
        </w:rPr>
      </w:pPr>
      <w:r w:rsidRPr="0062061F">
        <w:rPr>
          <w:rFonts w:hint="cs" w:ascii="Hadassah Friedlaender" w:hAnsi="Hadassah Friedlaender" w:cs="Hadassah Friedlaender"/>
          <w:color w:val="2F5496" w:themeColor="accent1" w:themeShade="BF"/>
          <w:sz w:val="24"/>
          <w:szCs w:val="24"/>
        </w:rPr>
        <w:t>Welche noch nicht?</w:t>
      </w:r>
    </w:p>
    <w:p w:rsidRPr="00D54775" w:rsidR="00AD11AE" w:rsidP="00AD11AE" w:rsidRDefault="00AD11AE" w14:paraId="3FB1E6D1" w14:textId="214F22DB">
      <w:pPr>
        <w:spacing w:before="100" w:beforeAutospacing="1" w:after="100" w:afterAutospacing="1"/>
        <w:rPr>
          <w:rFonts w:ascii="Hadassah Friedlaender" w:hAnsi="Hadassah Friedlaender" w:cs="Hadassah Friedlaender"/>
          <w:color w:val="2F5496" w:themeColor="accent1" w:themeShade="BF"/>
        </w:rPr>
      </w:pPr>
    </w:p>
    <w:p w:rsidRPr="00D54775" w:rsidR="00AD11AE" w:rsidP="00AD11AE" w:rsidRDefault="00AD11AE" w14:paraId="3E457C58" w14:textId="2184CCC9">
      <w:pPr>
        <w:spacing w:before="100" w:beforeAutospacing="1" w:after="100" w:afterAutospacing="1"/>
        <w:rPr>
          <w:rFonts w:ascii="Hadassah Friedlaender" w:hAnsi="Hadassah Friedlaender" w:cs="Hadassah Friedlaender"/>
          <w:color w:val="2F5496" w:themeColor="accent1" w:themeShade="BF"/>
        </w:rPr>
      </w:pPr>
    </w:p>
    <w:p w:rsidRPr="00D54775" w:rsidR="00AD11AE" w:rsidP="00AD11AE" w:rsidRDefault="00AD11AE" w14:paraId="04EF24F0" w14:textId="6FCF035C">
      <w:pPr>
        <w:spacing w:before="100" w:beforeAutospacing="1" w:after="100" w:afterAutospacing="1"/>
        <w:rPr>
          <w:rFonts w:ascii="Hadassah Friedlaender" w:hAnsi="Hadassah Friedlaender" w:cs="Hadassah Friedlaender"/>
          <w:color w:val="2F5496" w:themeColor="accent1" w:themeShade="BF"/>
        </w:rPr>
      </w:pPr>
    </w:p>
    <w:p w:rsidRPr="0062061F" w:rsidR="00AD11AE" w:rsidP="00AD11AE" w:rsidRDefault="00D1742D" w14:paraId="564354E0" w14:textId="73C0D2AF">
      <w:pPr>
        <w:spacing w:before="100" w:beforeAutospacing="1" w:after="100" w:afterAutospacing="1"/>
        <w:rPr>
          <w:rFonts w:ascii="Hadassah Friedlaender" w:hAnsi="Hadassah Friedlaender" w:cs="Hadassah Friedlaender"/>
          <w:color w:val="2F5496" w:themeColor="accent1" w:themeShade="BF"/>
          <w:sz w:val="24"/>
          <w:szCs w:val="24"/>
        </w:rPr>
      </w:pPr>
      <w:r w:rsidRPr="0062061F">
        <w:rPr>
          <w:rFonts w:hint="cs" w:ascii="Hadassah Friedlaender" w:hAnsi="Hadassah Friedlaender" w:cs="Hadassah Friedlaender"/>
          <w:noProof/>
          <w:color w:val="2F5496" w:themeColor="accent1" w:themeShade="BF"/>
          <w:sz w:val="24"/>
          <w:szCs w:val="24"/>
        </w:rPr>
        <w:lastRenderedPageBreak/>
        <mc:AlternateContent>
          <mc:Choice Requires="wps">
            <w:drawing>
              <wp:anchor distT="0" distB="0" distL="114300" distR="114300" simplePos="0" relativeHeight="251667456" behindDoc="0" locked="0" layoutInCell="1" allowOverlap="1" wp14:anchorId="10A4ED09" wp14:editId="2B6EB90F">
                <wp:simplePos x="0" y="0"/>
                <wp:positionH relativeFrom="margin">
                  <wp:posOffset>-709729</wp:posOffset>
                </wp:positionH>
                <wp:positionV relativeFrom="paragraph">
                  <wp:posOffset>-631190</wp:posOffset>
                </wp:positionV>
                <wp:extent cx="7153275" cy="9963150"/>
                <wp:effectExtent l="38100" t="19050" r="66675" b="38100"/>
                <wp:wrapNone/>
                <wp:docPr id="3" name="Rechteck 3"/>
                <wp:cNvGraphicFramePr/>
                <a:graphic xmlns:a="http://schemas.openxmlformats.org/drawingml/2006/main">
                  <a:graphicData uri="http://schemas.microsoft.com/office/word/2010/wordprocessingShape">
                    <wps:wsp>
                      <wps:cNvSpPr/>
                      <wps:spPr>
                        <a:xfrm>
                          <a:off x="0" y="0"/>
                          <a:ext cx="7153275" cy="9963150"/>
                        </a:xfrm>
                        <a:custGeom>
                          <a:avLst/>
                          <a:gdLst>
                            <a:gd name="connsiteX0" fmla="*/ 0 w 7153275"/>
                            <a:gd name="connsiteY0" fmla="*/ 0 h 9963150"/>
                            <a:gd name="connsiteX1" fmla="*/ 435699 w 7153275"/>
                            <a:gd name="connsiteY1" fmla="*/ 0 h 9963150"/>
                            <a:gd name="connsiteX2" fmla="*/ 1085997 w 7153275"/>
                            <a:gd name="connsiteY2" fmla="*/ 0 h 9963150"/>
                            <a:gd name="connsiteX3" fmla="*/ 1807828 w 7153275"/>
                            <a:gd name="connsiteY3" fmla="*/ 0 h 9963150"/>
                            <a:gd name="connsiteX4" fmla="*/ 2315060 w 7153275"/>
                            <a:gd name="connsiteY4" fmla="*/ 0 h 9963150"/>
                            <a:gd name="connsiteX5" fmla="*/ 2965358 w 7153275"/>
                            <a:gd name="connsiteY5" fmla="*/ 0 h 9963150"/>
                            <a:gd name="connsiteX6" fmla="*/ 3687188 w 7153275"/>
                            <a:gd name="connsiteY6" fmla="*/ 0 h 9963150"/>
                            <a:gd name="connsiteX7" fmla="*/ 4337486 w 7153275"/>
                            <a:gd name="connsiteY7" fmla="*/ 0 h 9963150"/>
                            <a:gd name="connsiteX8" fmla="*/ 4987784 w 7153275"/>
                            <a:gd name="connsiteY8" fmla="*/ 0 h 9963150"/>
                            <a:gd name="connsiteX9" fmla="*/ 5566549 w 7153275"/>
                            <a:gd name="connsiteY9" fmla="*/ 0 h 9963150"/>
                            <a:gd name="connsiteX10" fmla="*/ 6073781 w 7153275"/>
                            <a:gd name="connsiteY10" fmla="*/ 0 h 9963150"/>
                            <a:gd name="connsiteX11" fmla="*/ 7153275 w 7153275"/>
                            <a:gd name="connsiteY11" fmla="*/ 0 h 9963150"/>
                            <a:gd name="connsiteX12" fmla="*/ 7153275 w 7153275"/>
                            <a:gd name="connsiteY12" fmla="*/ 564579 h 9963150"/>
                            <a:gd name="connsiteX13" fmla="*/ 7153275 w 7153275"/>
                            <a:gd name="connsiteY13" fmla="*/ 1029526 h 9963150"/>
                            <a:gd name="connsiteX14" fmla="*/ 7153275 w 7153275"/>
                            <a:gd name="connsiteY14" fmla="*/ 1892999 h 9963150"/>
                            <a:gd name="connsiteX15" fmla="*/ 7153275 w 7153275"/>
                            <a:gd name="connsiteY15" fmla="*/ 2756472 h 9963150"/>
                            <a:gd name="connsiteX16" fmla="*/ 7153275 w 7153275"/>
                            <a:gd name="connsiteY16" fmla="*/ 3619945 h 9963150"/>
                            <a:gd name="connsiteX17" fmla="*/ 7153275 w 7153275"/>
                            <a:gd name="connsiteY17" fmla="*/ 4383786 h 9963150"/>
                            <a:gd name="connsiteX18" fmla="*/ 7153275 w 7153275"/>
                            <a:gd name="connsiteY18" fmla="*/ 4848733 h 9963150"/>
                            <a:gd name="connsiteX19" fmla="*/ 7153275 w 7153275"/>
                            <a:gd name="connsiteY19" fmla="*/ 5214049 h 9963150"/>
                            <a:gd name="connsiteX20" fmla="*/ 7153275 w 7153275"/>
                            <a:gd name="connsiteY20" fmla="*/ 5778627 h 9963150"/>
                            <a:gd name="connsiteX21" fmla="*/ 7153275 w 7153275"/>
                            <a:gd name="connsiteY21" fmla="*/ 6542469 h 9963150"/>
                            <a:gd name="connsiteX22" fmla="*/ 7153275 w 7153275"/>
                            <a:gd name="connsiteY22" fmla="*/ 6907784 h 9963150"/>
                            <a:gd name="connsiteX23" fmla="*/ 7153275 w 7153275"/>
                            <a:gd name="connsiteY23" fmla="*/ 7571994 h 9963150"/>
                            <a:gd name="connsiteX24" fmla="*/ 7153275 w 7153275"/>
                            <a:gd name="connsiteY24" fmla="*/ 8036941 h 9963150"/>
                            <a:gd name="connsiteX25" fmla="*/ 7153275 w 7153275"/>
                            <a:gd name="connsiteY25" fmla="*/ 8900414 h 9963150"/>
                            <a:gd name="connsiteX26" fmla="*/ 7153275 w 7153275"/>
                            <a:gd name="connsiteY26" fmla="*/ 9365361 h 9963150"/>
                            <a:gd name="connsiteX27" fmla="*/ 7153275 w 7153275"/>
                            <a:gd name="connsiteY27" fmla="*/ 9963150 h 9963150"/>
                            <a:gd name="connsiteX28" fmla="*/ 6646043 w 7153275"/>
                            <a:gd name="connsiteY28" fmla="*/ 9963150 h 9963150"/>
                            <a:gd name="connsiteX29" fmla="*/ 6210343 w 7153275"/>
                            <a:gd name="connsiteY29" fmla="*/ 9963150 h 9963150"/>
                            <a:gd name="connsiteX30" fmla="*/ 5631578 w 7153275"/>
                            <a:gd name="connsiteY30" fmla="*/ 9963150 h 9963150"/>
                            <a:gd name="connsiteX31" fmla="*/ 4981281 w 7153275"/>
                            <a:gd name="connsiteY31" fmla="*/ 9963150 h 9963150"/>
                            <a:gd name="connsiteX32" fmla="*/ 4474048 w 7153275"/>
                            <a:gd name="connsiteY32" fmla="*/ 9963150 h 9963150"/>
                            <a:gd name="connsiteX33" fmla="*/ 4038349 w 7153275"/>
                            <a:gd name="connsiteY33" fmla="*/ 9963150 h 9963150"/>
                            <a:gd name="connsiteX34" fmla="*/ 3459584 w 7153275"/>
                            <a:gd name="connsiteY34" fmla="*/ 9963150 h 9963150"/>
                            <a:gd name="connsiteX35" fmla="*/ 2809286 w 7153275"/>
                            <a:gd name="connsiteY35" fmla="*/ 9963150 h 9963150"/>
                            <a:gd name="connsiteX36" fmla="*/ 2302054 w 7153275"/>
                            <a:gd name="connsiteY36" fmla="*/ 9963150 h 9963150"/>
                            <a:gd name="connsiteX37" fmla="*/ 1651756 w 7153275"/>
                            <a:gd name="connsiteY37" fmla="*/ 9963150 h 9963150"/>
                            <a:gd name="connsiteX38" fmla="*/ 929926 w 7153275"/>
                            <a:gd name="connsiteY38" fmla="*/ 9963150 h 9963150"/>
                            <a:gd name="connsiteX39" fmla="*/ 0 w 7153275"/>
                            <a:gd name="connsiteY39" fmla="*/ 9963150 h 9963150"/>
                            <a:gd name="connsiteX40" fmla="*/ 0 w 7153275"/>
                            <a:gd name="connsiteY40" fmla="*/ 9398572 h 9963150"/>
                            <a:gd name="connsiteX41" fmla="*/ 0 w 7153275"/>
                            <a:gd name="connsiteY41" fmla="*/ 8535099 h 9963150"/>
                            <a:gd name="connsiteX42" fmla="*/ 0 w 7153275"/>
                            <a:gd name="connsiteY42" fmla="*/ 7870889 h 9963150"/>
                            <a:gd name="connsiteX43" fmla="*/ 0 w 7153275"/>
                            <a:gd name="connsiteY43" fmla="*/ 7505573 h 9963150"/>
                            <a:gd name="connsiteX44" fmla="*/ 0 w 7153275"/>
                            <a:gd name="connsiteY44" fmla="*/ 7140257 h 9963150"/>
                            <a:gd name="connsiteX45" fmla="*/ 0 w 7153275"/>
                            <a:gd name="connsiteY45" fmla="*/ 6774942 h 9963150"/>
                            <a:gd name="connsiteX46" fmla="*/ 0 w 7153275"/>
                            <a:gd name="connsiteY46" fmla="*/ 6110732 h 9963150"/>
                            <a:gd name="connsiteX47" fmla="*/ 0 w 7153275"/>
                            <a:gd name="connsiteY47" fmla="*/ 5546154 h 9963150"/>
                            <a:gd name="connsiteX48" fmla="*/ 0 w 7153275"/>
                            <a:gd name="connsiteY48" fmla="*/ 4981575 h 9963150"/>
                            <a:gd name="connsiteX49" fmla="*/ 0 w 7153275"/>
                            <a:gd name="connsiteY49" fmla="*/ 4616260 h 9963150"/>
                            <a:gd name="connsiteX50" fmla="*/ 0 w 7153275"/>
                            <a:gd name="connsiteY50" fmla="*/ 4250944 h 9963150"/>
                            <a:gd name="connsiteX51" fmla="*/ 0 w 7153275"/>
                            <a:gd name="connsiteY51" fmla="*/ 3885629 h 9963150"/>
                            <a:gd name="connsiteX52" fmla="*/ 0 w 7153275"/>
                            <a:gd name="connsiteY52" fmla="*/ 3022156 h 9963150"/>
                            <a:gd name="connsiteX53" fmla="*/ 0 w 7153275"/>
                            <a:gd name="connsiteY53" fmla="*/ 2457577 h 9963150"/>
                            <a:gd name="connsiteX54" fmla="*/ 0 w 7153275"/>
                            <a:gd name="connsiteY54" fmla="*/ 1793367 h 9963150"/>
                            <a:gd name="connsiteX55" fmla="*/ 0 w 7153275"/>
                            <a:gd name="connsiteY55" fmla="*/ 929894 h 9963150"/>
                            <a:gd name="connsiteX56" fmla="*/ 0 w 7153275"/>
                            <a:gd name="connsiteY56" fmla="*/ 0 h 99631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7153275" h="9963150" extrusionOk="0">
                              <a:moveTo>
                                <a:pt x="0" y="0"/>
                              </a:moveTo>
                              <a:cubicBezTo>
                                <a:pt x="181874" y="-14860"/>
                                <a:pt x="228266" y="4273"/>
                                <a:pt x="435699" y="0"/>
                              </a:cubicBezTo>
                              <a:cubicBezTo>
                                <a:pt x="643132" y="-4273"/>
                                <a:pt x="922861" y="-6822"/>
                                <a:pt x="1085997" y="0"/>
                              </a:cubicBezTo>
                              <a:cubicBezTo>
                                <a:pt x="1249133" y="6822"/>
                                <a:pt x="1524039" y="10834"/>
                                <a:pt x="1807828" y="0"/>
                              </a:cubicBezTo>
                              <a:cubicBezTo>
                                <a:pt x="2091617" y="-10834"/>
                                <a:pt x="2194585" y="-1640"/>
                                <a:pt x="2315060" y="0"/>
                              </a:cubicBezTo>
                              <a:cubicBezTo>
                                <a:pt x="2435535" y="1640"/>
                                <a:pt x="2747002" y="-15298"/>
                                <a:pt x="2965358" y="0"/>
                              </a:cubicBezTo>
                              <a:cubicBezTo>
                                <a:pt x="3183714" y="15298"/>
                                <a:pt x="3501620" y="16551"/>
                                <a:pt x="3687188" y="0"/>
                              </a:cubicBezTo>
                              <a:cubicBezTo>
                                <a:pt x="3872756" y="-16551"/>
                                <a:pt x="4164170" y="30914"/>
                                <a:pt x="4337486" y="0"/>
                              </a:cubicBezTo>
                              <a:cubicBezTo>
                                <a:pt x="4510802" y="-30914"/>
                                <a:pt x="4834742" y="9639"/>
                                <a:pt x="4987784" y="0"/>
                              </a:cubicBezTo>
                              <a:cubicBezTo>
                                <a:pt x="5140826" y="-9639"/>
                                <a:pt x="5285312" y="-15335"/>
                                <a:pt x="5566549" y="0"/>
                              </a:cubicBezTo>
                              <a:cubicBezTo>
                                <a:pt x="5847787" y="15335"/>
                                <a:pt x="5825372" y="14307"/>
                                <a:pt x="6073781" y="0"/>
                              </a:cubicBezTo>
                              <a:cubicBezTo>
                                <a:pt x="6322190" y="-14307"/>
                                <a:pt x="6663968" y="40148"/>
                                <a:pt x="7153275" y="0"/>
                              </a:cubicBezTo>
                              <a:cubicBezTo>
                                <a:pt x="7134543" y="122584"/>
                                <a:pt x="7142603" y="394907"/>
                                <a:pt x="7153275" y="564579"/>
                              </a:cubicBezTo>
                              <a:cubicBezTo>
                                <a:pt x="7163947" y="734251"/>
                                <a:pt x="7175075" y="858162"/>
                                <a:pt x="7153275" y="1029526"/>
                              </a:cubicBezTo>
                              <a:cubicBezTo>
                                <a:pt x="7131475" y="1200890"/>
                                <a:pt x="7141737" y="1703734"/>
                                <a:pt x="7153275" y="1892999"/>
                              </a:cubicBezTo>
                              <a:cubicBezTo>
                                <a:pt x="7164813" y="2082264"/>
                                <a:pt x="7148682" y="2396466"/>
                                <a:pt x="7153275" y="2756472"/>
                              </a:cubicBezTo>
                              <a:cubicBezTo>
                                <a:pt x="7157868" y="3116478"/>
                                <a:pt x="7121296" y="3351030"/>
                                <a:pt x="7153275" y="3619945"/>
                              </a:cubicBezTo>
                              <a:cubicBezTo>
                                <a:pt x="7185254" y="3888860"/>
                                <a:pt x="7191162" y="4191072"/>
                                <a:pt x="7153275" y="4383786"/>
                              </a:cubicBezTo>
                              <a:cubicBezTo>
                                <a:pt x="7115388" y="4576500"/>
                                <a:pt x="7131312" y="4626682"/>
                                <a:pt x="7153275" y="4848733"/>
                              </a:cubicBezTo>
                              <a:cubicBezTo>
                                <a:pt x="7175238" y="5070784"/>
                                <a:pt x="7166804" y="5140302"/>
                                <a:pt x="7153275" y="5214049"/>
                              </a:cubicBezTo>
                              <a:cubicBezTo>
                                <a:pt x="7139746" y="5287796"/>
                                <a:pt x="7142468" y="5556869"/>
                                <a:pt x="7153275" y="5778627"/>
                              </a:cubicBezTo>
                              <a:cubicBezTo>
                                <a:pt x="7164082" y="6000385"/>
                                <a:pt x="7182407" y="6186564"/>
                                <a:pt x="7153275" y="6542469"/>
                              </a:cubicBezTo>
                              <a:cubicBezTo>
                                <a:pt x="7124143" y="6898374"/>
                                <a:pt x="7137803" y="6760599"/>
                                <a:pt x="7153275" y="6907784"/>
                              </a:cubicBezTo>
                              <a:cubicBezTo>
                                <a:pt x="7168747" y="7054969"/>
                                <a:pt x="7174977" y="7283573"/>
                                <a:pt x="7153275" y="7571994"/>
                              </a:cubicBezTo>
                              <a:cubicBezTo>
                                <a:pt x="7131574" y="7860415"/>
                                <a:pt x="7170786" y="7827952"/>
                                <a:pt x="7153275" y="8036941"/>
                              </a:cubicBezTo>
                              <a:cubicBezTo>
                                <a:pt x="7135764" y="8245930"/>
                                <a:pt x="7186716" y="8492933"/>
                                <a:pt x="7153275" y="8900414"/>
                              </a:cubicBezTo>
                              <a:cubicBezTo>
                                <a:pt x="7119834" y="9307895"/>
                                <a:pt x="7143087" y="9189942"/>
                                <a:pt x="7153275" y="9365361"/>
                              </a:cubicBezTo>
                              <a:cubicBezTo>
                                <a:pt x="7163463" y="9540780"/>
                                <a:pt x="7134919" y="9720689"/>
                                <a:pt x="7153275" y="9963150"/>
                              </a:cubicBezTo>
                              <a:cubicBezTo>
                                <a:pt x="7043749" y="9962222"/>
                                <a:pt x="6821798" y="9971600"/>
                                <a:pt x="6646043" y="9963150"/>
                              </a:cubicBezTo>
                              <a:cubicBezTo>
                                <a:pt x="6470288" y="9954700"/>
                                <a:pt x="6427668" y="9981122"/>
                                <a:pt x="6210343" y="9963150"/>
                              </a:cubicBezTo>
                              <a:cubicBezTo>
                                <a:pt x="5993018" y="9945178"/>
                                <a:pt x="5838753" y="9936386"/>
                                <a:pt x="5631578" y="9963150"/>
                              </a:cubicBezTo>
                              <a:cubicBezTo>
                                <a:pt x="5424403" y="9989914"/>
                                <a:pt x="5193158" y="9937179"/>
                                <a:pt x="4981281" y="9963150"/>
                              </a:cubicBezTo>
                              <a:cubicBezTo>
                                <a:pt x="4769404" y="9989121"/>
                                <a:pt x="4686876" y="9968509"/>
                                <a:pt x="4474048" y="9963150"/>
                              </a:cubicBezTo>
                              <a:cubicBezTo>
                                <a:pt x="4261220" y="9957791"/>
                                <a:pt x="4141878" y="9972556"/>
                                <a:pt x="4038349" y="9963150"/>
                              </a:cubicBezTo>
                              <a:cubicBezTo>
                                <a:pt x="3934820" y="9953744"/>
                                <a:pt x="3631179" y="9984481"/>
                                <a:pt x="3459584" y="9963150"/>
                              </a:cubicBezTo>
                              <a:cubicBezTo>
                                <a:pt x="3287990" y="9941819"/>
                                <a:pt x="3097402" y="9993939"/>
                                <a:pt x="2809286" y="9963150"/>
                              </a:cubicBezTo>
                              <a:cubicBezTo>
                                <a:pt x="2521170" y="9932361"/>
                                <a:pt x="2410751" y="9987758"/>
                                <a:pt x="2302054" y="9963150"/>
                              </a:cubicBezTo>
                              <a:cubicBezTo>
                                <a:pt x="2193357" y="9938542"/>
                                <a:pt x="1810137" y="9970276"/>
                                <a:pt x="1651756" y="9963150"/>
                              </a:cubicBezTo>
                              <a:cubicBezTo>
                                <a:pt x="1493375" y="9956024"/>
                                <a:pt x="1248664" y="9953745"/>
                                <a:pt x="929926" y="9963150"/>
                              </a:cubicBezTo>
                              <a:cubicBezTo>
                                <a:pt x="611188" y="9972556"/>
                                <a:pt x="388999" y="10000584"/>
                                <a:pt x="0" y="9963150"/>
                              </a:cubicBezTo>
                              <a:cubicBezTo>
                                <a:pt x="-15870" y="9848776"/>
                                <a:pt x="25089" y="9657410"/>
                                <a:pt x="0" y="9398572"/>
                              </a:cubicBezTo>
                              <a:cubicBezTo>
                                <a:pt x="-25089" y="9139734"/>
                                <a:pt x="21745" y="8878652"/>
                                <a:pt x="0" y="8535099"/>
                              </a:cubicBezTo>
                              <a:cubicBezTo>
                                <a:pt x="-21745" y="8191546"/>
                                <a:pt x="-32284" y="8185591"/>
                                <a:pt x="0" y="7870889"/>
                              </a:cubicBezTo>
                              <a:cubicBezTo>
                                <a:pt x="32284" y="7556187"/>
                                <a:pt x="8981" y="7618666"/>
                                <a:pt x="0" y="7505573"/>
                              </a:cubicBezTo>
                              <a:cubicBezTo>
                                <a:pt x="-8981" y="7392480"/>
                                <a:pt x="-15954" y="7219128"/>
                                <a:pt x="0" y="7140257"/>
                              </a:cubicBezTo>
                              <a:cubicBezTo>
                                <a:pt x="15954" y="7061386"/>
                                <a:pt x="16476" y="6893438"/>
                                <a:pt x="0" y="6774942"/>
                              </a:cubicBezTo>
                              <a:cubicBezTo>
                                <a:pt x="-16476" y="6656447"/>
                                <a:pt x="-1310" y="6244850"/>
                                <a:pt x="0" y="6110732"/>
                              </a:cubicBezTo>
                              <a:cubicBezTo>
                                <a:pt x="1310" y="5976614"/>
                                <a:pt x="-23477" y="5699485"/>
                                <a:pt x="0" y="5546154"/>
                              </a:cubicBezTo>
                              <a:cubicBezTo>
                                <a:pt x="23477" y="5392823"/>
                                <a:pt x="13149" y="5253774"/>
                                <a:pt x="0" y="4981575"/>
                              </a:cubicBezTo>
                              <a:cubicBezTo>
                                <a:pt x="-13149" y="4709376"/>
                                <a:pt x="3053" y="4773405"/>
                                <a:pt x="0" y="4616260"/>
                              </a:cubicBezTo>
                              <a:cubicBezTo>
                                <a:pt x="-3053" y="4459116"/>
                                <a:pt x="8752" y="4344227"/>
                                <a:pt x="0" y="4250944"/>
                              </a:cubicBezTo>
                              <a:cubicBezTo>
                                <a:pt x="-8752" y="4157661"/>
                                <a:pt x="-2342" y="4014585"/>
                                <a:pt x="0" y="3885629"/>
                              </a:cubicBezTo>
                              <a:cubicBezTo>
                                <a:pt x="2342" y="3756673"/>
                                <a:pt x="-25541" y="3366586"/>
                                <a:pt x="0" y="3022156"/>
                              </a:cubicBezTo>
                              <a:cubicBezTo>
                                <a:pt x="25541" y="2677726"/>
                                <a:pt x="-19119" y="2663276"/>
                                <a:pt x="0" y="2457577"/>
                              </a:cubicBezTo>
                              <a:cubicBezTo>
                                <a:pt x="19119" y="2251878"/>
                                <a:pt x="32603" y="2046710"/>
                                <a:pt x="0" y="1793367"/>
                              </a:cubicBezTo>
                              <a:cubicBezTo>
                                <a:pt x="-32603" y="1540024"/>
                                <a:pt x="-16499" y="1326222"/>
                                <a:pt x="0" y="929894"/>
                              </a:cubicBezTo>
                              <a:cubicBezTo>
                                <a:pt x="16499" y="533566"/>
                                <a:pt x="3523" y="376344"/>
                                <a:pt x="0" y="0"/>
                              </a:cubicBezTo>
                              <a:close/>
                            </a:path>
                          </a:pathLst>
                        </a:custGeom>
                        <a:noFill/>
                        <a:ln>
                          <a:extLst>
                            <a:ext uri="{C807C97D-BFC1-408E-A445-0C87EB9F89A2}">
                              <ask:lineSketchStyleProps xmlns:ask="http://schemas.microsoft.com/office/drawing/2018/sketchyshapes" sd="424375866">
                                <a:prstGeom prst="rect">
                                  <a:avLst/>
                                </a:prstGeom>
                                <ask:type>
                                  <ask:lineSketchFreehand/>
                                </ask:type>
                              </ask:lineSketchStyleProps>
                            </a:ext>
                          </a:extLs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Rechteck 3" style="position:absolute;margin-left:-55.9pt;margin-top:-49.7pt;width:563.25pt;height:784.5pt;z-index:2516674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coordsize="7153275,9963150" o:spid="_x0000_s1026" filled="f" strokecolor="#1f3763 [1604]" strokeweight="1pt" path="m,c181874,-14860,228266,4273,435699,v207433,-4273,487162,-6822,650298,c1249133,6822,1524039,10834,1807828,v283789,-10834,386757,-1640,507232,c2435535,1640,2747002,-15298,2965358,v218356,15298,536262,16551,721830,c3872756,-16551,4164170,30914,4337486,v173316,-30914,497256,9639,650298,c5140826,-9639,5285312,-15335,5566549,v281238,15335,258823,14307,507232,c6322190,-14307,6663968,40148,7153275,v-18732,122584,-10672,394907,,564579c7163947,734251,7175075,858162,7153275,1029526v-21800,171364,-11538,674208,,863473c7164813,2082264,7148682,2396466,7153275,2756472v4593,360006,-31979,594558,,863473c7185254,3888860,7191162,4191072,7153275,4383786v-37887,192714,-21963,242896,,464947c7175238,5070784,7166804,5140302,7153275,5214049v-13529,73747,-10807,342820,,564578c7164082,6000385,7182407,6186564,7153275,6542469v-29132,355905,-15472,218130,,365315c7168747,7054969,7174977,7283573,7153275,7571994v-21701,288421,17511,255958,,464947c7135764,8245930,7186716,8492933,7153275,8900414v-33441,407481,-10188,289528,,464947c7163463,9540780,7134919,9720689,7153275,9963150v-109526,-928,-331477,8450,-507232,c6470288,9954700,6427668,9981122,6210343,9963150v-217325,-17972,-371590,-26764,-578765,c5424403,9989914,5193158,9937179,4981281,9963150v-211877,25971,-294405,5359,-507233,c4261220,9957791,4141878,9972556,4038349,9963150v-103529,-9406,-407170,21331,-578765,c3287990,9941819,3097402,9993939,2809286,9963150v-288116,-30789,-398535,24608,-507232,c2193357,9938542,1810137,9970276,1651756,9963150v-158381,-7126,-403092,-9405,-721830,c611188,9972556,388999,10000584,,9963150,-15870,9848776,25089,9657410,,9398572,-25089,9139734,21745,8878652,,8535099,-21745,8191546,-32284,8185591,,7870889,32284,7556187,8981,7618666,,7505573,-8981,7392480,-15954,7219128,,7140257v15954,-78871,16476,-246819,,-365315c-16476,6656447,-1310,6244850,,6110732,1310,5976614,-23477,5699485,,5546154,23477,5392823,13149,5253774,,4981575,-13149,4709376,3053,4773405,,4616260,-3053,4459116,8752,4344227,,4250944v-8752,-93283,-2342,-236359,,-365315c2342,3756673,-25541,3366586,,3022156,25541,2677726,-19119,2663276,,2457577,19119,2251878,32603,2046710,,1793367,-32603,1540024,-16499,1326222,,929894,16499,533566,3523,376344,,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" w14:anchorId="3CFF2A95">
                <v:stroke joinstyle="miter"/>
                <v:path arrowok="t" o:connecttype="custom" o:connectlocs="0,0;435699,0;1085997,0;1807828,0;2315060,0;2965358,0;3687188,0;4337486,0;4987784,0;5566549,0;6073781,0;7153275,0;7153275,564579;7153275,1029526;7153275,1892999;7153275,2756472;7153275,3619945;7153275,4383786;7153275,4848733;7153275,5214049;7153275,5778627;7153275,6542469;7153275,6907784;7153275,7571994;7153275,8036941;7153275,8900414;7153275,9365361;7153275,9963150;6646043,9963150;6210343,9963150;5631578,9963150;4981281,9963150;4474048,9963150;4038349,9963150;3459584,9963150;2809286,9963150;2302054,9963150;1651756,9963150;929926,9963150;0,9963150;0,9398572;0,8535099;0,7870889;0,7505573;0,7140257;0,6774942;0,6110732;0,5546154;0,4981575;0,4616260;0,4250944;0,3885629;0,3022156;0,2457577;0,1793367;0,929894;0,0" o:connectangles="0,0,0,0,0,0,0,0,0,0,0,0,0,0,0,0,0,0,0,0,0,0,0,0,0,0,0,0,0,0,0,0,0,0,0,0,0,0,0,0,0,0,0,0,0,0,0,0,0,0,0,0,0,0,0,0,0" o:extrusionok="f"/>
                <w10:wrap anchorx="margin"/>
              </v:shape>
            </w:pict>
          </mc:Fallback>
        </mc:AlternateContent>
      </w:r>
      <w:r w:rsidRPr="0062061F" w:rsidR="00AD11AE">
        <w:rPr>
          <w:rFonts w:hint="cs" w:ascii="Hadassah Friedlaender" w:hAnsi="Hadassah Friedlaender" w:cs="Hadassah Friedlaender"/>
          <w:color w:val="2F5496" w:themeColor="accent1" w:themeShade="BF"/>
          <w:sz w:val="24"/>
          <w:szCs w:val="24"/>
        </w:rPr>
        <w:t>Wo gibt es Potentiale, weitere Kompetenzen zu adressieren?</w:t>
      </w:r>
    </w:p>
    <w:p w:rsidRPr="00D54775" w:rsidR="00AD11AE" w:rsidP="00AD11AE" w:rsidRDefault="00AD11AE" w14:paraId="3BFBC95A" w14:textId="77777777">
      <w:pPr>
        <w:spacing w:before="100" w:beforeAutospacing="1" w:after="100" w:afterAutospacing="1"/>
        <w:rPr>
          <w:rFonts w:ascii="Hadassah Friedlaender" w:hAnsi="Hadassah Friedlaender" w:cs="Hadassah Friedlaender"/>
          <w:color w:val="2F5496" w:themeColor="accent1" w:themeShade="BF"/>
        </w:rPr>
      </w:pPr>
    </w:p>
    <w:p w:rsidRPr="00D54775" w:rsidR="00AD11AE" w:rsidP="00AD11AE" w:rsidRDefault="00AD11AE" w14:paraId="4CC0A8A5" w14:textId="77777777">
      <w:pPr>
        <w:spacing w:before="100" w:beforeAutospacing="1" w:after="100" w:afterAutospacing="1"/>
        <w:rPr>
          <w:rFonts w:ascii="Hadassah Friedlaender" w:hAnsi="Hadassah Friedlaender" w:cs="Hadassah Friedlaender"/>
          <w:color w:val="2F5496" w:themeColor="accent1" w:themeShade="BF"/>
        </w:rPr>
      </w:pPr>
    </w:p>
    <w:p w:rsidR="00AD11AE" w:rsidP="00AD11AE" w:rsidRDefault="00AD11AE" w14:paraId="616B0AC9" w14:textId="21E9E455">
      <w:pPr>
        <w:spacing w:before="100" w:beforeAutospacing="1" w:after="100" w:afterAutospacing="1"/>
        <w:rPr>
          <w:rFonts w:ascii="Hadassah Friedlaender" w:hAnsi="Hadassah Friedlaender" w:cs="Hadassah Friedlaender"/>
          <w:color w:val="2F5496" w:themeColor="accent1" w:themeShade="BF"/>
        </w:rPr>
      </w:pPr>
    </w:p>
    <w:p w:rsidRPr="00D54775" w:rsidR="000B4F79" w:rsidP="00AD11AE" w:rsidRDefault="000B4F79" w14:paraId="24E94960" w14:textId="77777777">
      <w:pPr>
        <w:spacing w:before="100" w:beforeAutospacing="1" w:after="100" w:afterAutospacing="1"/>
        <w:rPr>
          <w:rFonts w:ascii="Hadassah Friedlaender" w:hAnsi="Hadassah Friedlaender" w:cs="Hadassah Friedlaender"/>
          <w:color w:val="2F5496" w:themeColor="accent1" w:themeShade="BF"/>
        </w:rPr>
      </w:pPr>
    </w:p>
    <w:p w:rsidR="000B4F79" w:rsidP="00AD11AE" w:rsidRDefault="000B4F79" w14:paraId="7F7F7AD1" w14:textId="5897A0FB">
      <w:pPr>
        <w:spacing w:before="100" w:beforeAutospacing="1" w:after="100" w:afterAutospacing="1"/>
        <w:rPr>
          <w:rFonts w:ascii="Hadassah Friedlaender" w:hAnsi="Hadassah Friedlaender" w:cs="Hadassah Friedlaender"/>
          <w:color w:val="2F5496" w:themeColor="accent1" w:themeShade="BF"/>
        </w:rPr>
      </w:pPr>
    </w:p>
    <w:p w:rsidRPr="00D54775" w:rsidR="000B4F79" w:rsidP="00AD11AE" w:rsidRDefault="000B4F79" w14:paraId="4C079D2B" w14:textId="77777777">
      <w:pPr>
        <w:spacing w:before="100" w:beforeAutospacing="1" w:after="100" w:afterAutospacing="1"/>
        <w:rPr>
          <w:rFonts w:ascii="Hadassah Friedlaender" w:hAnsi="Hadassah Friedlaender" w:cs="Hadassah Friedlaender"/>
          <w:color w:val="2F5496" w:themeColor="accent1" w:themeShade="BF"/>
        </w:rPr>
      </w:pPr>
    </w:p>
    <w:p w:rsidRPr="00D54775" w:rsidR="00D1742D" w:rsidP="00AD11AE" w:rsidRDefault="00D1742D" w14:paraId="2C2973A1" w14:textId="77777777">
      <w:pPr>
        <w:spacing w:before="100" w:beforeAutospacing="1" w:after="100" w:afterAutospacing="1"/>
        <w:rPr>
          <w:rFonts w:ascii="Hadassah Friedlaender" w:hAnsi="Hadassah Friedlaender" w:cs="Hadassah Friedlaender"/>
          <w:color w:val="2F5496" w:themeColor="accent1" w:themeShade="BF"/>
        </w:rPr>
      </w:pPr>
    </w:p>
    <w:p w:rsidRPr="00D54775" w:rsidR="00AD11AE" w:rsidP="00540E81" w:rsidRDefault="00AD11AE" w14:paraId="72FFC4CA" w14:textId="77777777">
      <w:pPr>
        <w:spacing w:before="100" w:beforeAutospacing="1" w:after="100" w:afterAutospacing="1" w:line="276" w:lineRule="auto"/>
        <w:rPr>
          <w:rFonts w:ascii="Hadassah Friedlaender" w:hAnsi="Hadassah Friedlaender" w:cs="Hadassah Friedlaender"/>
          <w:color w:val="2F5496" w:themeColor="accent1" w:themeShade="BF"/>
        </w:rPr>
      </w:pPr>
    </w:p>
    <w:p w:rsidRPr="0062061F" w:rsidR="00C17323" w:rsidP="00540E81" w:rsidRDefault="00AD11AE" w14:paraId="2707FA44" w14:textId="2706DB62">
      <w:pPr>
        <w:spacing w:before="100" w:beforeAutospacing="1" w:after="100" w:afterAutospacing="1" w:line="276" w:lineRule="auto"/>
        <w:rPr>
          <w:rFonts w:ascii="Hadassah Friedlaender" w:hAnsi="Hadassah Friedlaender" w:cs="Hadassah Friedlaender"/>
          <w:color w:val="2F5496" w:themeColor="accent1" w:themeShade="BF"/>
          <w:sz w:val="24"/>
          <w:szCs w:val="24"/>
        </w:rPr>
      </w:pPr>
      <w:r w:rsidRPr="0062061F">
        <w:rPr>
          <w:rFonts w:hint="cs" w:ascii="Hadassah Friedlaender" w:hAnsi="Hadassah Friedlaender" w:cs="Hadassah Friedlaender"/>
          <w:color w:val="2F5496" w:themeColor="accent1" w:themeShade="BF"/>
          <w:sz w:val="24"/>
          <w:szCs w:val="24"/>
          <w:lang w:val="en-US"/>
        </w:rPr>
        <w:t>Was bedeuten Systems-thinking, Futures-thinking oder Values-thinking für meine Themen?</w:t>
      </w:r>
    </w:p>
    <w:p w:rsidRPr="00D54775" w:rsidR="00C17323" w:rsidP="00023E13" w:rsidRDefault="00C17323" w14:paraId="309E5696" w14:textId="0F66DA0C">
      <w:pPr>
        <w:jc w:val="both"/>
        <w:rPr>
          <w:rFonts w:ascii="Hadassah Friedlaender" w:hAnsi="Hadassah Friedlaender" w:cs="Hadassah Friedlaender"/>
          <w:color w:val="2F5496" w:themeColor="accent1" w:themeShade="BF"/>
        </w:rPr>
      </w:pPr>
    </w:p>
    <w:p w:rsidRPr="00D54775" w:rsidR="00C17323" w:rsidP="00023E13" w:rsidRDefault="00C17323" w14:paraId="6FC3C93B" w14:textId="011B5EC3">
      <w:pPr>
        <w:jc w:val="both"/>
        <w:rPr>
          <w:rFonts w:ascii="Hadassah Friedlaender" w:hAnsi="Hadassah Friedlaender" w:cs="Hadassah Friedlaender"/>
          <w:color w:val="2F5496" w:themeColor="accent1" w:themeShade="BF"/>
        </w:rPr>
      </w:pPr>
    </w:p>
    <w:p w:rsidRPr="00D54775" w:rsidR="00C17323" w:rsidP="00023E13" w:rsidRDefault="00C17323" w14:paraId="7239151A" w14:textId="3BC95C9C">
      <w:pPr>
        <w:jc w:val="both"/>
        <w:rPr>
          <w:rFonts w:ascii="Hadassah Friedlaender" w:hAnsi="Hadassah Friedlaender" w:cs="Hadassah Friedlaender"/>
          <w:color w:val="2F5496" w:themeColor="accent1" w:themeShade="BF"/>
        </w:rPr>
      </w:pPr>
    </w:p>
    <w:p w:rsidRPr="00D54775" w:rsidR="00C17323" w:rsidP="00023E13" w:rsidRDefault="00C17323" w14:paraId="6D9422EA" w14:textId="670C4E5C">
      <w:pPr>
        <w:jc w:val="both"/>
        <w:rPr>
          <w:rFonts w:ascii="Hadassah Friedlaender" w:hAnsi="Hadassah Friedlaender" w:cs="Hadassah Friedlaender"/>
          <w:color w:val="2F5496" w:themeColor="accent1" w:themeShade="BF"/>
        </w:rPr>
      </w:pPr>
    </w:p>
    <w:p w:rsidRPr="00D54775" w:rsidR="00C17323" w:rsidP="00023E13" w:rsidRDefault="00C17323" w14:paraId="5E271A3A" w14:textId="1D26181C">
      <w:pPr>
        <w:jc w:val="both"/>
        <w:rPr>
          <w:rFonts w:ascii="Hadassah Friedlaender" w:hAnsi="Hadassah Friedlaender" w:cs="Hadassah Friedlaender"/>
          <w:color w:val="2F5496" w:themeColor="accent1" w:themeShade="BF"/>
        </w:rPr>
      </w:pPr>
    </w:p>
    <w:p w:rsidRPr="00D54775" w:rsidR="00C17323" w:rsidP="00023E13" w:rsidRDefault="00C17323" w14:paraId="5977B95F" w14:textId="7682ACC9">
      <w:pPr>
        <w:jc w:val="both"/>
        <w:rPr>
          <w:rFonts w:ascii="Hadassah Friedlaender" w:hAnsi="Hadassah Friedlaender" w:cs="Hadassah Friedlaender"/>
          <w:color w:val="2F5496" w:themeColor="accent1" w:themeShade="BF"/>
        </w:rPr>
      </w:pPr>
    </w:p>
    <w:p w:rsidRPr="00D54775" w:rsidR="00C17323" w:rsidP="00023E13" w:rsidRDefault="00C17323" w14:paraId="22C1EDC2" w14:textId="0C54793E">
      <w:pPr>
        <w:jc w:val="both"/>
        <w:rPr>
          <w:rFonts w:ascii="Hadassah Friedlaender" w:hAnsi="Hadassah Friedlaender" w:cs="Hadassah Friedlaender"/>
          <w:color w:val="2F5496" w:themeColor="accent1" w:themeShade="BF"/>
        </w:rPr>
      </w:pPr>
    </w:p>
    <w:p w:rsidR="00C17323" w:rsidP="00023E13" w:rsidRDefault="00C17323" w14:paraId="1FBBFB9E" w14:textId="5B25483F">
      <w:pPr>
        <w:jc w:val="both"/>
        <w:rPr>
          <w:rFonts w:ascii="Hadassah Friedlaender" w:hAnsi="Hadassah Friedlaender" w:cs="Hadassah Friedlaender"/>
          <w:color w:val="2F5496" w:themeColor="accent1" w:themeShade="BF"/>
        </w:rPr>
      </w:pPr>
    </w:p>
    <w:p w:rsidRPr="00D54775" w:rsidR="000B4F79" w:rsidP="00023E13" w:rsidRDefault="000B4F79" w14:paraId="4051799F" w14:textId="77777777">
      <w:pPr>
        <w:jc w:val="both"/>
        <w:rPr>
          <w:rFonts w:ascii="Hadassah Friedlaender" w:hAnsi="Hadassah Friedlaender" w:cs="Hadassah Friedlaender"/>
          <w:color w:val="2F5496" w:themeColor="accent1" w:themeShade="BF"/>
        </w:rPr>
      </w:pPr>
    </w:p>
    <w:p w:rsidRPr="00D54775" w:rsidR="00C17323" w:rsidP="00023E13" w:rsidRDefault="00C17323" w14:paraId="596EE94D" w14:textId="0EF901EC">
      <w:pPr>
        <w:jc w:val="both"/>
        <w:rPr>
          <w:rFonts w:ascii="Hadassah Friedlaender" w:hAnsi="Hadassah Friedlaender" w:cs="Hadassah Friedlaender"/>
          <w:color w:val="2F5496" w:themeColor="accent1" w:themeShade="BF"/>
        </w:rPr>
      </w:pPr>
    </w:p>
    <w:p w:rsidR="00C17323" w:rsidP="00023E13" w:rsidRDefault="00C17323" w14:paraId="01CB7123" w14:textId="441CA6F7">
      <w:pPr>
        <w:jc w:val="both"/>
        <w:rPr>
          <w:rFonts w:ascii="Hadassah Friedlaender" w:hAnsi="Hadassah Friedlaender" w:cs="Hadassah Friedlaender"/>
          <w:color w:val="2F5496" w:themeColor="accent1" w:themeShade="BF"/>
        </w:rPr>
      </w:pPr>
    </w:p>
    <w:p w:rsidR="000B4F79" w:rsidP="00023E13" w:rsidRDefault="000B4F79" w14:paraId="1A3E17B7" w14:textId="5B2093FB">
      <w:pPr>
        <w:jc w:val="both"/>
        <w:rPr>
          <w:rFonts w:ascii="Hadassah Friedlaender" w:hAnsi="Hadassah Friedlaender" w:cs="Hadassah Friedlaender"/>
          <w:color w:val="2F5496" w:themeColor="accent1" w:themeShade="BF"/>
        </w:rPr>
      </w:pPr>
    </w:p>
    <w:p w:rsidRPr="00D54775" w:rsidR="000B4F79" w:rsidP="00023E13" w:rsidRDefault="000B4F79" w14:paraId="0BD9EF7C" w14:textId="77777777">
      <w:pPr>
        <w:jc w:val="both"/>
        <w:rPr>
          <w:rFonts w:ascii="Hadassah Friedlaender" w:hAnsi="Hadassah Friedlaender" w:cs="Hadassah Friedlaender"/>
          <w:color w:val="2F5496" w:themeColor="accent1" w:themeShade="BF"/>
        </w:rPr>
      </w:pPr>
    </w:p>
    <w:p w:rsidRPr="00D54775" w:rsidR="00C17323" w:rsidP="00023E13" w:rsidRDefault="00C17323" w14:paraId="03F01504" w14:textId="04193F85">
      <w:pPr>
        <w:jc w:val="both"/>
        <w:rPr>
          <w:rFonts w:ascii="Hadassah Friedlaender" w:hAnsi="Hadassah Friedlaender" w:cs="Hadassah Friedlaender"/>
          <w:color w:val="2F5496" w:themeColor="accent1" w:themeShade="BF"/>
        </w:rPr>
      </w:pPr>
    </w:p>
    <w:p w:rsidRPr="00D54775" w:rsidR="00C17323" w:rsidP="00023E13" w:rsidRDefault="00C17323" w14:paraId="68772A57" w14:textId="3EA03CAC">
      <w:pPr>
        <w:jc w:val="both"/>
        <w:rPr>
          <w:rFonts w:ascii="Hadassah Friedlaender" w:hAnsi="Hadassah Friedlaender" w:cs="Hadassah Friedlaender"/>
          <w:color w:val="2F5496" w:themeColor="accent1" w:themeShade="BF"/>
        </w:rPr>
      </w:pPr>
    </w:p>
    <w:p w:rsidRPr="00D54775" w:rsidR="00C17323" w:rsidP="00023E13" w:rsidRDefault="00C17323" w14:paraId="24446FFF" w14:textId="7089577C">
      <w:pPr>
        <w:jc w:val="both"/>
        <w:rPr>
          <w:rFonts w:ascii="Hadassah Friedlaender" w:hAnsi="Hadassah Friedlaender" w:cs="Hadassah Friedlaender"/>
          <w:color w:val="2F5496" w:themeColor="accent1" w:themeShade="BF"/>
        </w:rPr>
      </w:pPr>
    </w:p>
    <w:p w:rsidRPr="00D54775" w:rsidR="00C17323" w:rsidP="00023E13" w:rsidRDefault="00C17323" w14:paraId="5FEE25AF" w14:textId="4E288B4E">
      <w:pPr>
        <w:jc w:val="both"/>
        <w:rPr>
          <w:rFonts w:ascii="Hadassah Friedlaender" w:hAnsi="Hadassah Friedlaender" w:cs="Hadassah Friedlaender"/>
          <w:color w:val="2F5496" w:themeColor="accent1" w:themeShade="BF"/>
        </w:rPr>
      </w:pPr>
    </w:p>
    <w:p w:rsidRPr="00D54775" w:rsidR="00C17323" w:rsidP="00023E13" w:rsidRDefault="00C17323" w14:paraId="04751C49" w14:textId="1BCAD40B">
      <w:pPr>
        <w:jc w:val="both"/>
        <w:rPr>
          <w:rFonts w:ascii="Hadassah Friedlaender" w:hAnsi="Hadassah Friedlaender" w:cs="Hadassah Friedlaender"/>
          <w:color w:val="2F5496" w:themeColor="accent1" w:themeShade="BF"/>
        </w:rPr>
      </w:pPr>
    </w:p>
    <w:p w:rsidRPr="0062061F" w:rsidR="00C17323" w:rsidP="00023E13" w:rsidRDefault="00C17323" w14:paraId="4F357453" w14:textId="50BC752F">
      <w:pPr>
        <w:jc w:val="both"/>
        <w:rPr>
          <w:rFonts w:ascii="Hadassah Friedlaender" w:hAnsi="Hadassah Friedlaender" w:cs="Hadassah Friedlaender"/>
          <w:color w:val="2F5496" w:themeColor="accent1" w:themeShade="BF"/>
          <w:sz w:val="24"/>
          <w:szCs w:val="24"/>
        </w:rPr>
      </w:pPr>
    </w:p>
    <w:p w:rsidRPr="0062061F" w:rsidR="00C17323" w:rsidP="00023E13" w:rsidRDefault="00C17323" w14:paraId="096A880A" w14:textId="1E6484AD">
      <w:pPr>
        <w:jc w:val="both"/>
        <w:rPr>
          <w:rFonts w:ascii="Hadassah Friedlaender" w:hAnsi="Hadassah Friedlaender" w:cs="Hadassah Friedlaender"/>
          <w:color w:val="2F5496" w:themeColor="accent1" w:themeShade="BF"/>
          <w:sz w:val="24"/>
          <w:szCs w:val="24"/>
        </w:rPr>
      </w:pPr>
      <w:r w:rsidRPr="0062061F">
        <w:rPr>
          <w:rFonts w:ascii="Hadassah Friedlaender" w:hAnsi="Hadassah Friedlaender" w:cs="Hadassah Friedlaender"/>
          <w:color w:val="2F5496" w:themeColor="accent1" w:themeShade="BF"/>
          <w:sz w:val="24"/>
          <w:szCs w:val="24"/>
        </w:rPr>
        <w:t xml:space="preserve">Welche Hürden begegnen </w:t>
      </w:r>
      <w:r w:rsidRPr="0062061F" w:rsidR="00960817">
        <w:rPr>
          <w:rFonts w:ascii="Hadassah Friedlaender" w:hAnsi="Hadassah Friedlaender" w:cs="Hadassah Friedlaender"/>
          <w:color w:val="2F5496" w:themeColor="accent1" w:themeShade="BF"/>
          <w:sz w:val="24"/>
          <w:szCs w:val="24"/>
        </w:rPr>
        <w:t>m</w:t>
      </w:r>
      <w:r w:rsidRPr="0062061F">
        <w:rPr>
          <w:rFonts w:ascii="Hadassah Friedlaender" w:hAnsi="Hadassah Friedlaender" w:cs="Hadassah Friedlaender"/>
          <w:color w:val="2F5496" w:themeColor="accent1" w:themeShade="BF"/>
          <w:sz w:val="24"/>
          <w:szCs w:val="24"/>
        </w:rPr>
        <w:t xml:space="preserve">ir dabei? </w:t>
      </w:r>
    </w:p>
    <w:p w:rsidRPr="00D54775" w:rsidR="00C17323" w:rsidP="00023E13" w:rsidRDefault="00C17323" w14:paraId="27FB29BA" w14:textId="4D965A49">
      <w:pPr>
        <w:jc w:val="both"/>
        <w:rPr>
          <w:rFonts w:ascii="Hadassah Friedlaender" w:hAnsi="Hadassah Friedlaender" w:cs="Hadassah Friedlaender"/>
          <w:color w:val="2F5496" w:themeColor="accent1" w:themeShade="BF"/>
        </w:rPr>
      </w:pPr>
    </w:p>
    <w:p w:rsidRPr="00D54775" w:rsidR="00C17323" w:rsidP="00023E13" w:rsidRDefault="00C17323" w14:paraId="179831A1" w14:textId="1BFCE6D8">
      <w:pPr>
        <w:jc w:val="both"/>
        <w:rPr>
          <w:rFonts w:ascii="Hadassah Friedlaender" w:hAnsi="Hadassah Friedlaender" w:cs="Hadassah Friedlaender"/>
          <w:color w:val="2F5496" w:themeColor="accent1" w:themeShade="BF"/>
        </w:rPr>
      </w:pPr>
    </w:p>
    <w:p w:rsidRPr="00D54775" w:rsidR="00C17323" w:rsidP="00023E13" w:rsidRDefault="00C17323" w14:paraId="63057914" w14:textId="5CAFE704">
      <w:pPr>
        <w:jc w:val="both"/>
        <w:rPr>
          <w:rFonts w:ascii="Hadassah Friedlaender" w:hAnsi="Hadassah Friedlaender" w:cs="Hadassah Friedlaender"/>
          <w:color w:val="2F5496" w:themeColor="accent1" w:themeShade="BF"/>
        </w:rPr>
      </w:pPr>
    </w:p>
    <w:p w:rsidRPr="00D54775" w:rsidR="00C17323" w:rsidP="00023E13" w:rsidRDefault="00C17323" w14:paraId="5D52F4D4" w14:textId="71EF4783">
      <w:pPr>
        <w:jc w:val="both"/>
        <w:rPr>
          <w:rFonts w:ascii="Hadassah Friedlaender" w:hAnsi="Hadassah Friedlaender" w:cs="Hadassah Friedlaender"/>
          <w:color w:val="2F5496" w:themeColor="accent1" w:themeShade="BF"/>
        </w:rPr>
      </w:pPr>
    </w:p>
    <w:p w:rsidRPr="00D54775" w:rsidR="00D1742D" w:rsidP="00023E13" w:rsidRDefault="00D1742D" w14:paraId="25B1D6DD" w14:textId="77777777">
      <w:pPr>
        <w:jc w:val="both"/>
        <w:rPr>
          <w:rFonts w:ascii="Hadassah Friedlaender" w:hAnsi="Hadassah Friedlaender" w:cs="Hadassah Friedlaender"/>
          <w:color w:val="2F5496" w:themeColor="accent1" w:themeShade="BF"/>
        </w:rPr>
      </w:pPr>
    </w:p>
    <w:p w:rsidRPr="00D54775" w:rsidR="00D1742D" w:rsidP="00023E13" w:rsidRDefault="00D1742D" w14:paraId="57F500AC" w14:textId="77777777">
      <w:pPr>
        <w:jc w:val="both"/>
        <w:rPr>
          <w:rFonts w:ascii="Hadassah Friedlaender" w:hAnsi="Hadassah Friedlaender" w:cs="Hadassah Friedlaender"/>
          <w:color w:val="2F5496" w:themeColor="accent1" w:themeShade="BF"/>
        </w:rPr>
      </w:pPr>
    </w:p>
    <w:p w:rsidRPr="00D54775" w:rsidR="00D1742D" w:rsidP="00023E13" w:rsidRDefault="00D1742D" w14:paraId="246F3FA1" w14:textId="77777777">
      <w:pPr>
        <w:jc w:val="both"/>
        <w:rPr>
          <w:rFonts w:ascii="Hadassah Friedlaender" w:hAnsi="Hadassah Friedlaender" w:cs="Hadassah Friedlaender"/>
          <w:color w:val="2F5496" w:themeColor="accent1" w:themeShade="BF"/>
        </w:rPr>
      </w:pPr>
    </w:p>
    <w:p w:rsidRPr="00D54775" w:rsidR="00D1742D" w:rsidP="00023E13" w:rsidRDefault="00D1742D" w14:paraId="2DB1688A" w14:textId="77777777">
      <w:pPr>
        <w:jc w:val="both"/>
        <w:rPr>
          <w:rFonts w:ascii="Hadassah Friedlaender" w:hAnsi="Hadassah Friedlaender" w:cs="Hadassah Friedlaender"/>
          <w:color w:val="2F5496" w:themeColor="accent1" w:themeShade="BF"/>
        </w:rPr>
      </w:pPr>
    </w:p>
    <w:p w:rsidRPr="00D54775" w:rsidR="00D1742D" w:rsidP="00023E13" w:rsidRDefault="00D1742D" w14:paraId="62491774" w14:textId="77777777">
      <w:pPr>
        <w:jc w:val="both"/>
        <w:rPr>
          <w:rFonts w:ascii="Hadassah Friedlaender" w:hAnsi="Hadassah Friedlaender" w:cs="Hadassah Friedlaender"/>
          <w:color w:val="2F5496" w:themeColor="accent1" w:themeShade="BF"/>
        </w:rPr>
      </w:pPr>
    </w:p>
    <w:p w:rsidRPr="00D54775" w:rsidR="00C17323" w:rsidP="00023E13" w:rsidRDefault="00C17323" w14:paraId="49C8818C" w14:textId="10104663">
      <w:pPr>
        <w:jc w:val="both"/>
        <w:rPr>
          <w:rFonts w:ascii="Hadassah Friedlaender" w:hAnsi="Hadassah Friedlaender" w:cs="Hadassah Friedlaender"/>
          <w:color w:val="2F5496" w:themeColor="accent1" w:themeShade="BF"/>
        </w:rPr>
      </w:pPr>
    </w:p>
    <w:p w:rsidRPr="00D54775" w:rsidR="00C17323" w:rsidP="00023E13" w:rsidRDefault="00C17323" w14:paraId="604AFBB0" w14:textId="0AF8446B">
      <w:pPr>
        <w:jc w:val="both"/>
        <w:rPr>
          <w:rFonts w:ascii="Hadassah Friedlaender" w:hAnsi="Hadassah Friedlaender" w:cs="Hadassah Friedlaender"/>
          <w:color w:val="2F5496" w:themeColor="accent1" w:themeShade="BF"/>
        </w:rPr>
      </w:pPr>
    </w:p>
    <w:p w:rsidRPr="00D54775" w:rsidR="00C17323" w:rsidP="00023E13" w:rsidRDefault="00C17323" w14:paraId="026357E3" w14:textId="44CC7CBA">
      <w:pPr>
        <w:jc w:val="both"/>
        <w:rPr>
          <w:rFonts w:ascii="Hadassah Friedlaender" w:hAnsi="Hadassah Friedlaender" w:cs="Hadassah Friedlaender"/>
          <w:color w:val="2F5496" w:themeColor="accent1" w:themeShade="BF"/>
        </w:rPr>
      </w:pPr>
    </w:p>
    <w:p w:rsidRPr="00D54775" w:rsidR="00C17323" w:rsidP="00023E13" w:rsidRDefault="00C17323" w14:paraId="53DFBF1D" w14:textId="49B3A329">
      <w:pPr>
        <w:jc w:val="both"/>
        <w:rPr>
          <w:rFonts w:ascii="Hadassah Friedlaender" w:hAnsi="Hadassah Friedlaender" w:cs="Hadassah Friedlaender"/>
          <w:color w:val="2F5496" w:themeColor="accent1" w:themeShade="BF"/>
        </w:rPr>
      </w:pPr>
    </w:p>
    <w:p w:rsidRPr="00D54775" w:rsidR="00C17323" w:rsidP="00023E13" w:rsidRDefault="00C17323" w14:paraId="0B873DC1" w14:textId="6D92CD38">
      <w:pPr>
        <w:jc w:val="both"/>
        <w:rPr>
          <w:rFonts w:ascii="Hadassah Friedlaender" w:hAnsi="Hadassah Friedlaender" w:cs="Hadassah Friedlaender"/>
          <w:color w:val="2F5496" w:themeColor="accent1" w:themeShade="BF"/>
        </w:rPr>
      </w:pPr>
    </w:p>
    <w:p w:rsidRPr="00D54775" w:rsidR="00C17323" w:rsidP="00023E13" w:rsidRDefault="00C17323" w14:paraId="105BCBCA" w14:textId="6E3861DC">
      <w:pPr>
        <w:jc w:val="both"/>
        <w:rPr>
          <w:rFonts w:ascii="Hadassah Friedlaender" w:hAnsi="Hadassah Friedlaender" w:cs="Hadassah Friedlaender"/>
          <w:color w:val="2F5496" w:themeColor="accent1" w:themeShade="BF"/>
        </w:rPr>
      </w:pPr>
    </w:p>
    <w:p w:rsidRPr="00D54775" w:rsidR="00C17323" w:rsidP="00023E13" w:rsidRDefault="00C17323" w14:paraId="6B0FD5AA" w14:textId="48BD1F8E">
      <w:pPr>
        <w:jc w:val="both"/>
        <w:rPr>
          <w:rFonts w:ascii="Hadassah Friedlaender" w:hAnsi="Hadassah Friedlaender" w:cs="Hadassah Friedlaender"/>
          <w:color w:val="2F5496" w:themeColor="accent1" w:themeShade="BF"/>
        </w:rPr>
      </w:pPr>
    </w:p>
    <w:p w:rsidR="00EF1FCF" w:rsidP="00812DFA" w:rsidRDefault="00EF1FCF" w14:paraId="1584BBF5" w14:textId="77777777">
      <w:pPr>
        <w:jc w:val="both"/>
        <w:rPr>
          <w:rFonts w:ascii="Hadassah Friedlaender" w:hAnsi="Hadassah Friedlaender" w:cs="Hadassah Friedlaender"/>
          <w:color w:val="2F5496" w:themeColor="accent1" w:themeShade="BF"/>
        </w:rPr>
      </w:pPr>
    </w:p>
    <w:p w:rsidR="00EF1FCF" w:rsidP="00812DFA" w:rsidRDefault="00EF1FCF" w14:paraId="3CAC977B" w14:textId="6BA8E098">
      <w:pPr>
        <w:jc w:val="both"/>
        <w:rPr>
          <w:rFonts w:ascii="Hadassah Friedlaender" w:hAnsi="Hadassah Friedlaender" w:cs="Hadassah Friedlaender"/>
          <w:color w:val="2F5496" w:themeColor="accent1" w:themeShade="BF"/>
        </w:rPr>
      </w:pPr>
      <w:r w:rsidRPr="00D54775">
        <w:rPr>
          <w:rFonts w:hint="cs" w:ascii="Hadassah Friedlaender" w:hAnsi="Hadassah Friedlaender" w:cs="Hadassah Friedlaender"/>
          <w:noProof/>
          <w:color w:val="2F5496" w:themeColor="accent1" w:themeShade="BF"/>
        </w:rPr>
        <w:lastRenderedPageBreak/>
        <mc:AlternateContent>
          <mc:Choice Requires="wps">
            <w:drawing>
              <wp:anchor distT="0" distB="0" distL="114300" distR="114300" simplePos="0" relativeHeight="251669504" behindDoc="0" locked="0" layoutInCell="1" allowOverlap="1" wp14:anchorId="02A1672E" wp14:editId="632B8DE4">
                <wp:simplePos x="0" y="0"/>
                <wp:positionH relativeFrom="margin">
                  <wp:posOffset>-710565</wp:posOffset>
                </wp:positionH>
                <wp:positionV relativeFrom="paragraph">
                  <wp:posOffset>-444256</wp:posOffset>
                </wp:positionV>
                <wp:extent cx="7153275" cy="9963150"/>
                <wp:effectExtent l="38100" t="19050" r="66675" b="38100"/>
                <wp:wrapNone/>
                <wp:docPr id="7" name="Rechteck 7"/>
                <wp:cNvGraphicFramePr/>
                <a:graphic xmlns:a="http://schemas.openxmlformats.org/drawingml/2006/main">
                  <a:graphicData uri="http://schemas.microsoft.com/office/word/2010/wordprocessingShape">
                    <wps:wsp>
                      <wps:cNvSpPr/>
                      <wps:spPr>
                        <a:xfrm>
                          <a:off x="0" y="0"/>
                          <a:ext cx="7153275" cy="9963150"/>
                        </a:xfrm>
                        <a:custGeom>
                          <a:avLst/>
                          <a:gdLst>
                            <a:gd name="connsiteX0" fmla="*/ 0 w 7153275"/>
                            <a:gd name="connsiteY0" fmla="*/ 0 h 9963150"/>
                            <a:gd name="connsiteX1" fmla="*/ 435699 w 7153275"/>
                            <a:gd name="connsiteY1" fmla="*/ 0 h 9963150"/>
                            <a:gd name="connsiteX2" fmla="*/ 1085997 w 7153275"/>
                            <a:gd name="connsiteY2" fmla="*/ 0 h 9963150"/>
                            <a:gd name="connsiteX3" fmla="*/ 1807828 w 7153275"/>
                            <a:gd name="connsiteY3" fmla="*/ 0 h 9963150"/>
                            <a:gd name="connsiteX4" fmla="*/ 2315060 w 7153275"/>
                            <a:gd name="connsiteY4" fmla="*/ 0 h 9963150"/>
                            <a:gd name="connsiteX5" fmla="*/ 2965358 w 7153275"/>
                            <a:gd name="connsiteY5" fmla="*/ 0 h 9963150"/>
                            <a:gd name="connsiteX6" fmla="*/ 3687188 w 7153275"/>
                            <a:gd name="connsiteY6" fmla="*/ 0 h 9963150"/>
                            <a:gd name="connsiteX7" fmla="*/ 4337486 w 7153275"/>
                            <a:gd name="connsiteY7" fmla="*/ 0 h 9963150"/>
                            <a:gd name="connsiteX8" fmla="*/ 4987784 w 7153275"/>
                            <a:gd name="connsiteY8" fmla="*/ 0 h 9963150"/>
                            <a:gd name="connsiteX9" fmla="*/ 5566549 w 7153275"/>
                            <a:gd name="connsiteY9" fmla="*/ 0 h 9963150"/>
                            <a:gd name="connsiteX10" fmla="*/ 6073781 w 7153275"/>
                            <a:gd name="connsiteY10" fmla="*/ 0 h 9963150"/>
                            <a:gd name="connsiteX11" fmla="*/ 7153275 w 7153275"/>
                            <a:gd name="connsiteY11" fmla="*/ 0 h 9963150"/>
                            <a:gd name="connsiteX12" fmla="*/ 7153275 w 7153275"/>
                            <a:gd name="connsiteY12" fmla="*/ 564579 h 9963150"/>
                            <a:gd name="connsiteX13" fmla="*/ 7153275 w 7153275"/>
                            <a:gd name="connsiteY13" fmla="*/ 1029526 h 9963150"/>
                            <a:gd name="connsiteX14" fmla="*/ 7153275 w 7153275"/>
                            <a:gd name="connsiteY14" fmla="*/ 1892999 h 9963150"/>
                            <a:gd name="connsiteX15" fmla="*/ 7153275 w 7153275"/>
                            <a:gd name="connsiteY15" fmla="*/ 2756472 h 9963150"/>
                            <a:gd name="connsiteX16" fmla="*/ 7153275 w 7153275"/>
                            <a:gd name="connsiteY16" fmla="*/ 3619945 h 9963150"/>
                            <a:gd name="connsiteX17" fmla="*/ 7153275 w 7153275"/>
                            <a:gd name="connsiteY17" fmla="*/ 4383786 h 9963150"/>
                            <a:gd name="connsiteX18" fmla="*/ 7153275 w 7153275"/>
                            <a:gd name="connsiteY18" fmla="*/ 4848733 h 9963150"/>
                            <a:gd name="connsiteX19" fmla="*/ 7153275 w 7153275"/>
                            <a:gd name="connsiteY19" fmla="*/ 5214049 h 9963150"/>
                            <a:gd name="connsiteX20" fmla="*/ 7153275 w 7153275"/>
                            <a:gd name="connsiteY20" fmla="*/ 5778627 h 9963150"/>
                            <a:gd name="connsiteX21" fmla="*/ 7153275 w 7153275"/>
                            <a:gd name="connsiteY21" fmla="*/ 6542469 h 9963150"/>
                            <a:gd name="connsiteX22" fmla="*/ 7153275 w 7153275"/>
                            <a:gd name="connsiteY22" fmla="*/ 6907784 h 9963150"/>
                            <a:gd name="connsiteX23" fmla="*/ 7153275 w 7153275"/>
                            <a:gd name="connsiteY23" fmla="*/ 7571994 h 9963150"/>
                            <a:gd name="connsiteX24" fmla="*/ 7153275 w 7153275"/>
                            <a:gd name="connsiteY24" fmla="*/ 8036941 h 9963150"/>
                            <a:gd name="connsiteX25" fmla="*/ 7153275 w 7153275"/>
                            <a:gd name="connsiteY25" fmla="*/ 8900414 h 9963150"/>
                            <a:gd name="connsiteX26" fmla="*/ 7153275 w 7153275"/>
                            <a:gd name="connsiteY26" fmla="*/ 9365361 h 9963150"/>
                            <a:gd name="connsiteX27" fmla="*/ 7153275 w 7153275"/>
                            <a:gd name="connsiteY27" fmla="*/ 9963150 h 9963150"/>
                            <a:gd name="connsiteX28" fmla="*/ 6646043 w 7153275"/>
                            <a:gd name="connsiteY28" fmla="*/ 9963150 h 9963150"/>
                            <a:gd name="connsiteX29" fmla="*/ 6210343 w 7153275"/>
                            <a:gd name="connsiteY29" fmla="*/ 9963150 h 9963150"/>
                            <a:gd name="connsiteX30" fmla="*/ 5631578 w 7153275"/>
                            <a:gd name="connsiteY30" fmla="*/ 9963150 h 9963150"/>
                            <a:gd name="connsiteX31" fmla="*/ 4981281 w 7153275"/>
                            <a:gd name="connsiteY31" fmla="*/ 9963150 h 9963150"/>
                            <a:gd name="connsiteX32" fmla="*/ 4474048 w 7153275"/>
                            <a:gd name="connsiteY32" fmla="*/ 9963150 h 9963150"/>
                            <a:gd name="connsiteX33" fmla="*/ 4038349 w 7153275"/>
                            <a:gd name="connsiteY33" fmla="*/ 9963150 h 9963150"/>
                            <a:gd name="connsiteX34" fmla="*/ 3459584 w 7153275"/>
                            <a:gd name="connsiteY34" fmla="*/ 9963150 h 9963150"/>
                            <a:gd name="connsiteX35" fmla="*/ 2809286 w 7153275"/>
                            <a:gd name="connsiteY35" fmla="*/ 9963150 h 9963150"/>
                            <a:gd name="connsiteX36" fmla="*/ 2302054 w 7153275"/>
                            <a:gd name="connsiteY36" fmla="*/ 9963150 h 9963150"/>
                            <a:gd name="connsiteX37" fmla="*/ 1651756 w 7153275"/>
                            <a:gd name="connsiteY37" fmla="*/ 9963150 h 9963150"/>
                            <a:gd name="connsiteX38" fmla="*/ 929926 w 7153275"/>
                            <a:gd name="connsiteY38" fmla="*/ 9963150 h 9963150"/>
                            <a:gd name="connsiteX39" fmla="*/ 0 w 7153275"/>
                            <a:gd name="connsiteY39" fmla="*/ 9963150 h 9963150"/>
                            <a:gd name="connsiteX40" fmla="*/ 0 w 7153275"/>
                            <a:gd name="connsiteY40" fmla="*/ 9398572 h 9963150"/>
                            <a:gd name="connsiteX41" fmla="*/ 0 w 7153275"/>
                            <a:gd name="connsiteY41" fmla="*/ 8535099 h 9963150"/>
                            <a:gd name="connsiteX42" fmla="*/ 0 w 7153275"/>
                            <a:gd name="connsiteY42" fmla="*/ 7870889 h 9963150"/>
                            <a:gd name="connsiteX43" fmla="*/ 0 w 7153275"/>
                            <a:gd name="connsiteY43" fmla="*/ 7505573 h 9963150"/>
                            <a:gd name="connsiteX44" fmla="*/ 0 w 7153275"/>
                            <a:gd name="connsiteY44" fmla="*/ 7140257 h 9963150"/>
                            <a:gd name="connsiteX45" fmla="*/ 0 w 7153275"/>
                            <a:gd name="connsiteY45" fmla="*/ 6774942 h 9963150"/>
                            <a:gd name="connsiteX46" fmla="*/ 0 w 7153275"/>
                            <a:gd name="connsiteY46" fmla="*/ 6110732 h 9963150"/>
                            <a:gd name="connsiteX47" fmla="*/ 0 w 7153275"/>
                            <a:gd name="connsiteY47" fmla="*/ 5546154 h 9963150"/>
                            <a:gd name="connsiteX48" fmla="*/ 0 w 7153275"/>
                            <a:gd name="connsiteY48" fmla="*/ 4981575 h 9963150"/>
                            <a:gd name="connsiteX49" fmla="*/ 0 w 7153275"/>
                            <a:gd name="connsiteY49" fmla="*/ 4616260 h 9963150"/>
                            <a:gd name="connsiteX50" fmla="*/ 0 w 7153275"/>
                            <a:gd name="connsiteY50" fmla="*/ 4250944 h 9963150"/>
                            <a:gd name="connsiteX51" fmla="*/ 0 w 7153275"/>
                            <a:gd name="connsiteY51" fmla="*/ 3885629 h 9963150"/>
                            <a:gd name="connsiteX52" fmla="*/ 0 w 7153275"/>
                            <a:gd name="connsiteY52" fmla="*/ 3022156 h 9963150"/>
                            <a:gd name="connsiteX53" fmla="*/ 0 w 7153275"/>
                            <a:gd name="connsiteY53" fmla="*/ 2457577 h 9963150"/>
                            <a:gd name="connsiteX54" fmla="*/ 0 w 7153275"/>
                            <a:gd name="connsiteY54" fmla="*/ 1793367 h 9963150"/>
                            <a:gd name="connsiteX55" fmla="*/ 0 w 7153275"/>
                            <a:gd name="connsiteY55" fmla="*/ 929894 h 9963150"/>
                            <a:gd name="connsiteX56" fmla="*/ 0 w 7153275"/>
                            <a:gd name="connsiteY56" fmla="*/ 0 h 99631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7153275" h="9963150" extrusionOk="0">
                              <a:moveTo>
                                <a:pt x="0" y="0"/>
                              </a:moveTo>
                              <a:cubicBezTo>
                                <a:pt x="181874" y="-14860"/>
                                <a:pt x="228266" y="4273"/>
                                <a:pt x="435699" y="0"/>
                              </a:cubicBezTo>
                              <a:cubicBezTo>
                                <a:pt x="643132" y="-4273"/>
                                <a:pt x="922861" y="-6822"/>
                                <a:pt x="1085997" y="0"/>
                              </a:cubicBezTo>
                              <a:cubicBezTo>
                                <a:pt x="1249133" y="6822"/>
                                <a:pt x="1524039" y="10834"/>
                                <a:pt x="1807828" y="0"/>
                              </a:cubicBezTo>
                              <a:cubicBezTo>
                                <a:pt x="2091617" y="-10834"/>
                                <a:pt x="2194585" y="-1640"/>
                                <a:pt x="2315060" y="0"/>
                              </a:cubicBezTo>
                              <a:cubicBezTo>
                                <a:pt x="2435535" y="1640"/>
                                <a:pt x="2747002" y="-15298"/>
                                <a:pt x="2965358" y="0"/>
                              </a:cubicBezTo>
                              <a:cubicBezTo>
                                <a:pt x="3183714" y="15298"/>
                                <a:pt x="3501620" y="16551"/>
                                <a:pt x="3687188" y="0"/>
                              </a:cubicBezTo>
                              <a:cubicBezTo>
                                <a:pt x="3872756" y="-16551"/>
                                <a:pt x="4164170" y="30914"/>
                                <a:pt x="4337486" y="0"/>
                              </a:cubicBezTo>
                              <a:cubicBezTo>
                                <a:pt x="4510802" y="-30914"/>
                                <a:pt x="4834742" y="9639"/>
                                <a:pt x="4987784" y="0"/>
                              </a:cubicBezTo>
                              <a:cubicBezTo>
                                <a:pt x="5140826" y="-9639"/>
                                <a:pt x="5285312" y="-15335"/>
                                <a:pt x="5566549" y="0"/>
                              </a:cubicBezTo>
                              <a:cubicBezTo>
                                <a:pt x="5847787" y="15335"/>
                                <a:pt x="5825372" y="14307"/>
                                <a:pt x="6073781" y="0"/>
                              </a:cubicBezTo>
                              <a:cubicBezTo>
                                <a:pt x="6322190" y="-14307"/>
                                <a:pt x="6663968" y="40148"/>
                                <a:pt x="7153275" y="0"/>
                              </a:cubicBezTo>
                              <a:cubicBezTo>
                                <a:pt x="7134543" y="122584"/>
                                <a:pt x="7142603" y="394907"/>
                                <a:pt x="7153275" y="564579"/>
                              </a:cubicBezTo>
                              <a:cubicBezTo>
                                <a:pt x="7163947" y="734251"/>
                                <a:pt x="7175075" y="858162"/>
                                <a:pt x="7153275" y="1029526"/>
                              </a:cubicBezTo>
                              <a:cubicBezTo>
                                <a:pt x="7131475" y="1200890"/>
                                <a:pt x="7141737" y="1703734"/>
                                <a:pt x="7153275" y="1892999"/>
                              </a:cubicBezTo>
                              <a:cubicBezTo>
                                <a:pt x="7164813" y="2082264"/>
                                <a:pt x="7148682" y="2396466"/>
                                <a:pt x="7153275" y="2756472"/>
                              </a:cubicBezTo>
                              <a:cubicBezTo>
                                <a:pt x="7157868" y="3116478"/>
                                <a:pt x="7121296" y="3351030"/>
                                <a:pt x="7153275" y="3619945"/>
                              </a:cubicBezTo>
                              <a:cubicBezTo>
                                <a:pt x="7185254" y="3888860"/>
                                <a:pt x="7191162" y="4191072"/>
                                <a:pt x="7153275" y="4383786"/>
                              </a:cubicBezTo>
                              <a:cubicBezTo>
                                <a:pt x="7115388" y="4576500"/>
                                <a:pt x="7131312" y="4626682"/>
                                <a:pt x="7153275" y="4848733"/>
                              </a:cubicBezTo>
                              <a:cubicBezTo>
                                <a:pt x="7175238" y="5070784"/>
                                <a:pt x="7166804" y="5140302"/>
                                <a:pt x="7153275" y="5214049"/>
                              </a:cubicBezTo>
                              <a:cubicBezTo>
                                <a:pt x="7139746" y="5287796"/>
                                <a:pt x="7142468" y="5556869"/>
                                <a:pt x="7153275" y="5778627"/>
                              </a:cubicBezTo>
                              <a:cubicBezTo>
                                <a:pt x="7164082" y="6000385"/>
                                <a:pt x="7182407" y="6186564"/>
                                <a:pt x="7153275" y="6542469"/>
                              </a:cubicBezTo>
                              <a:cubicBezTo>
                                <a:pt x="7124143" y="6898374"/>
                                <a:pt x="7137803" y="6760599"/>
                                <a:pt x="7153275" y="6907784"/>
                              </a:cubicBezTo>
                              <a:cubicBezTo>
                                <a:pt x="7168747" y="7054969"/>
                                <a:pt x="7174977" y="7283573"/>
                                <a:pt x="7153275" y="7571994"/>
                              </a:cubicBezTo>
                              <a:cubicBezTo>
                                <a:pt x="7131574" y="7860415"/>
                                <a:pt x="7170786" y="7827952"/>
                                <a:pt x="7153275" y="8036941"/>
                              </a:cubicBezTo>
                              <a:cubicBezTo>
                                <a:pt x="7135764" y="8245930"/>
                                <a:pt x="7186716" y="8492933"/>
                                <a:pt x="7153275" y="8900414"/>
                              </a:cubicBezTo>
                              <a:cubicBezTo>
                                <a:pt x="7119834" y="9307895"/>
                                <a:pt x="7143087" y="9189942"/>
                                <a:pt x="7153275" y="9365361"/>
                              </a:cubicBezTo>
                              <a:cubicBezTo>
                                <a:pt x="7163463" y="9540780"/>
                                <a:pt x="7134919" y="9720689"/>
                                <a:pt x="7153275" y="9963150"/>
                              </a:cubicBezTo>
                              <a:cubicBezTo>
                                <a:pt x="7043749" y="9962222"/>
                                <a:pt x="6821798" y="9971600"/>
                                <a:pt x="6646043" y="9963150"/>
                              </a:cubicBezTo>
                              <a:cubicBezTo>
                                <a:pt x="6470288" y="9954700"/>
                                <a:pt x="6427668" y="9981122"/>
                                <a:pt x="6210343" y="9963150"/>
                              </a:cubicBezTo>
                              <a:cubicBezTo>
                                <a:pt x="5993018" y="9945178"/>
                                <a:pt x="5838753" y="9936386"/>
                                <a:pt x="5631578" y="9963150"/>
                              </a:cubicBezTo>
                              <a:cubicBezTo>
                                <a:pt x="5424403" y="9989914"/>
                                <a:pt x="5193158" y="9937179"/>
                                <a:pt x="4981281" y="9963150"/>
                              </a:cubicBezTo>
                              <a:cubicBezTo>
                                <a:pt x="4769404" y="9989121"/>
                                <a:pt x="4686876" y="9968509"/>
                                <a:pt x="4474048" y="9963150"/>
                              </a:cubicBezTo>
                              <a:cubicBezTo>
                                <a:pt x="4261220" y="9957791"/>
                                <a:pt x="4141878" y="9972556"/>
                                <a:pt x="4038349" y="9963150"/>
                              </a:cubicBezTo>
                              <a:cubicBezTo>
                                <a:pt x="3934820" y="9953744"/>
                                <a:pt x="3631179" y="9984481"/>
                                <a:pt x="3459584" y="9963150"/>
                              </a:cubicBezTo>
                              <a:cubicBezTo>
                                <a:pt x="3287990" y="9941819"/>
                                <a:pt x="3097402" y="9993939"/>
                                <a:pt x="2809286" y="9963150"/>
                              </a:cubicBezTo>
                              <a:cubicBezTo>
                                <a:pt x="2521170" y="9932361"/>
                                <a:pt x="2410751" y="9987758"/>
                                <a:pt x="2302054" y="9963150"/>
                              </a:cubicBezTo>
                              <a:cubicBezTo>
                                <a:pt x="2193357" y="9938542"/>
                                <a:pt x="1810137" y="9970276"/>
                                <a:pt x="1651756" y="9963150"/>
                              </a:cubicBezTo>
                              <a:cubicBezTo>
                                <a:pt x="1493375" y="9956024"/>
                                <a:pt x="1248664" y="9953745"/>
                                <a:pt x="929926" y="9963150"/>
                              </a:cubicBezTo>
                              <a:cubicBezTo>
                                <a:pt x="611188" y="9972556"/>
                                <a:pt x="388999" y="10000584"/>
                                <a:pt x="0" y="9963150"/>
                              </a:cubicBezTo>
                              <a:cubicBezTo>
                                <a:pt x="-15870" y="9848776"/>
                                <a:pt x="25089" y="9657410"/>
                                <a:pt x="0" y="9398572"/>
                              </a:cubicBezTo>
                              <a:cubicBezTo>
                                <a:pt x="-25089" y="9139734"/>
                                <a:pt x="21745" y="8878652"/>
                                <a:pt x="0" y="8535099"/>
                              </a:cubicBezTo>
                              <a:cubicBezTo>
                                <a:pt x="-21745" y="8191546"/>
                                <a:pt x="-32284" y="8185591"/>
                                <a:pt x="0" y="7870889"/>
                              </a:cubicBezTo>
                              <a:cubicBezTo>
                                <a:pt x="32284" y="7556187"/>
                                <a:pt x="8981" y="7618666"/>
                                <a:pt x="0" y="7505573"/>
                              </a:cubicBezTo>
                              <a:cubicBezTo>
                                <a:pt x="-8981" y="7392480"/>
                                <a:pt x="-15954" y="7219128"/>
                                <a:pt x="0" y="7140257"/>
                              </a:cubicBezTo>
                              <a:cubicBezTo>
                                <a:pt x="15954" y="7061386"/>
                                <a:pt x="16476" y="6893438"/>
                                <a:pt x="0" y="6774942"/>
                              </a:cubicBezTo>
                              <a:cubicBezTo>
                                <a:pt x="-16476" y="6656447"/>
                                <a:pt x="-1310" y="6244850"/>
                                <a:pt x="0" y="6110732"/>
                              </a:cubicBezTo>
                              <a:cubicBezTo>
                                <a:pt x="1310" y="5976614"/>
                                <a:pt x="-23477" y="5699485"/>
                                <a:pt x="0" y="5546154"/>
                              </a:cubicBezTo>
                              <a:cubicBezTo>
                                <a:pt x="23477" y="5392823"/>
                                <a:pt x="13149" y="5253774"/>
                                <a:pt x="0" y="4981575"/>
                              </a:cubicBezTo>
                              <a:cubicBezTo>
                                <a:pt x="-13149" y="4709376"/>
                                <a:pt x="3053" y="4773405"/>
                                <a:pt x="0" y="4616260"/>
                              </a:cubicBezTo>
                              <a:cubicBezTo>
                                <a:pt x="-3053" y="4459116"/>
                                <a:pt x="8752" y="4344227"/>
                                <a:pt x="0" y="4250944"/>
                              </a:cubicBezTo>
                              <a:cubicBezTo>
                                <a:pt x="-8752" y="4157661"/>
                                <a:pt x="-2342" y="4014585"/>
                                <a:pt x="0" y="3885629"/>
                              </a:cubicBezTo>
                              <a:cubicBezTo>
                                <a:pt x="2342" y="3756673"/>
                                <a:pt x="-25541" y="3366586"/>
                                <a:pt x="0" y="3022156"/>
                              </a:cubicBezTo>
                              <a:cubicBezTo>
                                <a:pt x="25541" y="2677726"/>
                                <a:pt x="-19119" y="2663276"/>
                                <a:pt x="0" y="2457577"/>
                              </a:cubicBezTo>
                              <a:cubicBezTo>
                                <a:pt x="19119" y="2251878"/>
                                <a:pt x="32603" y="2046710"/>
                                <a:pt x="0" y="1793367"/>
                              </a:cubicBezTo>
                              <a:cubicBezTo>
                                <a:pt x="-32603" y="1540024"/>
                                <a:pt x="-16499" y="1326222"/>
                                <a:pt x="0" y="929894"/>
                              </a:cubicBezTo>
                              <a:cubicBezTo>
                                <a:pt x="16499" y="533566"/>
                                <a:pt x="3523" y="376344"/>
                                <a:pt x="0" y="0"/>
                              </a:cubicBezTo>
                              <a:close/>
                            </a:path>
                          </a:pathLst>
                        </a:custGeom>
                        <a:noFill/>
                        <a:ln>
                          <a:extLst>
                            <a:ext uri="{C807C97D-BFC1-408E-A445-0C87EB9F89A2}">
                              <ask:lineSketchStyleProps xmlns:ask="http://schemas.microsoft.com/office/drawing/2018/sketchyshapes" sd="424375866">
                                <a:prstGeom prst="rect">
                                  <a:avLst/>
                                </a:prstGeom>
                                <ask:type>
                                  <ask:lineSketchFreehand/>
                                </ask:type>
                              </ask:lineSketchStyleProps>
                            </a:ext>
                          </a:extLs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hteck 7" style="position:absolute;margin-left:-55.95pt;margin-top:-35pt;width:563.25pt;height:784.5pt;z-index:2516695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spid="_x0000_s1026" filled="f" strokecolor="#1f3763 [1604]" strokeweight="1pt" w14:anchorId="13258B1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">
                <w10:wrap anchorx="margin"/>
              </v:rect>
            </w:pict>
          </mc:Fallback>
        </mc:AlternateContent>
      </w:r>
    </w:p>
    <w:p w:rsidRPr="0062061F" w:rsidR="000B4F79" w:rsidP="00812DFA" w:rsidRDefault="000B4F79" w14:paraId="29FA8B67" w14:textId="6690D8EC">
      <w:pPr>
        <w:jc w:val="both"/>
        <w:rPr>
          <w:rFonts w:ascii="Hadassah Friedlaender" w:hAnsi="Hadassah Friedlaender" w:cs="Hadassah Friedlaender"/>
          <w:color w:val="2F5496" w:themeColor="accent1" w:themeShade="BF"/>
          <w:sz w:val="24"/>
          <w:szCs w:val="24"/>
        </w:rPr>
      </w:pPr>
      <w:r w:rsidRPr="0062061F">
        <w:rPr>
          <w:rFonts w:ascii="Hadassah Friedlaender" w:hAnsi="Hadassah Friedlaender" w:cs="Hadassah Friedlaender"/>
          <w:color w:val="2F5496" w:themeColor="accent1" w:themeShade="BF"/>
          <w:sz w:val="24"/>
          <w:szCs w:val="24"/>
        </w:rPr>
        <w:t xml:space="preserve">Was motiviert mich Nachhaltigkeit thematisch und didaktisch in meine Lehre zu integrieren? </w:t>
      </w:r>
    </w:p>
    <w:p w:rsidR="000B4F79" w:rsidP="00023E13" w:rsidRDefault="000B4F79" w14:paraId="738E0248" w14:textId="2E8B18AB">
      <w:pPr>
        <w:jc w:val="both"/>
        <w:rPr>
          <w:rFonts w:ascii="Hadassah Friedlaender" w:hAnsi="Hadassah Friedlaender" w:cs="Hadassah Friedlaender"/>
          <w:color w:val="2F5496" w:themeColor="accent1" w:themeShade="BF"/>
        </w:rPr>
      </w:pPr>
    </w:p>
    <w:p w:rsidR="000B4F79" w:rsidP="00023E13" w:rsidRDefault="000B4F79" w14:paraId="293E2E24" w14:textId="49EA2AB7">
      <w:pPr>
        <w:jc w:val="both"/>
        <w:rPr>
          <w:rFonts w:ascii="Hadassah Friedlaender" w:hAnsi="Hadassah Friedlaender" w:cs="Hadassah Friedlaender"/>
          <w:color w:val="2F5496" w:themeColor="accent1" w:themeShade="BF"/>
        </w:rPr>
      </w:pPr>
    </w:p>
    <w:p w:rsidR="000B4F79" w:rsidP="00023E13" w:rsidRDefault="000B4F79" w14:paraId="37758985" w14:textId="33298165">
      <w:pPr>
        <w:jc w:val="both"/>
        <w:rPr>
          <w:rFonts w:ascii="Hadassah Friedlaender" w:hAnsi="Hadassah Friedlaender" w:cs="Hadassah Friedlaender"/>
          <w:color w:val="2F5496" w:themeColor="accent1" w:themeShade="BF"/>
        </w:rPr>
      </w:pPr>
    </w:p>
    <w:p w:rsidR="000B4F79" w:rsidP="00023E13" w:rsidRDefault="000B4F79" w14:paraId="5A55BD82" w14:textId="2653F873">
      <w:pPr>
        <w:jc w:val="both"/>
        <w:rPr>
          <w:rFonts w:ascii="Hadassah Friedlaender" w:hAnsi="Hadassah Friedlaender" w:cs="Hadassah Friedlaender"/>
          <w:color w:val="2F5496" w:themeColor="accent1" w:themeShade="BF"/>
        </w:rPr>
      </w:pPr>
    </w:p>
    <w:p w:rsidR="000B4F79" w:rsidP="00023E13" w:rsidRDefault="000B4F79" w14:paraId="7E6F0D8B" w14:textId="05678F6D">
      <w:pPr>
        <w:jc w:val="both"/>
        <w:rPr>
          <w:rFonts w:ascii="Hadassah Friedlaender" w:hAnsi="Hadassah Friedlaender" w:cs="Hadassah Friedlaender"/>
          <w:color w:val="2F5496" w:themeColor="accent1" w:themeShade="BF"/>
        </w:rPr>
      </w:pPr>
    </w:p>
    <w:p w:rsidR="000B4F79" w:rsidP="00023E13" w:rsidRDefault="000B4F79" w14:paraId="70F5FADF" w14:textId="27A638A5">
      <w:pPr>
        <w:jc w:val="both"/>
        <w:rPr>
          <w:rFonts w:ascii="Hadassah Friedlaender" w:hAnsi="Hadassah Friedlaender" w:cs="Hadassah Friedlaender"/>
          <w:color w:val="2F5496" w:themeColor="accent1" w:themeShade="BF"/>
        </w:rPr>
      </w:pPr>
    </w:p>
    <w:p w:rsidR="000B4F79" w:rsidP="00023E13" w:rsidRDefault="000B4F79" w14:paraId="2ED7E0B1" w14:textId="2AD3BC78">
      <w:pPr>
        <w:jc w:val="both"/>
        <w:rPr>
          <w:rFonts w:ascii="Hadassah Friedlaender" w:hAnsi="Hadassah Friedlaender" w:cs="Hadassah Friedlaender"/>
          <w:color w:val="2F5496" w:themeColor="accent1" w:themeShade="BF"/>
        </w:rPr>
      </w:pPr>
    </w:p>
    <w:p w:rsidR="000B4F79" w:rsidP="00023E13" w:rsidRDefault="000B4F79" w14:paraId="17F21D17" w14:textId="3E52B87F">
      <w:pPr>
        <w:jc w:val="both"/>
        <w:rPr>
          <w:rFonts w:ascii="Hadassah Friedlaender" w:hAnsi="Hadassah Friedlaender" w:cs="Hadassah Friedlaender"/>
          <w:color w:val="2F5496" w:themeColor="accent1" w:themeShade="BF"/>
        </w:rPr>
      </w:pPr>
    </w:p>
    <w:p w:rsidR="000B4F79" w:rsidP="00023E13" w:rsidRDefault="000B4F79" w14:paraId="067CC25F" w14:textId="7B396F01">
      <w:pPr>
        <w:jc w:val="both"/>
        <w:rPr>
          <w:rFonts w:ascii="Hadassah Friedlaender" w:hAnsi="Hadassah Friedlaender" w:cs="Hadassah Friedlaender"/>
          <w:color w:val="2F5496" w:themeColor="accent1" w:themeShade="BF"/>
        </w:rPr>
      </w:pPr>
    </w:p>
    <w:p w:rsidR="000B4F79" w:rsidP="00023E13" w:rsidRDefault="000B4F79" w14:paraId="656477EA" w14:textId="5A594444">
      <w:pPr>
        <w:jc w:val="both"/>
        <w:rPr>
          <w:rFonts w:ascii="Hadassah Friedlaender" w:hAnsi="Hadassah Friedlaender" w:cs="Hadassah Friedlaender"/>
          <w:color w:val="2F5496" w:themeColor="accent1" w:themeShade="BF"/>
        </w:rPr>
      </w:pPr>
    </w:p>
    <w:p w:rsidR="000B4F79" w:rsidP="00023E13" w:rsidRDefault="000B4F79" w14:paraId="2D9CD300" w14:textId="745768DC">
      <w:pPr>
        <w:jc w:val="both"/>
        <w:rPr>
          <w:rFonts w:ascii="Hadassah Friedlaender" w:hAnsi="Hadassah Friedlaender" w:cs="Hadassah Friedlaender"/>
          <w:color w:val="2F5496" w:themeColor="accent1" w:themeShade="BF"/>
        </w:rPr>
      </w:pPr>
    </w:p>
    <w:p w:rsidR="000B4F79" w:rsidP="00023E13" w:rsidRDefault="000B4F79" w14:paraId="585EB329" w14:textId="440C13D2">
      <w:pPr>
        <w:jc w:val="both"/>
        <w:rPr>
          <w:rFonts w:ascii="Hadassah Friedlaender" w:hAnsi="Hadassah Friedlaender" w:cs="Hadassah Friedlaender"/>
          <w:color w:val="2F5496" w:themeColor="accent1" w:themeShade="BF"/>
        </w:rPr>
      </w:pPr>
    </w:p>
    <w:p w:rsidR="000B4F79" w:rsidP="00023E13" w:rsidRDefault="000B4F79" w14:paraId="1E6136A8" w14:textId="3C6B6C7D">
      <w:pPr>
        <w:jc w:val="both"/>
        <w:rPr>
          <w:rFonts w:ascii="Hadassah Friedlaender" w:hAnsi="Hadassah Friedlaender" w:cs="Hadassah Friedlaender"/>
          <w:color w:val="2F5496" w:themeColor="accent1" w:themeShade="BF"/>
        </w:rPr>
      </w:pPr>
    </w:p>
    <w:p w:rsidR="00EF1FCF" w:rsidP="00023E13" w:rsidRDefault="00EF1FCF" w14:paraId="002DC8F0" w14:textId="77777777">
      <w:pPr>
        <w:jc w:val="both"/>
        <w:rPr>
          <w:rFonts w:ascii="Hadassah Friedlaender" w:hAnsi="Hadassah Friedlaender" w:cs="Hadassah Friedlaender"/>
          <w:color w:val="2F5496" w:themeColor="accent1" w:themeShade="BF"/>
        </w:rPr>
      </w:pPr>
    </w:p>
    <w:p w:rsidR="000B4F79" w:rsidP="00023E13" w:rsidRDefault="000B4F79" w14:paraId="04E31E65" w14:textId="1811CA8E">
      <w:pPr>
        <w:jc w:val="both"/>
        <w:rPr>
          <w:rFonts w:ascii="Hadassah Friedlaender" w:hAnsi="Hadassah Friedlaender" w:cs="Hadassah Friedlaender"/>
          <w:color w:val="2F5496" w:themeColor="accent1" w:themeShade="BF"/>
        </w:rPr>
      </w:pPr>
    </w:p>
    <w:p w:rsidR="000B4F79" w:rsidP="00023E13" w:rsidRDefault="000B4F79" w14:paraId="7D947675" w14:textId="439174A5">
      <w:pPr>
        <w:jc w:val="both"/>
        <w:rPr>
          <w:rFonts w:ascii="Hadassah Friedlaender" w:hAnsi="Hadassah Friedlaender" w:cs="Hadassah Friedlaender"/>
          <w:color w:val="2F5496" w:themeColor="accent1" w:themeShade="BF"/>
        </w:rPr>
      </w:pPr>
    </w:p>
    <w:p w:rsidR="000B4F79" w:rsidP="00023E13" w:rsidRDefault="000B4F79" w14:paraId="3E34A772" w14:textId="0508A186">
      <w:pPr>
        <w:jc w:val="both"/>
        <w:rPr>
          <w:rFonts w:ascii="Hadassah Friedlaender" w:hAnsi="Hadassah Friedlaender" w:cs="Hadassah Friedlaender"/>
          <w:color w:val="2F5496" w:themeColor="accent1" w:themeShade="BF"/>
        </w:rPr>
      </w:pPr>
    </w:p>
    <w:p w:rsidR="000B4F79" w:rsidP="00023E13" w:rsidRDefault="000B4F79" w14:paraId="372954BE" w14:textId="47A4C64E">
      <w:pPr>
        <w:jc w:val="both"/>
        <w:rPr>
          <w:rFonts w:ascii="Hadassah Friedlaender" w:hAnsi="Hadassah Friedlaender" w:cs="Hadassah Friedlaender"/>
          <w:color w:val="2F5496" w:themeColor="accent1" w:themeShade="BF"/>
        </w:rPr>
      </w:pPr>
    </w:p>
    <w:p w:rsidRPr="00D54775" w:rsidR="000B4F79" w:rsidP="00023E13" w:rsidRDefault="000B4F79" w14:paraId="17586A8A" w14:textId="77777777">
      <w:pPr>
        <w:jc w:val="both"/>
        <w:rPr>
          <w:rFonts w:ascii="Hadassah Friedlaender" w:hAnsi="Hadassah Friedlaender" w:cs="Hadassah Friedlaender"/>
          <w:color w:val="2F5496" w:themeColor="accent1" w:themeShade="BF"/>
        </w:rPr>
      </w:pPr>
    </w:p>
    <w:p w:rsidRPr="00D54775" w:rsidR="00845213" w:rsidP="00023E13" w:rsidRDefault="00845213" w14:paraId="49C941E0" w14:textId="7C0CBE0C">
      <w:pPr>
        <w:jc w:val="both"/>
        <w:rPr>
          <w:rFonts w:ascii="Hadassah Friedlaender" w:hAnsi="Hadassah Friedlaender" w:cs="Hadassah Friedlaender"/>
          <w:color w:val="2F5496" w:themeColor="accent1" w:themeShade="BF"/>
        </w:rPr>
      </w:pPr>
    </w:p>
    <w:p w:rsidRPr="0062061F" w:rsidR="00845213" w:rsidP="00023E13" w:rsidRDefault="00845213" w14:paraId="6413DDC9" w14:textId="19CA782C">
      <w:pPr>
        <w:jc w:val="both"/>
        <w:rPr>
          <w:rFonts w:ascii="Hadassah Friedlaender" w:hAnsi="Hadassah Friedlaender" w:cs="Hadassah Friedlaender"/>
          <w:color w:val="2F5496" w:themeColor="accent1" w:themeShade="BF"/>
          <w:sz w:val="24"/>
          <w:szCs w:val="24"/>
        </w:rPr>
      </w:pPr>
    </w:p>
    <w:p w:rsidRPr="0062061F" w:rsidR="00C17323" w:rsidP="00023E13" w:rsidRDefault="008664AD" w14:paraId="52E0A5EB" w14:textId="08695CAB">
      <w:pPr>
        <w:jc w:val="both"/>
        <w:rPr>
          <w:rFonts w:ascii="Hadassah Friedlaender" w:hAnsi="Hadassah Friedlaender" w:cs="Hadassah Friedlaender"/>
          <w:color w:val="2F5496" w:themeColor="accent1" w:themeShade="BF"/>
          <w:sz w:val="24"/>
          <w:szCs w:val="24"/>
        </w:rPr>
      </w:pPr>
      <w:r w:rsidRPr="0062061F">
        <w:rPr>
          <w:rFonts w:ascii="Hadassah Friedlaender" w:hAnsi="Hadassah Friedlaender" w:cs="Hadassah Friedlaender"/>
          <w:color w:val="2F5496" w:themeColor="accent1" w:themeShade="BF"/>
          <w:sz w:val="24"/>
          <w:szCs w:val="24"/>
        </w:rPr>
        <w:t xml:space="preserve">Was möchte ich für mich aus dem Klausurtag mitnehmen? </w:t>
      </w:r>
    </w:p>
    <w:p w:rsidRPr="00D54775" w:rsidR="00C17323" w:rsidP="00023E13" w:rsidRDefault="00C17323" w14:paraId="23D0D3F9" w14:textId="3C13D9D2">
      <w:pPr>
        <w:jc w:val="both"/>
        <w:rPr>
          <w:rFonts w:ascii="Hadassah Friedlaender" w:hAnsi="Hadassah Friedlaender" w:cs="Hadassah Friedlaender"/>
          <w:color w:val="2F5496" w:themeColor="accent1" w:themeShade="BF"/>
        </w:rPr>
      </w:pPr>
    </w:p>
    <w:p w:rsidRPr="00D54775" w:rsidR="00C17323" w:rsidP="00023E13" w:rsidRDefault="00C17323" w14:paraId="25670C80" w14:textId="7A50E263">
      <w:pPr>
        <w:jc w:val="both"/>
        <w:rPr>
          <w:rFonts w:ascii="Hadassah Friedlaender" w:hAnsi="Hadassah Friedlaender" w:cs="Hadassah Friedlaender"/>
          <w:color w:val="2F5496" w:themeColor="accent1" w:themeShade="BF"/>
        </w:rPr>
      </w:pPr>
    </w:p>
    <w:p w:rsidRPr="00D54775" w:rsidR="00C17323" w:rsidP="00023E13" w:rsidRDefault="00C17323" w14:paraId="19ABF212" w14:textId="74724BAB">
      <w:pPr>
        <w:jc w:val="both"/>
        <w:rPr>
          <w:rFonts w:ascii="Hadassah Friedlaender" w:hAnsi="Hadassah Friedlaender" w:cs="Hadassah Friedlaender"/>
          <w:color w:val="2F5496" w:themeColor="accent1" w:themeShade="BF"/>
        </w:rPr>
      </w:pPr>
    </w:p>
    <w:p w:rsidRPr="00D54775" w:rsidR="00C17323" w:rsidP="00023E13" w:rsidRDefault="00C17323" w14:paraId="5FCDC2A0" w14:textId="73B0565A">
      <w:pPr>
        <w:jc w:val="both"/>
        <w:rPr>
          <w:rFonts w:ascii="Hadassah Friedlaender" w:hAnsi="Hadassah Friedlaender" w:cs="Hadassah Friedlaender"/>
          <w:color w:val="2F5496" w:themeColor="accent1" w:themeShade="BF"/>
        </w:rPr>
      </w:pPr>
    </w:p>
    <w:p w:rsidRPr="00D54775" w:rsidR="00C17323" w:rsidP="00023E13" w:rsidRDefault="00C17323" w14:paraId="4EEDBFEB" w14:textId="5604002F">
      <w:pPr>
        <w:jc w:val="both"/>
        <w:rPr>
          <w:rFonts w:ascii="Hadassah Friedlaender" w:hAnsi="Hadassah Friedlaender" w:cs="Hadassah Friedlaender"/>
          <w:color w:val="2F5496" w:themeColor="accent1" w:themeShade="BF"/>
        </w:rPr>
      </w:pPr>
    </w:p>
    <w:p w:rsidRPr="00D54775" w:rsidR="00C17323" w:rsidP="00023E13" w:rsidRDefault="00C17323" w14:paraId="1D858FE1" w14:textId="27ED6376">
      <w:pPr>
        <w:jc w:val="both"/>
        <w:rPr>
          <w:rFonts w:ascii="Hadassah Friedlaender" w:hAnsi="Hadassah Friedlaender" w:cs="Hadassah Friedlaender"/>
          <w:color w:val="2F5496" w:themeColor="accent1" w:themeShade="BF"/>
        </w:rPr>
      </w:pPr>
    </w:p>
    <w:p w:rsidRPr="00D54775" w:rsidR="00C17323" w:rsidP="00023E13" w:rsidRDefault="00C17323" w14:paraId="590D6C99" w14:textId="730C1567">
      <w:pPr>
        <w:jc w:val="both"/>
        <w:rPr>
          <w:rFonts w:ascii="Hadassah Friedlaender" w:hAnsi="Hadassah Friedlaender" w:cs="Hadassah Friedlaender"/>
          <w:color w:val="2F5496" w:themeColor="accent1" w:themeShade="BF"/>
        </w:rPr>
      </w:pPr>
    </w:p>
    <w:p w:rsidRPr="00D54775" w:rsidR="00C17323" w:rsidP="00023E13" w:rsidRDefault="00C17323" w14:paraId="319DF8DF" w14:textId="14613E95">
      <w:pPr>
        <w:jc w:val="both"/>
        <w:rPr>
          <w:rFonts w:ascii="Hadassah Friedlaender" w:hAnsi="Hadassah Friedlaender" w:cs="Hadassah Friedlaender"/>
          <w:color w:val="2F5496" w:themeColor="accent1" w:themeShade="BF"/>
        </w:rPr>
      </w:pPr>
    </w:p>
    <w:p w:rsidRPr="00D54775" w:rsidR="00C17323" w:rsidP="00023E13" w:rsidRDefault="00C17323" w14:paraId="71AA9D1D" w14:textId="395A4A36">
      <w:pPr>
        <w:jc w:val="both"/>
        <w:rPr>
          <w:rFonts w:ascii="Hadassah Friedlaender" w:hAnsi="Hadassah Friedlaender" w:cs="Hadassah Friedlaender"/>
          <w:color w:val="2F5496" w:themeColor="accent1" w:themeShade="BF"/>
        </w:rPr>
      </w:pPr>
    </w:p>
    <w:p w:rsidRPr="00D54775" w:rsidR="00C17323" w:rsidP="00023E13" w:rsidRDefault="00C17323" w14:paraId="57DDCA04" w14:textId="729BD178">
      <w:pPr>
        <w:jc w:val="both"/>
        <w:rPr>
          <w:rFonts w:ascii="Hadassah Friedlaender" w:hAnsi="Hadassah Friedlaender" w:cs="Hadassah Friedlaender"/>
          <w:color w:val="2F5496" w:themeColor="accent1" w:themeShade="BF"/>
        </w:rPr>
      </w:pPr>
    </w:p>
    <w:p w:rsidRPr="00D54775" w:rsidR="00C17323" w:rsidP="00023E13" w:rsidRDefault="00C17323" w14:paraId="7A7AE397" w14:textId="57533D92">
      <w:pPr>
        <w:jc w:val="both"/>
        <w:rPr>
          <w:rFonts w:ascii="Hadassah Friedlaender" w:hAnsi="Hadassah Friedlaender" w:cs="Hadassah Friedlaender"/>
          <w:color w:val="2F5496" w:themeColor="accent1" w:themeShade="BF"/>
        </w:rPr>
      </w:pPr>
    </w:p>
    <w:p w:rsidRPr="00D54775" w:rsidR="00C17323" w:rsidP="00203F32" w:rsidRDefault="00960817" w14:paraId="032A8708" w14:textId="5E4EC743">
      <w:pPr>
        <w:pStyle w:val="berschrift1"/>
        <w:rPr>
          <w:rFonts w:ascii="Hadassah Friedlaender" w:hAnsi="Hadassah Friedlaender" w:cs="Hadassah Friedlaender"/>
        </w:rPr>
      </w:pPr>
      <w:r w:rsidRPr="00D54775">
        <w:br w:type="page"/>
      </w:r>
      <w:bookmarkStart w:name="_Toc102721813" w:id="4"/>
      <w:r w:rsidRPr="00D54775">
        <w:rPr>
          <w:rFonts w:hint="cs" w:ascii="Hadassah Friedlaender" w:hAnsi="Hadassah Friedlaender" w:cs="Hadassah Friedlaender"/>
          <w:noProof/>
        </w:rPr>
        <w:lastRenderedPageBreak/>
        <mc:AlternateContent>
          <mc:Choice Requires="wps">
            <w:drawing>
              <wp:anchor distT="0" distB="0" distL="114300" distR="114300" simplePos="0" relativeHeight="251677696" behindDoc="0" locked="0" layoutInCell="1" allowOverlap="1" wp14:anchorId="70CD833E" wp14:editId="1F6C5CAC">
                <wp:simplePos x="0" y="0"/>
                <wp:positionH relativeFrom="margin">
                  <wp:align>center</wp:align>
                </wp:positionH>
                <wp:positionV relativeFrom="paragraph">
                  <wp:posOffset>-546100</wp:posOffset>
                </wp:positionV>
                <wp:extent cx="7153275" cy="9963150"/>
                <wp:effectExtent l="38100" t="19050" r="66675" b="38100"/>
                <wp:wrapNone/>
                <wp:docPr id="2" name="Rechteck 2"/>
                <wp:cNvGraphicFramePr/>
                <a:graphic xmlns:a="http://schemas.openxmlformats.org/drawingml/2006/main">
                  <a:graphicData uri="http://schemas.microsoft.com/office/word/2010/wordprocessingShape">
                    <wps:wsp>
                      <wps:cNvSpPr/>
                      <wps:spPr>
                        <a:xfrm>
                          <a:off x="0" y="0"/>
                          <a:ext cx="7153275" cy="9963150"/>
                        </a:xfrm>
                        <a:custGeom>
                          <a:avLst/>
                          <a:gdLst>
                            <a:gd name="connsiteX0" fmla="*/ 0 w 7153275"/>
                            <a:gd name="connsiteY0" fmla="*/ 0 h 9963150"/>
                            <a:gd name="connsiteX1" fmla="*/ 435699 w 7153275"/>
                            <a:gd name="connsiteY1" fmla="*/ 0 h 9963150"/>
                            <a:gd name="connsiteX2" fmla="*/ 1085997 w 7153275"/>
                            <a:gd name="connsiteY2" fmla="*/ 0 h 9963150"/>
                            <a:gd name="connsiteX3" fmla="*/ 1807828 w 7153275"/>
                            <a:gd name="connsiteY3" fmla="*/ 0 h 9963150"/>
                            <a:gd name="connsiteX4" fmla="*/ 2315060 w 7153275"/>
                            <a:gd name="connsiteY4" fmla="*/ 0 h 9963150"/>
                            <a:gd name="connsiteX5" fmla="*/ 2965358 w 7153275"/>
                            <a:gd name="connsiteY5" fmla="*/ 0 h 9963150"/>
                            <a:gd name="connsiteX6" fmla="*/ 3687188 w 7153275"/>
                            <a:gd name="connsiteY6" fmla="*/ 0 h 9963150"/>
                            <a:gd name="connsiteX7" fmla="*/ 4337486 w 7153275"/>
                            <a:gd name="connsiteY7" fmla="*/ 0 h 9963150"/>
                            <a:gd name="connsiteX8" fmla="*/ 4987784 w 7153275"/>
                            <a:gd name="connsiteY8" fmla="*/ 0 h 9963150"/>
                            <a:gd name="connsiteX9" fmla="*/ 5566549 w 7153275"/>
                            <a:gd name="connsiteY9" fmla="*/ 0 h 9963150"/>
                            <a:gd name="connsiteX10" fmla="*/ 6073781 w 7153275"/>
                            <a:gd name="connsiteY10" fmla="*/ 0 h 9963150"/>
                            <a:gd name="connsiteX11" fmla="*/ 7153275 w 7153275"/>
                            <a:gd name="connsiteY11" fmla="*/ 0 h 9963150"/>
                            <a:gd name="connsiteX12" fmla="*/ 7153275 w 7153275"/>
                            <a:gd name="connsiteY12" fmla="*/ 564579 h 9963150"/>
                            <a:gd name="connsiteX13" fmla="*/ 7153275 w 7153275"/>
                            <a:gd name="connsiteY13" fmla="*/ 1029526 h 9963150"/>
                            <a:gd name="connsiteX14" fmla="*/ 7153275 w 7153275"/>
                            <a:gd name="connsiteY14" fmla="*/ 1892999 h 9963150"/>
                            <a:gd name="connsiteX15" fmla="*/ 7153275 w 7153275"/>
                            <a:gd name="connsiteY15" fmla="*/ 2756472 h 9963150"/>
                            <a:gd name="connsiteX16" fmla="*/ 7153275 w 7153275"/>
                            <a:gd name="connsiteY16" fmla="*/ 3619945 h 9963150"/>
                            <a:gd name="connsiteX17" fmla="*/ 7153275 w 7153275"/>
                            <a:gd name="connsiteY17" fmla="*/ 4383786 h 9963150"/>
                            <a:gd name="connsiteX18" fmla="*/ 7153275 w 7153275"/>
                            <a:gd name="connsiteY18" fmla="*/ 4848733 h 9963150"/>
                            <a:gd name="connsiteX19" fmla="*/ 7153275 w 7153275"/>
                            <a:gd name="connsiteY19" fmla="*/ 5214049 h 9963150"/>
                            <a:gd name="connsiteX20" fmla="*/ 7153275 w 7153275"/>
                            <a:gd name="connsiteY20" fmla="*/ 5778627 h 9963150"/>
                            <a:gd name="connsiteX21" fmla="*/ 7153275 w 7153275"/>
                            <a:gd name="connsiteY21" fmla="*/ 6542469 h 9963150"/>
                            <a:gd name="connsiteX22" fmla="*/ 7153275 w 7153275"/>
                            <a:gd name="connsiteY22" fmla="*/ 6907784 h 9963150"/>
                            <a:gd name="connsiteX23" fmla="*/ 7153275 w 7153275"/>
                            <a:gd name="connsiteY23" fmla="*/ 7571994 h 9963150"/>
                            <a:gd name="connsiteX24" fmla="*/ 7153275 w 7153275"/>
                            <a:gd name="connsiteY24" fmla="*/ 8036941 h 9963150"/>
                            <a:gd name="connsiteX25" fmla="*/ 7153275 w 7153275"/>
                            <a:gd name="connsiteY25" fmla="*/ 8900414 h 9963150"/>
                            <a:gd name="connsiteX26" fmla="*/ 7153275 w 7153275"/>
                            <a:gd name="connsiteY26" fmla="*/ 9365361 h 9963150"/>
                            <a:gd name="connsiteX27" fmla="*/ 7153275 w 7153275"/>
                            <a:gd name="connsiteY27" fmla="*/ 9963150 h 9963150"/>
                            <a:gd name="connsiteX28" fmla="*/ 6646043 w 7153275"/>
                            <a:gd name="connsiteY28" fmla="*/ 9963150 h 9963150"/>
                            <a:gd name="connsiteX29" fmla="*/ 6210343 w 7153275"/>
                            <a:gd name="connsiteY29" fmla="*/ 9963150 h 9963150"/>
                            <a:gd name="connsiteX30" fmla="*/ 5631578 w 7153275"/>
                            <a:gd name="connsiteY30" fmla="*/ 9963150 h 9963150"/>
                            <a:gd name="connsiteX31" fmla="*/ 4981281 w 7153275"/>
                            <a:gd name="connsiteY31" fmla="*/ 9963150 h 9963150"/>
                            <a:gd name="connsiteX32" fmla="*/ 4474048 w 7153275"/>
                            <a:gd name="connsiteY32" fmla="*/ 9963150 h 9963150"/>
                            <a:gd name="connsiteX33" fmla="*/ 4038349 w 7153275"/>
                            <a:gd name="connsiteY33" fmla="*/ 9963150 h 9963150"/>
                            <a:gd name="connsiteX34" fmla="*/ 3459584 w 7153275"/>
                            <a:gd name="connsiteY34" fmla="*/ 9963150 h 9963150"/>
                            <a:gd name="connsiteX35" fmla="*/ 2809286 w 7153275"/>
                            <a:gd name="connsiteY35" fmla="*/ 9963150 h 9963150"/>
                            <a:gd name="connsiteX36" fmla="*/ 2302054 w 7153275"/>
                            <a:gd name="connsiteY36" fmla="*/ 9963150 h 9963150"/>
                            <a:gd name="connsiteX37" fmla="*/ 1651756 w 7153275"/>
                            <a:gd name="connsiteY37" fmla="*/ 9963150 h 9963150"/>
                            <a:gd name="connsiteX38" fmla="*/ 929926 w 7153275"/>
                            <a:gd name="connsiteY38" fmla="*/ 9963150 h 9963150"/>
                            <a:gd name="connsiteX39" fmla="*/ 0 w 7153275"/>
                            <a:gd name="connsiteY39" fmla="*/ 9963150 h 9963150"/>
                            <a:gd name="connsiteX40" fmla="*/ 0 w 7153275"/>
                            <a:gd name="connsiteY40" fmla="*/ 9398572 h 9963150"/>
                            <a:gd name="connsiteX41" fmla="*/ 0 w 7153275"/>
                            <a:gd name="connsiteY41" fmla="*/ 8535099 h 9963150"/>
                            <a:gd name="connsiteX42" fmla="*/ 0 w 7153275"/>
                            <a:gd name="connsiteY42" fmla="*/ 7870889 h 9963150"/>
                            <a:gd name="connsiteX43" fmla="*/ 0 w 7153275"/>
                            <a:gd name="connsiteY43" fmla="*/ 7505573 h 9963150"/>
                            <a:gd name="connsiteX44" fmla="*/ 0 w 7153275"/>
                            <a:gd name="connsiteY44" fmla="*/ 7140257 h 9963150"/>
                            <a:gd name="connsiteX45" fmla="*/ 0 w 7153275"/>
                            <a:gd name="connsiteY45" fmla="*/ 6774942 h 9963150"/>
                            <a:gd name="connsiteX46" fmla="*/ 0 w 7153275"/>
                            <a:gd name="connsiteY46" fmla="*/ 6110732 h 9963150"/>
                            <a:gd name="connsiteX47" fmla="*/ 0 w 7153275"/>
                            <a:gd name="connsiteY47" fmla="*/ 5546154 h 9963150"/>
                            <a:gd name="connsiteX48" fmla="*/ 0 w 7153275"/>
                            <a:gd name="connsiteY48" fmla="*/ 4981575 h 9963150"/>
                            <a:gd name="connsiteX49" fmla="*/ 0 w 7153275"/>
                            <a:gd name="connsiteY49" fmla="*/ 4616260 h 9963150"/>
                            <a:gd name="connsiteX50" fmla="*/ 0 w 7153275"/>
                            <a:gd name="connsiteY50" fmla="*/ 4250944 h 9963150"/>
                            <a:gd name="connsiteX51" fmla="*/ 0 w 7153275"/>
                            <a:gd name="connsiteY51" fmla="*/ 3885629 h 9963150"/>
                            <a:gd name="connsiteX52" fmla="*/ 0 w 7153275"/>
                            <a:gd name="connsiteY52" fmla="*/ 3022156 h 9963150"/>
                            <a:gd name="connsiteX53" fmla="*/ 0 w 7153275"/>
                            <a:gd name="connsiteY53" fmla="*/ 2457577 h 9963150"/>
                            <a:gd name="connsiteX54" fmla="*/ 0 w 7153275"/>
                            <a:gd name="connsiteY54" fmla="*/ 1793367 h 9963150"/>
                            <a:gd name="connsiteX55" fmla="*/ 0 w 7153275"/>
                            <a:gd name="connsiteY55" fmla="*/ 929894 h 9963150"/>
                            <a:gd name="connsiteX56" fmla="*/ 0 w 7153275"/>
                            <a:gd name="connsiteY56" fmla="*/ 0 h 99631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7153275" h="9963150" extrusionOk="0">
                              <a:moveTo>
                                <a:pt x="0" y="0"/>
                              </a:moveTo>
                              <a:cubicBezTo>
                                <a:pt x="181874" y="-14860"/>
                                <a:pt x="228266" y="4273"/>
                                <a:pt x="435699" y="0"/>
                              </a:cubicBezTo>
                              <a:cubicBezTo>
                                <a:pt x="643132" y="-4273"/>
                                <a:pt x="922861" y="-6822"/>
                                <a:pt x="1085997" y="0"/>
                              </a:cubicBezTo>
                              <a:cubicBezTo>
                                <a:pt x="1249133" y="6822"/>
                                <a:pt x="1524039" y="10834"/>
                                <a:pt x="1807828" y="0"/>
                              </a:cubicBezTo>
                              <a:cubicBezTo>
                                <a:pt x="2091617" y="-10834"/>
                                <a:pt x="2194585" y="-1640"/>
                                <a:pt x="2315060" y="0"/>
                              </a:cubicBezTo>
                              <a:cubicBezTo>
                                <a:pt x="2435535" y="1640"/>
                                <a:pt x="2747002" y="-15298"/>
                                <a:pt x="2965358" y="0"/>
                              </a:cubicBezTo>
                              <a:cubicBezTo>
                                <a:pt x="3183714" y="15298"/>
                                <a:pt x="3501620" y="16551"/>
                                <a:pt x="3687188" y="0"/>
                              </a:cubicBezTo>
                              <a:cubicBezTo>
                                <a:pt x="3872756" y="-16551"/>
                                <a:pt x="4164170" y="30914"/>
                                <a:pt x="4337486" y="0"/>
                              </a:cubicBezTo>
                              <a:cubicBezTo>
                                <a:pt x="4510802" y="-30914"/>
                                <a:pt x="4834742" y="9639"/>
                                <a:pt x="4987784" y="0"/>
                              </a:cubicBezTo>
                              <a:cubicBezTo>
                                <a:pt x="5140826" y="-9639"/>
                                <a:pt x="5285312" y="-15335"/>
                                <a:pt x="5566549" y="0"/>
                              </a:cubicBezTo>
                              <a:cubicBezTo>
                                <a:pt x="5847787" y="15335"/>
                                <a:pt x="5825372" y="14307"/>
                                <a:pt x="6073781" y="0"/>
                              </a:cubicBezTo>
                              <a:cubicBezTo>
                                <a:pt x="6322190" y="-14307"/>
                                <a:pt x="6663968" y="40148"/>
                                <a:pt x="7153275" y="0"/>
                              </a:cubicBezTo>
                              <a:cubicBezTo>
                                <a:pt x="7134543" y="122584"/>
                                <a:pt x="7142603" y="394907"/>
                                <a:pt x="7153275" y="564579"/>
                              </a:cubicBezTo>
                              <a:cubicBezTo>
                                <a:pt x="7163947" y="734251"/>
                                <a:pt x="7175075" y="858162"/>
                                <a:pt x="7153275" y="1029526"/>
                              </a:cubicBezTo>
                              <a:cubicBezTo>
                                <a:pt x="7131475" y="1200890"/>
                                <a:pt x="7141737" y="1703734"/>
                                <a:pt x="7153275" y="1892999"/>
                              </a:cubicBezTo>
                              <a:cubicBezTo>
                                <a:pt x="7164813" y="2082264"/>
                                <a:pt x="7148682" y="2396466"/>
                                <a:pt x="7153275" y="2756472"/>
                              </a:cubicBezTo>
                              <a:cubicBezTo>
                                <a:pt x="7157868" y="3116478"/>
                                <a:pt x="7121296" y="3351030"/>
                                <a:pt x="7153275" y="3619945"/>
                              </a:cubicBezTo>
                              <a:cubicBezTo>
                                <a:pt x="7185254" y="3888860"/>
                                <a:pt x="7191162" y="4191072"/>
                                <a:pt x="7153275" y="4383786"/>
                              </a:cubicBezTo>
                              <a:cubicBezTo>
                                <a:pt x="7115388" y="4576500"/>
                                <a:pt x="7131312" y="4626682"/>
                                <a:pt x="7153275" y="4848733"/>
                              </a:cubicBezTo>
                              <a:cubicBezTo>
                                <a:pt x="7175238" y="5070784"/>
                                <a:pt x="7166804" y="5140302"/>
                                <a:pt x="7153275" y="5214049"/>
                              </a:cubicBezTo>
                              <a:cubicBezTo>
                                <a:pt x="7139746" y="5287796"/>
                                <a:pt x="7142468" y="5556869"/>
                                <a:pt x="7153275" y="5778627"/>
                              </a:cubicBezTo>
                              <a:cubicBezTo>
                                <a:pt x="7164082" y="6000385"/>
                                <a:pt x="7182407" y="6186564"/>
                                <a:pt x="7153275" y="6542469"/>
                              </a:cubicBezTo>
                              <a:cubicBezTo>
                                <a:pt x="7124143" y="6898374"/>
                                <a:pt x="7137803" y="6760599"/>
                                <a:pt x="7153275" y="6907784"/>
                              </a:cubicBezTo>
                              <a:cubicBezTo>
                                <a:pt x="7168747" y="7054969"/>
                                <a:pt x="7174977" y="7283573"/>
                                <a:pt x="7153275" y="7571994"/>
                              </a:cubicBezTo>
                              <a:cubicBezTo>
                                <a:pt x="7131574" y="7860415"/>
                                <a:pt x="7170786" y="7827952"/>
                                <a:pt x="7153275" y="8036941"/>
                              </a:cubicBezTo>
                              <a:cubicBezTo>
                                <a:pt x="7135764" y="8245930"/>
                                <a:pt x="7186716" y="8492933"/>
                                <a:pt x="7153275" y="8900414"/>
                              </a:cubicBezTo>
                              <a:cubicBezTo>
                                <a:pt x="7119834" y="9307895"/>
                                <a:pt x="7143087" y="9189942"/>
                                <a:pt x="7153275" y="9365361"/>
                              </a:cubicBezTo>
                              <a:cubicBezTo>
                                <a:pt x="7163463" y="9540780"/>
                                <a:pt x="7134919" y="9720689"/>
                                <a:pt x="7153275" y="9963150"/>
                              </a:cubicBezTo>
                              <a:cubicBezTo>
                                <a:pt x="7043749" y="9962222"/>
                                <a:pt x="6821798" y="9971600"/>
                                <a:pt x="6646043" y="9963150"/>
                              </a:cubicBezTo>
                              <a:cubicBezTo>
                                <a:pt x="6470288" y="9954700"/>
                                <a:pt x="6427668" y="9981122"/>
                                <a:pt x="6210343" y="9963150"/>
                              </a:cubicBezTo>
                              <a:cubicBezTo>
                                <a:pt x="5993018" y="9945178"/>
                                <a:pt x="5838753" y="9936386"/>
                                <a:pt x="5631578" y="9963150"/>
                              </a:cubicBezTo>
                              <a:cubicBezTo>
                                <a:pt x="5424403" y="9989914"/>
                                <a:pt x="5193158" y="9937179"/>
                                <a:pt x="4981281" y="9963150"/>
                              </a:cubicBezTo>
                              <a:cubicBezTo>
                                <a:pt x="4769404" y="9989121"/>
                                <a:pt x="4686876" y="9968509"/>
                                <a:pt x="4474048" y="9963150"/>
                              </a:cubicBezTo>
                              <a:cubicBezTo>
                                <a:pt x="4261220" y="9957791"/>
                                <a:pt x="4141878" y="9972556"/>
                                <a:pt x="4038349" y="9963150"/>
                              </a:cubicBezTo>
                              <a:cubicBezTo>
                                <a:pt x="3934820" y="9953744"/>
                                <a:pt x="3631179" y="9984481"/>
                                <a:pt x="3459584" y="9963150"/>
                              </a:cubicBezTo>
                              <a:cubicBezTo>
                                <a:pt x="3287990" y="9941819"/>
                                <a:pt x="3097402" y="9993939"/>
                                <a:pt x="2809286" y="9963150"/>
                              </a:cubicBezTo>
                              <a:cubicBezTo>
                                <a:pt x="2521170" y="9932361"/>
                                <a:pt x="2410751" y="9987758"/>
                                <a:pt x="2302054" y="9963150"/>
                              </a:cubicBezTo>
                              <a:cubicBezTo>
                                <a:pt x="2193357" y="9938542"/>
                                <a:pt x="1810137" y="9970276"/>
                                <a:pt x="1651756" y="9963150"/>
                              </a:cubicBezTo>
                              <a:cubicBezTo>
                                <a:pt x="1493375" y="9956024"/>
                                <a:pt x="1248664" y="9953745"/>
                                <a:pt x="929926" y="9963150"/>
                              </a:cubicBezTo>
                              <a:cubicBezTo>
                                <a:pt x="611188" y="9972556"/>
                                <a:pt x="388999" y="10000584"/>
                                <a:pt x="0" y="9963150"/>
                              </a:cubicBezTo>
                              <a:cubicBezTo>
                                <a:pt x="-15870" y="9848776"/>
                                <a:pt x="25089" y="9657410"/>
                                <a:pt x="0" y="9398572"/>
                              </a:cubicBezTo>
                              <a:cubicBezTo>
                                <a:pt x="-25089" y="9139734"/>
                                <a:pt x="21745" y="8878652"/>
                                <a:pt x="0" y="8535099"/>
                              </a:cubicBezTo>
                              <a:cubicBezTo>
                                <a:pt x="-21745" y="8191546"/>
                                <a:pt x="-32284" y="8185591"/>
                                <a:pt x="0" y="7870889"/>
                              </a:cubicBezTo>
                              <a:cubicBezTo>
                                <a:pt x="32284" y="7556187"/>
                                <a:pt x="8981" y="7618666"/>
                                <a:pt x="0" y="7505573"/>
                              </a:cubicBezTo>
                              <a:cubicBezTo>
                                <a:pt x="-8981" y="7392480"/>
                                <a:pt x="-15954" y="7219128"/>
                                <a:pt x="0" y="7140257"/>
                              </a:cubicBezTo>
                              <a:cubicBezTo>
                                <a:pt x="15954" y="7061386"/>
                                <a:pt x="16476" y="6893438"/>
                                <a:pt x="0" y="6774942"/>
                              </a:cubicBezTo>
                              <a:cubicBezTo>
                                <a:pt x="-16476" y="6656447"/>
                                <a:pt x="-1310" y="6244850"/>
                                <a:pt x="0" y="6110732"/>
                              </a:cubicBezTo>
                              <a:cubicBezTo>
                                <a:pt x="1310" y="5976614"/>
                                <a:pt x="-23477" y="5699485"/>
                                <a:pt x="0" y="5546154"/>
                              </a:cubicBezTo>
                              <a:cubicBezTo>
                                <a:pt x="23477" y="5392823"/>
                                <a:pt x="13149" y="5253774"/>
                                <a:pt x="0" y="4981575"/>
                              </a:cubicBezTo>
                              <a:cubicBezTo>
                                <a:pt x="-13149" y="4709376"/>
                                <a:pt x="3053" y="4773405"/>
                                <a:pt x="0" y="4616260"/>
                              </a:cubicBezTo>
                              <a:cubicBezTo>
                                <a:pt x="-3053" y="4459116"/>
                                <a:pt x="8752" y="4344227"/>
                                <a:pt x="0" y="4250944"/>
                              </a:cubicBezTo>
                              <a:cubicBezTo>
                                <a:pt x="-8752" y="4157661"/>
                                <a:pt x="-2342" y="4014585"/>
                                <a:pt x="0" y="3885629"/>
                              </a:cubicBezTo>
                              <a:cubicBezTo>
                                <a:pt x="2342" y="3756673"/>
                                <a:pt x="-25541" y="3366586"/>
                                <a:pt x="0" y="3022156"/>
                              </a:cubicBezTo>
                              <a:cubicBezTo>
                                <a:pt x="25541" y="2677726"/>
                                <a:pt x="-19119" y="2663276"/>
                                <a:pt x="0" y="2457577"/>
                              </a:cubicBezTo>
                              <a:cubicBezTo>
                                <a:pt x="19119" y="2251878"/>
                                <a:pt x="32603" y="2046710"/>
                                <a:pt x="0" y="1793367"/>
                              </a:cubicBezTo>
                              <a:cubicBezTo>
                                <a:pt x="-32603" y="1540024"/>
                                <a:pt x="-16499" y="1326222"/>
                                <a:pt x="0" y="929894"/>
                              </a:cubicBezTo>
                              <a:cubicBezTo>
                                <a:pt x="16499" y="533566"/>
                                <a:pt x="3523" y="376344"/>
                                <a:pt x="0" y="0"/>
                              </a:cubicBezTo>
                              <a:close/>
                            </a:path>
                          </a:pathLst>
                        </a:custGeom>
                        <a:noFill/>
                        <a:ln>
                          <a:extLst>
                            <a:ext uri="{C807C97D-BFC1-408E-A445-0C87EB9F89A2}">
                              <ask:lineSketchStyleProps xmlns:ask="http://schemas.microsoft.com/office/drawing/2018/sketchyshapes" sd="424375866">
                                <a:prstGeom prst="rect">
                                  <a:avLst/>
                                </a:prstGeom>
                                <ask:type>
                                  <ask:lineSketchFreehand/>
                                </ask:type>
                              </ask:lineSketchStyleProps>
                            </a:ext>
                          </a:extLs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hteck 2" style="position:absolute;margin-left:0;margin-top:-43pt;width:563.25pt;height:784.5pt;z-index:25167769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spid="_x0000_s1026" filled="f" strokecolor="#1f3763 [1604]" strokeweight="1pt" w14:anchorId="7B6016A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">
                <w10:wrap anchorx="margin"/>
              </v:rect>
            </w:pict>
          </mc:Fallback>
        </mc:AlternateContent>
      </w:r>
      <w:r w:rsidRPr="00D54775" w:rsidR="00023E13">
        <w:rPr>
          <w:rFonts w:hint="cs" w:ascii="Hadassah Friedlaender" w:hAnsi="Hadassah Friedlaender" w:cs="Hadassah Friedlaender"/>
        </w:rPr>
        <w:t>Inhaltliche Verknüpfungen</w:t>
      </w:r>
      <w:bookmarkEnd w:id="4"/>
      <w:r w:rsidRPr="00D54775" w:rsidR="00023E13">
        <w:rPr>
          <w:rFonts w:hint="cs" w:ascii="Hadassah Friedlaender" w:hAnsi="Hadassah Friedlaender" w:cs="Hadassah Friedlaender"/>
        </w:rPr>
        <w:t xml:space="preserve"> </w:t>
      </w:r>
    </w:p>
    <w:p w:rsidRPr="00D54775" w:rsidR="00203F32" w:rsidP="00E83FC7" w:rsidRDefault="00E83FC7" w14:paraId="3A3A4F24" w14:textId="3BCD4D48">
      <w:pPr>
        <w:pStyle w:val="StandardWeb"/>
        <w:rPr>
          <w:color w:val="2F5496" w:themeColor="accent1" w:themeShade="BF"/>
        </w:rPr>
      </w:pPr>
      <w:r w:rsidRPr="00D54775">
        <w:rPr>
          <w:color w:val="2F5496" w:themeColor="accent1" w:themeShade="BF"/>
        </w:rPr>
        <w:t xml:space="preserve">Welche Rolle spielt </w:t>
      </w:r>
      <w:r w:rsidRPr="00D54775" w:rsidR="00203F32">
        <w:rPr>
          <w:color w:val="2F5496" w:themeColor="accent1" w:themeShade="BF"/>
        </w:rPr>
        <w:t>m</w:t>
      </w:r>
      <w:r w:rsidRPr="00D54775">
        <w:rPr>
          <w:color w:val="2F5496" w:themeColor="accent1" w:themeShade="BF"/>
        </w:rPr>
        <w:t>ein Lehrgebiet in (nicht)nachhaltigen Wirtschafts-</w:t>
      </w:r>
      <w:r w:rsidR="00EF1FCF">
        <w:rPr>
          <w:color w:val="2F5496" w:themeColor="accent1" w:themeShade="BF"/>
        </w:rPr>
        <w:t xml:space="preserve">, </w:t>
      </w:r>
      <w:r w:rsidRPr="00D54775">
        <w:rPr>
          <w:color w:val="2F5496" w:themeColor="accent1" w:themeShade="BF"/>
        </w:rPr>
        <w:t xml:space="preserve">Arbeits- und Konsumweisen? </w:t>
      </w:r>
    </w:p>
    <w:p w:rsidRPr="00153B54" w:rsidR="00203F32" w:rsidP="00E83FC7" w:rsidRDefault="00F20B3B" w14:paraId="5884B40C" w14:textId="645D4D9F">
      <w:pPr>
        <w:pStyle w:val="StandardWeb"/>
        <w:rPr>
          <w:color w:val="8EAADB" w:themeColor="accent1" w:themeTint="99"/>
        </w:rPr>
      </w:pPr>
      <w:r w:rsidRPr="00153B54">
        <w:rPr>
          <w:color w:val="8EAADB" w:themeColor="accent1" w:themeTint="99"/>
        </w:rPr>
        <w:t xml:space="preserve">Beispiel Sensorik und Produktentwicklung: </w:t>
      </w:r>
      <w:r w:rsidR="0096534D">
        <w:rPr>
          <w:color w:val="8EAADB" w:themeColor="accent1" w:themeTint="99"/>
        </w:rPr>
        <w:t>N</w:t>
      </w:r>
      <w:r w:rsidRPr="00153B54">
        <w:rPr>
          <w:color w:val="8EAADB" w:themeColor="accent1" w:themeTint="99"/>
        </w:rPr>
        <w:t xml:space="preserve">ur noch „nachhaltige“ Produkte entwickeln? </w:t>
      </w:r>
      <w:r w:rsidR="001062AE">
        <w:rPr>
          <w:color w:val="8EAADB" w:themeColor="accent1" w:themeTint="99"/>
        </w:rPr>
        <w:t xml:space="preserve">Erarbeitung mit Studierenden, was das bedeuten kann. </w:t>
      </w:r>
      <w:r w:rsidRPr="00153B54">
        <w:rPr>
          <w:color w:val="8EAADB" w:themeColor="accent1" w:themeTint="99"/>
        </w:rPr>
        <w:t>Zum Beispiel nach den Prinzipien der Circular Economy</w:t>
      </w:r>
      <w:r w:rsidRPr="00153B54" w:rsidR="008764AC">
        <w:rPr>
          <w:color w:val="8EAADB" w:themeColor="accent1" w:themeTint="99"/>
        </w:rPr>
        <w:t xml:space="preserve"> </w:t>
      </w:r>
      <w:r w:rsidRPr="00153B54">
        <w:rPr>
          <w:color w:val="8EAADB" w:themeColor="accent1" w:themeTint="99"/>
        </w:rPr>
        <w:t>etc.</w:t>
      </w:r>
    </w:p>
    <w:p w:rsidRPr="00D54775" w:rsidR="00F20B3B" w:rsidP="00E83FC7" w:rsidRDefault="00F20B3B" w14:paraId="0DC64CA1" w14:textId="77777777">
      <w:pPr>
        <w:pStyle w:val="StandardWeb"/>
        <w:rPr>
          <w:color w:val="2F5496" w:themeColor="accent1" w:themeShade="BF"/>
        </w:rPr>
      </w:pPr>
    </w:p>
    <w:p w:rsidRPr="00D54775" w:rsidR="00203F32" w:rsidP="00E83FC7" w:rsidRDefault="00203F32" w14:paraId="609BDE26" w14:textId="77777777">
      <w:pPr>
        <w:pStyle w:val="StandardWeb"/>
        <w:rPr>
          <w:color w:val="2F5496" w:themeColor="accent1" w:themeShade="BF"/>
        </w:rPr>
      </w:pPr>
    </w:p>
    <w:p w:rsidRPr="00D54775" w:rsidR="00203F32" w:rsidP="00E83FC7" w:rsidRDefault="00203F32" w14:paraId="4063DD45" w14:textId="77777777">
      <w:pPr>
        <w:pStyle w:val="StandardWeb"/>
        <w:rPr>
          <w:color w:val="2F5496" w:themeColor="accent1" w:themeShade="BF"/>
        </w:rPr>
      </w:pPr>
    </w:p>
    <w:p w:rsidRPr="00D54775" w:rsidR="00203F32" w:rsidP="00E83FC7" w:rsidRDefault="00203F32" w14:paraId="0E78D487" w14:textId="77777777">
      <w:pPr>
        <w:pStyle w:val="StandardWeb"/>
        <w:rPr>
          <w:color w:val="2F5496" w:themeColor="accent1" w:themeShade="BF"/>
        </w:rPr>
      </w:pPr>
    </w:p>
    <w:p w:rsidRPr="00D54775" w:rsidR="00203F32" w:rsidP="00E83FC7" w:rsidRDefault="00203F32" w14:paraId="1671AE21" w14:textId="77777777">
      <w:pPr>
        <w:pStyle w:val="StandardWeb"/>
        <w:rPr>
          <w:color w:val="2F5496" w:themeColor="accent1" w:themeShade="BF"/>
        </w:rPr>
      </w:pPr>
    </w:p>
    <w:p w:rsidRPr="00D54775" w:rsidR="00203F32" w:rsidP="00E83FC7" w:rsidRDefault="00E83FC7" w14:paraId="702FD9B5" w14:textId="5970A2FF">
      <w:pPr>
        <w:pStyle w:val="StandardWeb"/>
        <w:rPr>
          <w:color w:val="2F5496" w:themeColor="accent1" w:themeShade="BF"/>
        </w:rPr>
      </w:pPr>
      <w:r w:rsidRPr="00D54775">
        <w:rPr>
          <w:color w:val="2F5496" w:themeColor="accent1" w:themeShade="BF"/>
        </w:rPr>
        <w:t>Im Umgang mit Ressourcen</w:t>
      </w:r>
      <w:r w:rsidR="00EB09EB">
        <w:rPr>
          <w:color w:val="2F5496" w:themeColor="accent1" w:themeShade="BF"/>
        </w:rPr>
        <w:t xml:space="preserve"> und </w:t>
      </w:r>
      <w:r w:rsidRPr="00D54775">
        <w:rPr>
          <w:color w:val="2F5496" w:themeColor="accent1" w:themeShade="BF"/>
        </w:rPr>
        <w:t xml:space="preserve">mit sozialer Gerechtigkeit? </w:t>
      </w:r>
    </w:p>
    <w:p w:rsidRPr="00153B54" w:rsidR="008764AC" w:rsidP="008764AC" w:rsidRDefault="008764AC" w14:paraId="3D6E84F8" w14:textId="1EF6F349">
      <w:pPr>
        <w:pStyle w:val="StandardWeb"/>
        <w:rPr>
          <w:color w:val="8EAADB" w:themeColor="accent1" w:themeTint="99"/>
        </w:rPr>
      </w:pPr>
      <w:r w:rsidRPr="00153B54">
        <w:rPr>
          <w:color w:val="8EAADB" w:themeColor="accent1" w:themeTint="99"/>
        </w:rPr>
        <w:t>Beispiel Sensorik &amp; Produktentwicklung: Rohstoffe aus regionaler Kleinbäuerlicher Landwirtschaft/</w:t>
      </w:r>
      <w:r w:rsidR="00C1756F">
        <w:rPr>
          <w:color w:val="8EAADB" w:themeColor="accent1" w:themeTint="99"/>
        </w:rPr>
        <w:t xml:space="preserve">vorzugsweise </w:t>
      </w:r>
      <w:r w:rsidRPr="00153B54">
        <w:rPr>
          <w:color w:val="8EAADB" w:themeColor="accent1" w:themeTint="99"/>
        </w:rPr>
        <w:t>von weiblichen Erzeugerinnen oder Sensibilisierung für die Entstehung und Vermeidung von Lebensmittelabfall</w:t>
      </w:r>
      <w:r w:rsidRPr="00153B54" w:rsidR="00BB68A4">
        <w:rPr>
          <w:color w:val="8EAADB" w:themeColor="accent1" w:themeTint="99"/>
        </w:rPr>
        <w:t>.</w:t>
      </w:r>
    </w:p>
    <w:p w:rsidRPr="00D54775" w:rsidR="00203F32" w:rsidP="00E83FC7" w:rsidRDefault="00203F32" w14:paraId="3AACC934" w14:textId="77777777">
      <w:pPr>
        <w:pStyle w:val="StandardWeb"/>
        <w:rPr>
          <w:color w:val="2F5496" w:themeColor="accent1" w:themeShade="BF"/>
        </w:rPr>
      </w:pPr>
    </w:p>
    <w:p w:rsidRPr="00D54775" w:rsidR="00203F32" w:rsidP="00E83FC7" w:rsidRDefault="00203F32" w14:paraId="19EFC98A" w14:textId="77777777">
      <w:pPr>
        <w:pStyle w:val="StandardWeb"/>
        <w:rPr>
          <w:color w:val="2F5496" w:themeColor="accent1" w:themeShade="BF"/>
        </w:rPr>
      </w:pPr>
    </w:p>
    <w:p w:rsidRPr="00D54775" w:rsidR="00203F32" w:rsidP="00E83FC7" w:rsidRDefault="00203F32" w14:paraId="4A874FFA" w14:textId="77777777">
      <w:pPr>
        <w:pStyle w:val="StandardWeb"/>
        <w:rPr>
          <w:color w:val="2F5496" w:themeColor="accent1" w:themeShade="BF"/>
        </w:rPr>
      </w:pPr>
    </w:p>
    <w:p w:rsidRPr="00D54775" w:rsidR="00203F32" w:rsidP="00E83FC7" w:rsidRDefault="00203F32" w14:paraId="4DC9487B" w14:textId="77777777">
      <w:pPr>
        <w:pStyle w:val="StandardWeb"/>
        <w:rPr>
          <w:color w:val="2F5496" w:themeColor="accent1" w:themeShade="BF"/>
        </w:rPr>
      </w:pPr>
    </w:p>
    <w:p w:rsidRPr="00D54775" w:rsidR="00203F32" w:rsidP="00E83FC7" w:rsidRDefault="00203F32" w14:paraId="011A4271" w14:textId="77777777">
      <w:pPr>
        <w:pStyle w:val="StandardWeb"/>
        <w:rPr>
          <w:color w:val="2F5496" w:themeColor="accent1" w:themeShade="BF"/>
        </w:rPr>
      </w:pPr>
    </w:p>
    <w:p w:rsidRPr="00D54775" w:rsidR="00203F32" w:rsidP="00E83FC7" w:rsidRDefault="00203F32" w14:paraId="56185D72" w14:textId="77777777">
      <w:pPr>
        <w:pStyle w:val="StandardWeb"/>
        <w:rPr>
          <w:color w:val="2F5496" w:themeColor="accent1" w:themeShade="BF"/>
        </w:rPr>
      </w:pPr>
    </w:p>
    <w:p w:rsidR="007311C6" w:rsidP="007311C6" w:rsidRDefault="00E83FC7" w14:paraId="496C744C" w14:textId="77777777">
      <w:pPr>
        <w:pStyle w:val="StandardWeb"/>
        <w:spacing w:after="0" w:afterAutospacing="0"/>
        <w:rPr>
          <w:color w:val="2F5496" w:themeColor="accent1" w:themeShade="BF"/>
        </w:rPr>
      </w:pPr>
      <w:r w:rsidRPr="00D54775">
        <w:rPr>
          <w:color w:val="2F5496" w:themeColor="accent1" w:themeShade="BF"/>
        </w:rPr>
        <w:t>In Bezug auf Denkweisen, Normen, Werte?</w:t>
      </w:r>
    </w:p>
    <w:p w:rsidRPr="0096534D" w:rsidR="008764AC" w:rsidP="007311C6" w:rsidRDefault="008764AC" w14:paraId="56CEFD29" w14:textId="03B4548D">
      <w:pPr>
        <w:pStyle w:val="StandardWeb"/>
        <w:spacing w:after="0" w:afterAutospacing="0"/>
        <w:rPr>
          <w:color w:val="8EAADB" w:themeColor="accent1" w:themeTint="99"/>
        </w:rPr>
      </w:pPr>
      <w:r w:rsidRPr="0096534D">
        <w:rPr>
          <w:color w:val="8EAADB" w:themeColor="accent1" w:themeTint="99"/>
        </w:rPr>
        <w:t>Beispiel Sensorik &amp; Produktentwicklung: Förderung der Wertschätzung von Lebensmitteln</w:t>
      </w:r>
      <w:r w:rsidR="0096534D">
        <w:rPr>
          <w:color w:val="8EAADB" w:themeColor="accent1" w:themeTint="99"/>
        </w:rPr>
        <w:t>.</w:t>
      </w:r>
      <w:r w:rsidRPr="0096534D">
        <w:rPr>
          <w:color w:val="8EAADB" w:themeColor="accent1" w:themeTint="99"/>
        </w:rPr>
        <w:t xml:space="preserve"> </w:t>
      </w:r>
    </w:p>
    <w:p w:rsidRPr="00D54775" w:rsidR="00E83FC7" w:rsidP="00E83FC7" w:rsidRDefault="00E83FC7" w14:paraId="3EC4FEE1" w14:textId="77777777">
      <w:pPr>
        <w:rPr>
          <w:color w:val="2F5496" w:themeColor="accent1" w:themeShade="BF"/>
        </w:rPr>
      </w:pPr>
    </w:p>
    <w:p w:rsidRPr="00D54775" w:rsidR="00023E13" w:rsidP="00023E13" w:rsidRDefault="00023E13" w14:paraId="416D0226" w14:textId="0DF8505D">
      <w:pPr>
        <w:jc w:val="both"/>
        <w:rPr>
          <w:color w:val="2F5496" w:themeColor="accent1" w:themeShade="BF"/>
        </w:rPr>
      </w:pPr>
    </w:p>
    <w:p w:rsidRPr="00D54775" w:rsidR="00023E13" w:rsidP="00023E13" w:rsidRDefault="00023E13" w14:paraId="0A2FAA20" w14:textId="619E32CA">
      <w:pPr>
        <w:jc w:val="both"/>
        <w:rPr>
          <w:color w:val="2F5496" w:themeColor="accent1" w:themeShade="BF"/>
        </w:rPr>
      </w:pPr>
    </w:p>
    <w:p w:rsidRPr="00D54775" w:rsidR="00023E13" w:rsidP="00023E13" w:rsidRDefault="00023E13" w14:paraId="0D0F4CD2" w14:textId="1F02DB2C">
      <w:pPr>
        <w:jc w:val="both"/>
        <w:rPr>
          <w:color w:val="2F5496" w:themeColor="accent1" w:themeShade="BF"/>
        </w:rPr>
      </w:pPr>
    </w:p>
    <w:p w:rsidRPr="00D54775" w:rsidR="00023E13" w:rsidP="00023E13" w:rsidRDefault="00023E13" w14:paraId="4B9EFA61" w14:textId="78BEDDDC">
      <w:pPr>
        <w:spacing w:after="160" w:line="259" w:lineRule="auto"/>
        <w:jc w:val="both"/>
        <w:rPr>
          <w:color w:val="2F5496" w:themeColor="accent1" w:themeShade="BF"/>
        </w:rPr>
      </w:pPr>
      <w:r w:rsidRPr="00D54775">
        <w:rPr>
          <w:color w:val="2F5496" w:themeColor="accent1" w:themeShade="BF"/>
        </w:rPr>
        <w:br w:type="page"/>
      </w:r>
    </w:p>
    <w:bookmarkStart w:name="_Toc102721814" w:id="5"/>
    <w:p w:rsidRPr="00D54775" w:rsidR="00023E13" w:rsidP="00023E13" w:rsidRDefault="00E83FC7" w14:paraId="4A0D66F2" w14:textId="6BC5BF85">
      <w:pPr>
        <w:pStyle w:val="berschrift1"/>
        <w:jc w:val="both"/>
        <w:rPr>
          <w:rFonts w:ascii="Hadassah Friedlaender" w:hAnsi="Hadassah Friedlaender" w:cs="Hadassah Friedlaender"/>
        </w:rPr>
      </w:pPr>
      <w:r w:rsidRPr="00D54775">
        <w:rPr>
          <w:rFonts w:hint="cs" w:ascii="Hadassah Friedlaender" w:hAnsi="Hadassah Friedlaender" w:cs="Hadassah Friedlaender"/>
          <w:noProof/>
        </w:rPr>
        <w:lastRenderedPageBreak/>
        <mc:AlternateContent>
          <mc:Choice Requires="wps">
            <w:drawing>
              <wp:anchor distT="0" distB="0" distL="114300" distR="114300" simplePos="0" relativeHeight="251671552" behindDoc="0" locked="0" layoutInCell="1" allowOverlap="1" wp14:anchorId="2BBC90A3" wp14:editId="798BB315">
                <wp:simplePos x="0" y="0"/>
                <wp:positionH relativeFrom="margin">
                  <wp:align>center</wp:align>
                </wp:positionH>
                <wp:positionV relativeFrom="paragraph">
                  <wp:posOffset>-549275</wp:posOffset>
                </wp:positionV>
                <wp:extent cx="7153275" cy="9963150"/>
                <wp:effectExtent l="38100" t="19050" r="66675" b="38100"/>
                <wp:wrapNone/>
                <wp:docPr id="8" name="Rechteck 8"/>
                <wp:cNvGraphicFramePr/>
                <a:graphic xmlns:a="http://schemas.openxmlformats.org/drawingml/2006/main">
                  <a:graphicData uri="http://schemas.microsoft.com/office/word/2010/wordprocessingShape">
                    <wps:wsp>
                      <wps:cNvSpPr/>
                      <wps:spPr>
                        <a:xfrm>
                          <a:off x="0" y="0"/>
                          <a:ext cx="7153275" cy="9963150"/>
                        </a:xfrm>
                        <a:custGeom>
                          <a:avLst/>
                          <a:gdLst>
                            <a:gd name="connsiteX0" fmla="*/ 0 w 7153275"/>
                            <a:gd name="connsiteY0" fmla="*/ 0 h 9963150"/>
                            <a:gd name="connsiteX1" fmla="*/ 435699 w 7153275"/>
                            <a:gd name="connsiteY1" fmla="*/ 0 h 9963150"/>
                            <a:gd name="connsiteX2" fmla="*/ 1085997 w 7153275"/>
                            <a:gd name="connsiteY2" fmla="*/ 0 h 9963150"/>
                            <a:gd name="connsiteX3" fmla="*/ 1807828 w 7153275"/>
                            <a:gd name="connsiteY3" fmla="*/ 0 h 9963150"/>
                            <a:gd name="connsiteX4" fmla="*/ 2315060 w 7153275"/>
                            <a:gd name="connsiteY4" fmla="*/ 0 h 9963150"/>
                            <a:gd name="connsiteX5" fmla="*/ 2965358 w 7153275"/>
                            <a:gd name="connsiteY5" fmla="*/ 0 h 9963150"/>
                            <a:gd name="connsiteX6" fmla="*/ 3687188 w 7153275"/>
                            <a:gd name="connsiteY6" fmla="*/ 0 h 9963150"/>
                            <a:gd name="connsiteX7" fmla="*/ 4337486 w 7153275"/>
                            <a:gd name="connsiteY7" fmla="*/ 0 h 9963150"/>
                            <a:gd name="connsiteX8" fmla="*/ 4987784 w 7153275"/>
                            <a:gd name="connsiteY8" fmla="*/ 0 h 9963150"/>
                            <a:gd name="connsiteX9" fmla="*/ 5566549 w 7153275"/>
                            <a:gd name="connsiteY9" fmla="*/ 0 h 9963150"/>
                            <a:gd name="connsiteX10" fmla="*/ 6073781 w 7153275"/>
                            <a:gd name="connsiteY10" fmla="*/ 0 h 9963150"/>
                            <a:gd name="connsiteX11" fmla="*/ 7153275 w 7153275"/>
                            <a:gd name="connsiteY11" fmla="*/ 0 h 9963150"/>
                            <a:gd name="connsiteX12" fmla="*/ 7153275 w 7153275"/>
                            <a:gd name="connsiteY12" fmla="*/ 564579 h 9963150"/>
                            <a:gd name="connsiteX13" fmla="*/ 7153275 w 7153275"/>
                            <a:gd name="connsiteY13" fmla="*/ 1029526 h 9963150"/>
                            <a:gd name="connsiteX14" fmla="*/ 7153275 w 7153275"/>
                            <a:gd name="connsiteY14" fmla="*/ 1892999 h 9963150"/>
                            <a:gd name="connsiteX15" fmla="*/ 7153275 w 7153275"/>
                            <a:gd name="connsiteY15" fmla="*/ 2756472 h 9963150"/>
                            <a:gd name="connsiteX16" fmla="*/ 7153275 w 7153275"/>
                            <a:gd name="connsiteY16" fmla="*/ 3619945 h 9963150"/>
                            <a:gd name="connsiteX17" fmla="*/ 7153275 w 7153275"/>
                            <a:gd name="connsiteY17" fmla="*/ 4383786 h 9963150"/>
                            <a:gd name="connsiteX18" fmla="*/ 7153275 w 7153275"/>
                            <a:gd name="connsiteY18" fmla="*/ 4848733 h 9963150"/>
                            <a:gd name="connsiteX19" fmla="*/ 7153275 w 7153275"/>
                            <a:gd name="connsiteY19" fmla="*/ 5214049 h 9963150"/>
                            <a:gd name="connsiteX20" fmla="*/ 7153275 w 7153275"/>
                            <a:gd name="connsiteY20" fmla="*/ 5778627 h 9963150"/>
                            <a:gd name="connsiteX21" fmla="*/ 7153275 w 7153275"/>
                            <a:gd name="connsiteY21" fmla="*/ 6542469 h 9963150"/>
                            <a:gd name="connsiteX22" fmla="*/ 7153275 w 7153275"/>
                            <a:gd name="connsiteY22" fmla="*/ 6907784 h 9963150"/>
                            <a:gd name="connsiteX23" fmla="*/ 7153275 w 7153275"/>
                            <a:gd name="connsiteY23" fmla="*/ 7571994 h 9963150"/>
                            <a:gd name="connsiteX24" fmla="*/ 7153275 w 7153275"/>
                            <a:gd name="connsiteY24" fmla="*/ 8036941 h 9963150"/>
                            <a:gd name="connsiteX25" fmla="*/ 7153275 w 7153275"/>
                            <a:gd name="connsiteY25" fmla="*/ 8900414 h 9963150"/>
                            <a:gd name="connsiteX26" fmla="*/ 7153275 w 7153275"/>
                            <a:gd name="connsiteY26" fmla="*/ 9365361 h 9963150"/>
                            <a:gd name="connsiteX27" fmla="*/ 7153275 w 7153275"/>
                            <a:gd name="connsiteY27" fmla="*/ 9963150 h 9963150"/>
                            <a:gd name="connsiteX28" fmla="*/ 6646043 w 7153275"/>
                            <a:gd name="connsiteY28" fmla="*/ 9963150 h 9963150"/>
                            <a:gd name="connsiteX29" fmla="*/ 6210343 w 7153275"/>
                            <a:gd name="connsiteY29" fmla="*/ 9963150 h 9963150"/>
                            <a:gd name="connsiteX30" fmla="*/ 5631578 w 7153275"/>
                            <a:gd name="connsiteY30" fmla="*/ 9963150 h 9963150"/>
                            <a:gd name="connsiteX31" fmla="*/ 4981281 w 7153275"/>
                            <a:gd name="connsiteY31" fmla="*/ 9963150 h 9963150"/>
                            <a:gd name="connsiteX32" fmla="*/ 4474048 w 7153275"/>
                            <a:gd name="connsiteY32" fmla="*/ 9963150 h 9963150"/>
                            <a:gd name="connsiteX33" fmla="*/ 4038349 w 7153275"/>
                            <a:gd name="connsiteY33" fmla="*/ 9963150 h 9963150"/>
                            <a:gd name="connsiteX34" fmla="*/ 3459584 w 7153275"/>
                            <a:gd name="connsiteY34" fmla="*/ 9963150 h 9963150"/>
                            <a:gd name="connsiteX35" fmla="*/ 2809286 w 7153275"/>
                            <a:gd name="connsiteY35" fmla="*/ 9963150 h 9963150"/>
                            <a:gd name="connsiteX36" fmla="*/ 2302054 w 7153275"/>
                            <a:gd name="connsiteY36" fmla="*/ 9963150 h 9963150"/>
                            <a:gd name="connsiteX37" fmla="*/ 1651756 w 7153275"/>
                            <a:gd name="connsiteY37" fmla="*/ 9963150 h 9963150"/>
                            <a:gd name="connsiteX38" fmla="*/ 929926 w 7153275"/>
                            <a:gd name="connsiteY38" fmla="*/ 9963150 h 9963150"/>
                            <a:gd name="connsiteX39" fmla="*/ 0 w 7153275"/>
                            <a:gd name="connsiteY39" fmla="*/ 9963150 h 9963150"/>
                            <a:gd name="connsiteX40" fmla="*/ 0 w 7153275"/>
                            <a:gd name="connsiteY40" fmla="*/ 9398572 h 9963150"/>
                            <a:gd name="connsiteX41" fmla="*/ 0 w 7153275"/>
                            <a:gd name="connsiteY41" fmla="*/ 8535099 h 9963150"/>
                            <a:gd name="connsiteX42" fmla="*/ 0 w 7153275"/>
                            <a:gd name="connsiteY42" fmla="*/ 7870889 h 9963150"/>
                            <a:gd name="connsiteX43" fmla="*/ 0 w 7153275"/>
                            <a:gd name="connsiteY43" fmla="*/ 7505573 h 9963150"/>
                            <a:gd name="connsiteX44" fmla="*/ 0 w 7153275"/>
                            <a:gd name="connsiteY44" fmla="*/ 7140257 h 9963150"/>
                            <a:gd name="connsiteX45" fmla="*/ 0 w 7153275"/>
                            <a:gd name="connsiteY45" fmla="*/ 6774942 h 9963150"/>
                            <a:gd name="connsiteX46" fmla="*/ 0 w 7153275"/>
                            <a:gd name="connsiteY46" fmla="*/ 6110732 h 9963150"/>
                            <a:gd name="connsiteX47" fmla="*/ 0 w 7153275"/>
                            <a:gd name="connsiteY47" fmla="*/ 5546154 h 9963150"/>
                            <a:gd name="connsiteX48" fmla="*/ 0 w 7153275"/>
                            <a:gd name="connsiteY48" fmla="*/ 4981575 h 9963150"/>
                            <a:gd name="connsiteX49" fmla="*/ 0 w 7153275"/>
                            <a:gd name="connsiteY49" fmla="*/ 4616260 h 9963150"/>
                            <a:gd name="connsiteX50" fmla="*/ 0 w 7153275"/>
                            <a:gd name="connsiteY50" fmla="*/ 4250944 h 9963150"/>
                            <a:gd name="connsiteX51" fmla="*/ 0 w 7153275"/>
                            <a:gd name="connsiteY51" fmla="*/ 3885629 h 9963150"/>
                            <a:gd name="connsiteX52" fmla="*/ 0 w 7153275"/>
                            <a:gd name="connsiteY52" fmla="*/ 3022156 h 9963150"/>
                            <a:gd name="connsiteX53" fmla="*/ 0 w 7153275"/>
                            <a:gd name="connsiteY53" fmla="*/ 2457577 h 9963150"/>
                            <a:gd name="connsiteX54" fmla="*/ 0 w 7153275"/>
                            <a:gd name="connsiteY54" fmla="*/ 1793367 h 9963150"/>
                            <a:gd name="connsiteX55" fmla="*/ 0 w 7153275"/>
                            <a:gd name="connsiteY55" fmla="*/ 929894 h 9963150"/>
                            <a:gd name="connsiteX56" fmla="*/ 0 w 7153275"/>
                            <a:gd name="connsiteY56" fmla="*/ 0 h 99631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7153275" h="9963150" extrusionOk="0">
                              <a:moveTo>
                                <a:pt x="0" y="0"/>
                              </a:moveTo>
                              <a:cubicBezTo>
                                <a:pt x="181874" y="-14860"/>
                                <a:pt x="228266" y="4273"/>
                                <a:pt x="435699" y="0"/>
                              </a:cubicBezTo>
                              <a:cubicBezTo>
                                <a:pt x="643132" y="-4273"/>
                                <a:pt x="922861" y="-6822"/>
                                <a:pt x="1085997" y="0"/>
                              </a:cubicBezTo>
                              <a:cubicBezTo>
                                <a:pt x="1249133" y="6822"/>
                                <a:pt x="1524039" y="10834"/>
                                <a:pt x="1807828" y="0"/>
                              </a:cubicBezTo>
                              <a:cubicBezTo>
                                <a:pt x="2091617" y="-10834"/>
                                <a:pt x="2194585" y="-1640"/>
                                <a:pt x="2315060" y="0"/>
                              </a:cubicBezTo>
                              <a:cubicBezTo>
                                <a:pt x="2435535" y="1640"/>
                                <a:pt x="2747002" y="-15298"/>
                                <a:pt x="2965358" y="0"/>
                              </a:cubicBezTo>
                              <a:cubicBezTo>
                                <a:pt x="3183714" y="15298"/>
                                <a:pt x="3501620" y="16551"/>
                                <a:pt x="3687188" y="0"/>
                              </a:cubicBezTo>
                              <a:cubicBezTo>
                                <a:pt x="3872756" y="-16551"/>
                                <a:pt x="4164170" y="30914"/>
                                <a:pt x="4337486" y="0"/>
                              </a:cubicBezTo>
                              <a:cubicBezTo>
                                <a:pt x="4510802" y="-30914"/>
                                <a:pt x="4834742" y="9639"/>
                                <a:pt x="4987784" y="0"/>
                              </a:cubicBezTo>
                              <a:cubicBezTo>
                                <a:pt x="5140826" y="-9639"/>
                                <a:pt x="5285312" y="-15335"/>
                                <a:pt x="5566549" y="0"/>
                              </a:cubicBezTo>
                              <a:cubicBezTo>
                                <a:pt x="5847787" y="15335"/>
                                <a:pt x="5825372" y="14307"/>
                                <a:pt x="6073781" y="0"/>
                              </a:cubicBezTo>
                              <a:cubicBezTo>
                                <a:pt x="6322190" y="-14307"/>
                                <a:pt x="6663968" y="40148"/>
                                <a:pt x="7153275" y="0"/>
                              </a:cubicBezTo>
                              <a:cubicBezTo>
                                <a:pt x="7134543" y="122584"/>
                                <a:pt x="7142603" y="394907"/>
                                <a:pt x="7153275" y="564579"/>
                              </a:cubicBezTo>
                              <a:cubicBezTo>
                                <a:pt x="7163947" y="734251"/>
                                <a:pt x="7175075" y="858162"/>
                                <a:pt x="7153275" y="1029526"/>
                              </a:cubicBezTo>
                              <a:cubicBezTo>
                                <a:pt x="7131475" y="1200890"/>
                                <a:pt x="7141737" y="1703734"/>
                                <a:pt x="7153275" y="1892999"/>
                              </a:cubicBezTo>
                              <a:cubicBezTo>
                                <a:pt x="7164813" y="2082264"/>
                                <a:pt x="7148682" y="2396466"/>
                                <a:pt x="7153275" y="2756472"/>
                              </a:cubicBezTo>
                              <a:cubicBezTo>
                                <a:pt x="7157868" y="3116478"/>
                                <a:pt x="7121296" y="3351030"/>
                                <a:pt x="7153275" y="3619945"/>
                              </a:cubicBezTo>
                              <a:cubicBezTo>
                                <a:pt x="7185254" y="3888860"/>
                                <a:pt x="7191162" y="4191072"/>
                                <a:pt x="7153275" y="4383786"/>
                              </a:cubicBezTo>
                              <a:cubicBezTo>
                                <a:pt x="7115388" y="4576500"/>
                                <a:pt x="7131312" y="4626682"/>
                                <a:pt x="7153275" y="4848733"/>
                              </a:cubicBezTo>
                              <a:cubicBezTo>
                                <a:pt x="7175238" y="5070784"/>
                                <a:pt x="7166804" y="5140302"/>
                                <a:pt x="7153275" y="5214049"/>
                              </a:cubicBezTo>
                              <a:cubicBezTo>
                                <a:pt x="7139746" y="5287796"/>
                                <a:pt x="7142468" y="5556869"/>
                                <a:pt x="7153275" y="5778627"/>
                              </a:cubicBezTo>
                              <a:cubicBezTo>
                                <a:pt x="7164082" y="6000385"/>
                                <a:pt x="7182407" y="6186564"/>
                                <a:pt x="7153275" y="6542469"/>
                              </a:cubicBezTo>
                              <a:cubicBezTo>
                                <a:pt x="7124143" y="6898374"/>
                                <a:pt x="7137803" y="6760599"/>
                                <a:pt x="7153275" y="6907784"/>
                              </a:cubicBezTo>
                              <a:cubicBezTo>
                                <a:pt x="7168747" y="7054969"/>
                                <a:pt x="7174977" y="7283573"/>
                                <a:pt x="7153275" y="7571994"/>
                              </a:cubicBezTo>
                              <a:cubicBezTo>
                                <a:pt x="7131574" y="7860415"/>
                                <a:pt x="7170786" y="7827952"/>
                                <a:pt x="7153275" y="8036941"/>
                              </a:cubicBezTo>
                              <a:cubicBezTo>
                                <a:pt x="7135764" y="8245930"/>
                                <a:pt x="7186716" y="8492933"/>
                                <a:pt x="7153275" y="8900414"/>
                              </a:cubicBezTo>
                              <a:cubicBezTo>
                                <a:pt x="7119834" y="9307895"/>
                                <a:pt x="7143087" y="9189942"/>
                                <a:pt x="7153275" y="9365361"/>
                              </a:cubicBezTo>
                              <a:cubicBezTo>
                                <a:pt x="7163463" y="9540780"/>
                                <a:pt x="7134919" y="9720689"/>
                                <a:pt x="7153275" y="9963150"/>
                              </a:cubicBezTo>
                              <a:cubicBezTo>
                                <a:pt x="7043749" y="9962222"/>
                                <a:pt x="6821798" y="9971600"/>
                                <a:pt x="6646043" y="9963150"/>
                              </a:cubicBezTo>
                              <a:cubicBezTo>
                                <a:pt x="6470288" y="9954700"/>
                                <a:pt x="6427668" y="9981122"/>
                                <a:pt x="6210343" y="9963150"/>
                              </a:cubicBezTo>
                              <a:cubicBezTo>
                                <a:pt x="5993018" y="9945178"/>
                                <a:pt x="5838753" y="9936386"/>
                                <a:pt x="5631578" y="9963150"/>
                              </a:cubicBezTo>
                              <a:cubicBezTo>
                                <a:pt x="5424403" y="9989914"/>
                                <a:pt x="5193158" y="9937179"/>
                                <a:pt x="4981281" y="9963150"/>
                              </a:cubicBezTo>
                              <a:cubicBezTo>
                                <a:pt x="4769404" y="9989121"/>
                                <a:pt x="4686876" y="9968509"/>
                                <a:pt x="4474048" y="9963150"/>
                              </a:cubicBezTo>
                              <a:cubicBezTo>
                                <a:pt x="4261220" y="9957791"/>
                                <a:pt x="4141878" y="9972556"/>
                                <a:pt x="4038349" y="9963150"/>
                              </a:cubicBezTo>
                              <a:cubicBezTo>
                                <a:pt x="3934820" y="9953744"/>
                                <a:pt x="3631179" y="9984481"/>
                                <a:pt x="3459584" y="9963150"/>
                              </a:cubicBezTo>
                              <a:cubicBezTo>
                                <a:pt x="3287990" y="9941819"/>
                                <a:pt x="3097402" y="9993939"/>
                                <a:pt x="2809286" y="9963150"/>
                              </a:cubicBezTo>
                              <a:cubicBezTo>
                                <a:pt x="2521170" y="9932361"/>
                                <a:pt x="2410751" y="9987758"/>
                                <a:pt x="2302054" y="9963150"/>
                              </a:cubicBezTo>
                              <a:cubicBezTo>
                                <a:pt x="2193357" y="9938542"/>
                                <a:pt x="1810137" y="9970276"/>
                                <a:pt x="1651756" y="9963150"/>
                              </a:cubicBezTo>
                              <a:cubicBezTo>
                                <a:pt x="1493375" y="9956024"/>
                                <a:pt x="1248664" y="9953745"/>
                                <a:pt x="929926" y="9963150"/>
                              </a:cubicBezTo>
                              <a:cubicBezTo>
                                <a:pt x="611188" y="9972556"/>
                                <a:pt x="388999" y="10000584"/>
                                <a:pt x="0" y="9963150"/>
                              </a:cubicBezTo>
                              <a:cubicBezTo>
                                <a:pt x="-15870" y="9848776"/>
                                <a:pt x="25089" y="9657410"/>
                                <a:pt x="0" y="9398572"/>
                              </a:cubicBezTo>
                              <a:cubicBezTo>
                                <a:pt x="-25089" y="9139734"/>
                                <a:pt x="21745" y="8878652"/>
                                <a:pt x="0" y="8535099"/>
                              </a:cubicBezTo>
                              <a:cubicBezTo>
                                <a:pt x="-21745" y="8191546"/>
                                <a:pt x="-32284" y="8185591"/>
                                <a:pt x="0" y="7870889"/>
                              </a:cubicBezTo>
                              <a:cubicBezTo>
                                <a:pt x="32284" y="7556187"/>
                                <a:pt x="8981" y="7618666"/>
                                <a:pt x="0" y="7505573"/>
                              </a:cubicBezTo>
                              <a:cubicBezTo>
                                <a:pt x="-8981" y="7392480"/>
                                <a:pt x="-15954" y="7219128"/>
                                <a:pt x="0" y="7140257"/>
                              </a:cubicBezTo>
                              <a:cubicBezTo>
                                <a:pt x="15954" y="7061386"/>
                                <a:pt x="16476" y="6893438"/>
                                <a:pt x="0" y="6774942"/>
                              </a:cubicBezTo>
                              <a:cubicBezTo>
                                <a:pt x="-16476" y="6656447"/>
                                <a:pt x="-1310" y="6244850"/>
                                <a:pt x="0" y="6110732"/>
                              </a:cubicBezTo>
                              <a:cubicBezTo>
                                <a:pt x="1310" y="5976614"/>
                                <a:pt x="-23477" y="5699485"/>
                                <a:pt x="0" y="5546154"/>
                              </a:cubicBezTo>
                              <a:cubicBezTo>
                                <a:pt x="23477" y="5392823"/>
                                <a:pt x="13149" y="5253774"/>
                                <a:pt x="0" y="4981575"/>
                              </a:cubicBezTo>
                              <a:cubicBezTo>
                                <a:pt x="-13149" y="4709376"/>
                                <a:pt x="3053" y="4773405"/>
                                <a:pt x="0" y="4616260"/>
                              </a:cubicBezTo>
                              <a:cubicBezTo>
                                <a:pt x="-3053" y="4459116"/>
                                <a:pt x="8752" y="4344227"/>
                                <a:pt x="0" y="4250944"/>
                              </a:cubicBezTo>
                              <a:cubicBezTo>
                                <a:pt x="-8752" y="4157661"/>
                                <a:pt x="-2342" y="4014585"/>
                                <a:pt x="0" y="3885629"/>
                              </a:cubicBezTo>
                              <a:cubicBezTo>
                                <a:pt x="2342" y="3756673"/>
                                <a:pt x="-25541" y="3366586"/>
                                <a:pt x="0" y="3022156"/>
                              </a:cubicBezTo>
                              <a:cubicBezTo>
                                <a:pt x="25541" y="2677726"/>
                                <a:pt x="-19119" y="2663276"/>
                                <a:pt x="0" y="2457577"/>
                              </a:cubicBezTo>
                              <a:cubicBezTo>
                                <a:pt x="19119" y="2251878"/>
                                <a:pt x="32603" y="2046710"/>
                                <a:pt x="0" y="1793367"/>
                              </a:cubicBezTo>
                              <a:cubicBezTo>
                                <a:pt x="-32603" y="1540024"/>
                                <a:pt x="-16499" y="1326222"/>
                                <a:pt x="0" y="929894"/>
                              </a:cubicBezTo>
                              <a:cubicBezTo>
                                <a:pt x="16499" y="533566"/>
                                <a:pt x="3523" y="376344"/>
                                <a:pt x="0" y="0"/>
                              </a:cubicBezTo>
                              <a:close/>
                            </a:path>
                          </a:pathLst>
                        </a:custGeom>
                        <a:noFill/>
                        <a:ln>
                          <a:extLst>
                            <a:ext uri="{C807C97D-BFC1-408E-A445-0C87EB9F89A2}">
                              <ask:lineSketchStyleProps xmlns:ask="http://schemas.microsoft.com/office/drawing/2018/sketchyshapes" sd="424375866">
                                <a:prstGeom prst="rect">
                                  <a:avLst/>
                                </a:prstGeom>
                                <ask:type>
                                  <ask:lineSketchFreehand/>
                                </ask:type>
                              </ask:lineSketchStyleProps>
                            </a:ext>
                          </a:extLs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hteck 8" style="position:absolute;margin-left:0;margin-top:-43.25pt;width:563.25pt;height:784.5pt;z-index:25167155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spid="_x0000_s1026" filled="f" strokecolor="#1f3763 [1604]" strokeweight="1pt" w14:anchorId="1A21C46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">
                <w10:wrap anchorx="margin"/>
              </v:rect>
            </w:pict>
          </mc:Fallback>
        </mc:AlternateContent>
      </w:r>
      <w:r w:rsidRPr="00D54775" w:rsidR="00023E13">
        <w:rPr>
          <w:rFonts w:hint="cs" w:ascii="Hadassah Friedlaender" w:hAnsi="Hadassah Friedlaender" w:cs="Hadassah Friedlaender"/>
        </w:rPr>
        <w:t>Platz für Ideen, Gedanken und Notizen</w:t>
      </w:r>
      <w:bookmarkEnd w:id="5"/>
      <w:r w:rsidRPr="00D54775" w:rsidR="00023E13">
        <w:rPr>
          <w:rFonts w:hint="cs" w:ascii="Hadassah Friedlaender" w:hAnsi="Hadassah Friedlaender" w:cs="Hadassah Friedlaender"/>
        </w:rPr>
        <w:t xml:space="preserve"> </w:t>
      </w:r>
    </w:p>
    <w:p w:rsidRPr="00D54775" w:rsidR="00023E13" w:rsidP="00023E13" w:rsidRDefault="00023E13" w14:paraId="00CA9FDC" w14:textId="6152E1C7">
      <w:pPr>
        <w:rPr>
          <w:color w:val="2F5496" w:themeColor="accent1" w:themeShade="BF"/>
        </w:rPr>
      </w:pPr>
    </w:p>
    <w:p w:rsidRPr="00D54775" w:rsidR="00023E13" w:rsidP="00023E13" w:rsidRDefault="00023E13" w14:paraId="17A386D8" w14:textId="5FC6FA47">
      <w:pPr>
        <w:rPr>
          <w:color w:val="2F5496" w:themeColor="accent1" w:themeShade="BF"/>
        </w:rPr>
      </w:pPr>
    </w:p>
    <w:p w:rsidRPr="00D54775" w:rsidR="00023E13" w:rsidP="00023E13" w:rsidRDefault="00023E13" w14:paraId="72340CDF" w14:textId="0CAC2E84">
      <w:pPr>
        <w:rPr>
          <w:color w:val="2F5496" w:themeColor="accent1" w:themeShade="BF"/>
        </w:rPr>
      </w:pPr>
    </w:p>
    <w:p w:rsidRPr="00D54775" w:rsidR="00023E13" w:rsidP="00023E13" w:rsidRDefault="00023E13" w14:paraId="68B5EFEF" w14:textId="5A77B178">
      <w:pPr>
        <w:rPr>
          <w:color w:val="2F5496" w:themeColor="accent1" w:themeShade="BF"/>
        </w:rPr>
      </w:pPr>
    </w:p>
    <w:p w:rsidRPr="00D54775" w:rsidR="00023E13" w:rsidP="00023E13" w:rsidRDefault="00023E13" w14:paraId="12E22050" w14:textId="07FE6B4B">
      <w:pPr>
        <w:rPr>
          <w:color w:val="2F5496" w:themeColor="accent1" w:themeShade="BF"/>
        </w:rPr>
      </w:pPr>
    </w:p>
    <w:p w:rsidRPr="00D54775" w:rsidR="00023E13" w:rsidP="00023E13" w:rsidRDefault="00023E13" w14:paraId="4666C1A3" w14:textId="6F1F5631">
      <w:pPr>
        <w:rPr>
          <w:color w:val="2F5496" w:themeColor="accent1" w:themeShade="BF"/>
        </w:rPr>
      </w:pPr>
    </w:p>
    <w:p w:rsidRPr="00D54775" w:rsidR="00AD11AE" w:rsidRDefault="00AD11AE" w14:paraId="203A76AF" w14:textId="43BAF75E">
      <w:pPr>
        <w:spacing w:after="160" w:line="259" w:lineRule="auto"/>
        <w:rPr>
          <w:color w:val="2F5496" w:themeColor="accent1" w:themeShade="BF"/>
        </w:rPr>
      </w:pPr>
      <w:r w:rsidRPr="00D54775">
        <w:rPr>
          <w:color w:val="2F5496" w:themeColor="accent1" w:themeShade="BF"/>
        </w:rPr>
        <w:br w:type="page"/>
      </w:r>
    </w:p>
    <w:p w:rsidRPr="00D54775" w:rsidR="00023E13" w:rsidP="00023E13" w:rsidRDefault="00AD11AE" w14:paraId="76B09854" w14:textId="560215FE">
      <w:pPr>
        <w:rPr>
          <w:color w:val="2F5496" w:themeColor="accent1" w:themeShade="BF"/>
        </w:rPr>
      </w:pPr>
      <w:r w:rsidRPr="00D54775">
        <w:rPr>
          <w:rFonts w:hint="cs" w:ascii="Hadassah Friedlaender" w:hAnsi="Hadassah Friedlaender" w:cs="Hadassah Friedlaender"/>
          <w:noProof/>
          <w:color w:val="2F5496" w:themeColor="accent1" w:themeShade="BF"/>
        </w:rPr>
        <w:lastRenderedPageBreak/>
        <mc:AlternateContent>
          <mc:Choice Requires="wps">
            <w:drawing>
              <wp:anchor distT="0" distB="0" distL="114300" distR="114300" simplePos="0" relativeHeight="251681792" behindDoc="0" locked="0" layoutInCell="1" allowOverlap="1" wp14:anchorId="778DB39D" wp14:editId="09C62834">
                <wp:simplePos x="0" y="0"/>
                <wp:positionH relativeFrom="margin">
                  <wp:posOffset>-710565</wp:posOffset>
                </wp:positionH>
                <wp:positionV relativeFrom="paragraph">
                  <wp:posOffset>-528119</wp:posOffset>
                </wp:positionV>
                <wp:extent cx="7153275" cy="9963150"/>
                <wp:effectExtent l="38100" t="19050" r="66675" b="38100"/>
                <wp:wrapNone/>
                <wp:docPr id="12" name="Rechteck 12"/>
                <wp:cNvGraphicFramePr/>
                <a:graphic xmlns:a="http://schemas.openxmlformats.org/drawingml/2006/main">
                  <a:graphicData uri="http://schemas.microsoft.com/office/word/2010/wordprocessingShape">
                    <wps:wsp>
                      <wps:cNvSpPr/>
                      <wps:spPr>
                        <a:xfrm>
                          <a:off x="0" y="0"/>
                          <a:ext cx="7153275" cy="9963150"/>
                        </a:xfrm>
                        <a:custGeom>
                          <a:avLst/>
                          <a:gdLst>
                            <a:gd name="connsiteX0" fmla="*/ 0 w 7153275"/>
                            <a:gd name="connsiteY0" fmla="*/ 0 h 9963150"/>
                            <a:gd name="connsiteX1" fmla="*/ 435699 w 7153275"/>
                            <a:gd name="connsiteY1" fmla="*/ 0 h 9963150"/>
                            <a:gd name="connsiteX2" fmla="*/ 1085997 w 7153275"/>
                            <a:gd name="connsiteY2" fmla="*/ 0 h 9963150"/>
                            <a:gd name="connsiteX3" fmla="*/ 1807828 w 7153275"/>
                            <a:gd name="connsiteY3" fmla="*/ 0 h 9963150"/>
                            <a:gd name="connsiteX4" fmla="*/ 2315060 w 7153275"/>
                            <a:gd name="connsiteY4" fmla="*/ 0 h 9963150"/>
                            <a:gd name="connsiteX5" fmla="*/ 2965358 w 7153275"/>
                            <a:gd name="connsiteY5" fmla="*/ 0 h 9963150"/>
                            <a:gd name="connsiteX6" fmla="*/ 3687188 w 7153275"/>
                            <a:gd name="connsiteY6" fmla="*/ 0 h 9963150"/>
                            <a:gd name="connsiteX7" fmla="*/ 4337486 w 7153275"/>
                            <a:gd name="connsiteY7" fmla="*/ 0 h 9963150"/>
                            <a:gd name="connsiteX8" fmla="*/ 4987784 w 7153275"/>
                            <a:gd name="connsiteY8" fmla="*/ 0 h 9963150"/>
                            <a:gd name="connsiteX9" fmla="*/ 5566549 w 7153275"/>
                            <a:gd name="connsiteY9" fmla="*/ 0 h 9963150"/>
                            <a:gd name="connsiteX10" fmla="*/ 6073781 w 7153275"/>
                            <a:gd name="connsiteY10" fmla="*/ 0 h 9963150"/>
                            <a:gd name="connsiteX11" fmla="*/ 7153275 w 7153275"/>
                            <a:gd name="connsiteY11" fmla="*/ 0 h 9963150"/>
                            <a:gd name="connsiteX12" fmla="*/ 7153275 w 7153275"/>
                            <a:gd name="connsiteY12" fmla="*/ 564579 h 9963150"/>
                            <a:gd name="connsiteX13" fmla="*/ 7153275 w 7153275"/>
                            <a:gd name="connsiteY13" fmla="*/ 1029526 h 9963150"/>
                            <a:gd name="connsiteX14" fmla="*/ 7153275 w 7153275"/>
                            <a:gd name="connsiteY14" fmla="*/ 1892999 h 9963150"/>
                            <a:gd name="connsiteX15" fmla="*/ 7153275 w 7153275"/>
                            <a:gd name="connsiteY15" fmla="*/ 2756472 h 9963150"/>
                            <a:gd name="connsiteX16" fmla="*/ 7153275 w 7153275"/>
                            <a:gd name="connsiteY16" fmla="*/ 3619945 h 9963150"/>
                            <a:gd name="connsiteX17" fmla="*/ 7153275 w 7153275"/>
                            <a:gd name="connsiteY17" fmla="*/ 4383786 h 9963150"/>
                            <a:gd name="connsiteX18" fmla="*/ 7153275 w 7153275"/>
                            <a:gd name="connsiteY18" fmla="*/ 4848733 h 9963150"/>
                            <a:gd name="connsiteX19" fmla="*/ 7153275 w 7153275"/>
                            <a:gd name="connsiteY19" fmla="*/ 5214049 h 9963150"/>
                            <a:gd name="connsiteX20" fmla="*/ 7153275 w 7153275"/>
                            <a:gd name="connsiteY20" fmla="*/ 5778627 h 9963150"/>
                            <a:gd name="connsiteX21" fmla="*/ 7153275 w 7153275"/>
                            <a:gd name="connsiteY21" fmla="*/ 6542469 h 9963150"/>
                            <a:gd name="connsiteX22" fmla="*/ 7153275 w 7153275"/>
                            <a:gd name="connsiteY22" fmla="*/ 6907784 h 9963150"/>
                            <a:gd name="connsiteX23" fmla="*/ 7153275 w 7153275"/>
                            <a:gd name="connsiteY23" fmla="*/ 7571994 h 9963150"/>
                            <a:gd name="connsiteX24" fmla="*/ 7153275 w 7153275"/>
                            <a:gd name="connsiteY24" fmla="*/ 8036941 h 9963150"/>
                            <a:gd name="connsiteX25" fmla="*/ 7153275 w 7153275"/>
                            <a:gd name="connsiteY25" fmla="*/ 8900414 h 9963150"/>
                            <a:gd name="connsiteX26" fmla="*/ 7153275 w 7153275"/>
                            <a:gd name="connsiteY26" fmla="*/ 9365361 h 9963150"/>
                            <a:gd name="connsiteX27" fmla="*/ 7153275 w 7153275"/>
                            <a:gd name="connsiteY27" fmla="*/ 9963150 h 9963150"/>
                            <a:gd name="connsiteX28" fmla="*/ 6646043 w 7153275"/>
                            <a:gd name="connsiteY28" fmla="*/ 9963150 h 9963150"/>
                            <a:gd name="connsiteX29" fmla="*/ 6210343 w 7153275"/>
                            <a:gd name="connsiteY29" fmla="*/ 9963150 h 9963150"/>
                            <a:gd name="connsiteX30" fmla="*/ 5631578 w 7153275"/>
                            <a:gd name="connsiteY30" fmla="*/ 9963150 h 9963150"/>
                            <a:gd name="connsiteX31" fmla="*/ 4981281 w 7153275"/>
                            <a:gd name="connsiteY31" fmla="*/ 9963150 h 9963150"/>
                            <a:gd name="connsiteX32" fmla="*/ 4474048 w 7153275"/>
                            <a:gd name="connsiteY32" fmla="*/ 9963150 h 9963150"/>
                            <a:gd name="connsiteX33" fmla="*/ 4038349 w 7153275"/>
                            <a:gd name="connsiteY33" fmla="*/ 9963150 h 9963150"/>
                            <a:gd name="connsiteX34" fmla="*/ 3459584 w 7153275"/>
                            <a:gd name="connsiteY34" fmla="*/ 9963150 h 9963150"/>
                            <a:gd name="connsiteX35" fmla="*/ 2809286 w 7153275"/>
                            <a:gd name="connsiteY35" fmla="*/ 9963150 h 9963150"/>
                            <a:gd name="connsiteX36" fmla="*/ 2302054 w 7153275"/>
                            <a:gd name="connsiteY36" fmla="*/ 9963150 h 9963150"/>
                            <a:gd name="connsiteX37" fmla="*/ 1651756 w 7153275"/>
                            <a:gd name="connsiteY37" fmla="*/ 9963150 h 9963150"/>
                            <a:gd name="connsiteX38" fmla="*/ 929926 w 7153275"/>
                            <a:gd name="connsiteY38" fmla="*/ 9963150 h 9963150"/>
                            <a:gd name="connsiteX39" fmla="*/ 0 w 7153275"/>
                            <a:gd name="connsiteY39" fmla="*/ 9963150 h 9963150"/>
                            <a:gd name="connsiteX40" fmla="*/ 0 w 7153275"/>
                            <a:gd name="connsiteY40" fmla="*/ 9398572 h 9963150"/>
                            <a:gd name="connsiteX41" fmla="*/ 0 w 7153275"/>
                            <a:gd name="connsiteY41" fmla="*/ 8535099 h 9963150"/>
                            <a:gd name="connsiteX42" fmla="*/ 0 w 7153275"/>
                            <a:gd name="connsiteY42" fmla="*/ 7870889 h 9963150"/>
                            <a:gd name="connsiteX43" fmla="*/ 0 w 7153275"/>
                            <a:gd name="connsiteY43" fmla="*/ 7505573 h 9963150"/>
                            <a:gd name="connsiteX44" fmla="*/ 0 w 7153275"/>
                            <a:gd name="connsiteY44" fmla="*/ 7140257 h 9963150"/>
                            <a:gd name="connsiteX45" fmla="*/ 0 w 7153275"/>
                            <a:gd name="connsiteY45" fmla="*/ 6774942 h 9963150"/>
                            <a:gd name="connsiteX46" fmla="*/ 0 w 7153275"/>
                            <a:gd name="connsiteY46" fmla="*/ 6110732 h 9963150"/>
                            <a:gd name="connsiteX47" fmla="*/ 0 w 7153275"/>
                            <a:gd name="connsiteY47" fmla="*/ 5546154 h 9963150"/>
                            <a:gd name="connsiteX48" fmla="*/ 0 w 7153275"/>
                            <a:gd name="connsiteY48" fmla="*/ 4981575 h 9963150"/>
                            <a:gd name="connsiteX49" fmla="*/ 0 w 7153275"/>
                            <a:gd name="connsiteY49" fmla="*/ 4616260 h 9963150"/>
                            <a:gd name="connsiteX50" fmla="*/ 0 w 7153275"/>
                            <a:gd name="connsiteY50" fmla="*/ 4250944 h 9963150"/>
                            <a:gd name="connsiteX51" fmla="*/ 0 w 7153275"/>
                            <a:gd name="connsiteY51" fmla="*/ 3885629 h 9963150"/>
                            <a:gd name="connsiteX52" fmla="*/ 0 w 7153275"/>
                            <a:gd name="connsiteY52" fmla="*/ 3022156 h 9963150"/>
                            <a:gd name="connsiteX53" fmla="*/ 0 w 7153275"/>
                            <a:gd name="connsiteY53" fmla="*/ 2457577 h 9963150"/>
                            <a:gd name="connsiteX54" fmla="*/ 0 w 7153275"/>
                            <a:gd name="connsiteY54" fmla="*/ 1793367 h 9963150"/>
                            <a:gd name="connsiteX55" fmla="*/ 0 w 7153275"/>
                            <a:gd name="connsiteY55" fmla="*/ 929894 h 9963150"/>
                            <a:gd name="connsiteX56" fmla="*/ 0 w 7153275"/>
                            <a:gd name="connsiteY56" fmla="*/ 0 h 99631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7153275" h="9963150" extrusionOk="0">
                              <a:moveTo>
                                <a:pt x="0" y="0"/>
                              </a:moveTo>
                              <a:cubicBezTo>
                                <a:pt x="181874" y="-14860"/>
                                <a:pt x="228266" y="4273"/>
                                <a:pt x="435699" y="0"/>
                              </a:cubicBezTo>
                              <a:cubicBezTo>
                                <a:pt x="643132" y="-4273"/>
                                <a:pt x="922861" y="-6822"/>
                                <a:pt x="1085997" y="0"/>
                              </a:cubicBezTo>
                              <a:cubicBezTo>
                                <a:pt x="1249133" y="6822"/>
                                <a:pt x="1524039" y="10834"/>
                                <a:pt x="1807828" y="0"/>
                              </a:cubicBezTo>
                              <a:cubicBezTo>
                                <a:pt x="2091617" y="-10834"/>
                                <a:pt x="2194585" y="-1640"/>
                                <a:pt x="2315060" y="0"/>
                              </a:cubicBezTo>
                              <a:cubicBezTo>
                                <a:pt x="2435535" y="1640"/>
                                <a:pt x="2747002" y="-15298"/>
                                <a:pt x="2965358" y="0"/>
                              </a:cubicBezTo>
                              <a:cubicBezTo>
                                <a:pt x="3183714" y="15298"/>
                                <a:pt x="3501620" y="16551"/>
                                <a:pt x="3687188" y="0"/>
                              </a:cubicBezTo>
                              <a:cubicBezTo>
                                <a:pt x="3872756" y="-16551"/>
                                <a:pt x="4164170" y="30914"/>
                                <a:pt x="4337486" y="0"/>
                              </a:cubicBezTo>
                              <a:cubicBezTo>
                                <a:pt x="4510802" y="-30914"/>
                                <a:pt x="4834742" y="9639"/>
                                <a:pt x="4987784" y="0"/>
                              </a:cubicBezTo>
                              <a:cubicBezTo>
                                <a:pt x="5140826" y="-9639"/>
                                <a:pt x="5285312" y="-15335"/>
                                <a:pt x="5566549" y="0"/>
                              </a:cubicBezTo>
                              <a:cubicBezTo>
                                <a:pt x="5847787" y="15335"/>
                                <a:pt x="5825372" y="14307"/>
                                <a:pt x="6073781" y="0"/>
                              </a:cubicBezTo>
                              <a:cubicBezTo>
                                <a:pt x="6322190" y="-14307"/>
                                <a:pt x="6663968" y="40148"/>
                                <a:pt x="7153275" y="0"/>
                              </a:cubicBezTo>
                              <a:cubicBezTo>
                                <a:pt x="7134543" y="122584"/>
                                <a:pt x="7142603" y="394907"/>
                                <a:pt x="7153275" y="564579"/>
                              </a:cubicBezTo>
                              <a:cubicBezTo>
                                <a:pt x="7163947" y="734251"/>
                                <a:pt x="7175075" y="858162"/>
                                <a:pt x="7153275" y="1029526"/>
                              </a:cubicBezTo>
                              <a:cubicBezTo>
                                <a:pt x="7131475" y="1200890"/>
                                <a:pt x="7141737" y="1703734"/>
                                <a:pt x="7153275" y="1892999"/>
                              </a:cubicBezTo>
                              <a:cubicBezTo>
                                <a:pt x="7164813" y="2082264"/>
                                <a:pt x="7148682" y="2396466"/>
                                <a:pt x="7153275" y="2756472"/>
                              </a:cubicBezTo>
                              <a:cubicBezTo>
                                <a:pt x="7157868" y="3116478"/>
                                <a:pt x="7121296" y="3351030"/>
                                <a:pt x="7153275" y="3619945"/>
                              </a:cubicBezTo>
                              <a:cubicBezTo>
                                <a:pt x="7185254" y="3888860"/>
                                <a:pt x="7191162" y="4191072"/>
                                <a:pt x="7153275" y="4383786"/>
                              </a:cubicBezTo>
                              <a:cubicBezTo>
                                <a:pt x="7115388" y="4576500"/>
                                <a:pt x="7131312" y="4626682"/>
                                <a:pt x="7153275" y="4848733"/>
                              </a:cubicBezTo>
                              <a:cubicBezTo>
                                <a:pt x="7175238" y="5070784"/>
                                <a:pt x="7166804" y="5140302"/>
                                <a:pt x="7153275" y="5214049"/>
                              </a:cubicBezTo>
                              <a:cubicBezTo>
                                <a:pt x="7139746" y="5287796"/>
                                <a:pt x="7142468" y="5556869"/>
                                <a:pt x="7153275" y="5778627"/>
                              </a:cubicBezTo>
                              <a:cubicBezTo>
                                <a:pt x="7164082" y="6000385"/>
                                <a:pt x="7182407" y="6186564"/>
                                <a:pt x="7153275" y="6542469"/>
                              </a:cubicBezTo>
                              <a:cubicBezTo>
                                <a:pt x="7124143" y="6898374"/>
                                <a:pt x="7137803" y="6760599"/>
                                <a:pt x="7153275" y="6907784"/>
                              </a:cubicBezTo>
                              <a:cubicBezTo>
                                <a:pt x="7168747" y="7054969"/>
                                <a:pt x="7174977" y="7283573"/>
                                <a:pt x="7153275" y="7571994"/>
                              </a:cubicBezTo>
                              <a:cubicBezTo>
                                <a:pt x="7131574" y="7860415"/>
                                <a:pt x="7170786" y="7827952"/>
                                <a:pt x="7153275" y="8036941"/>
                              </a:cubicBezTo>
                              <a:cubicBezTo>
                                <a:pt x="7135764" y="8245930"/>
                                <a:pt x="7186716" y="8492933"/>
                                <a:pt x="7153275" y="8900414"/>
                              </a:cubicBezTo>
                              <a:cubicBezTo>
                                <a:pt x="7119834" y="9307895"/>
                                <a:pt x="7143087" y="9189942"/>
                                <a:pt x="7153275" y="9365361"/>
                              </a:cubicBezTo>
                              <a:cubicBezTo>
                                <a:pt x="7163463" y="9540780"/>
                                <a:pt x="7134919" y="9720689"/>
                                <a:pt x="7153275" y="9963150"/>
                              </a:cubicBezTo>
                              <a:cubicBezTo>
                                <a:pt x="7043749" y="9962222"/>
                                <a:pt x="6821798" y="9971600"/>
                                <a:pt x="6646043" y="9963150"/>
                              </a:cubicBezTo>
                              <a:cubicBezTo>
                                <a:pt x="6470288" y="9954700"/>
                                <a:pt x="6427668" y="9981122"/>
                                <a:pt x="6210343" y="9963150"/>
                              </a:cubicBezTo>
                              <a:cubicBezTo>
                                <a:pt x="5993018" y="9945178"/>
                                <a:pt x="5838753" y="9936386"/>
                                <a:pt x="5631578" y="9963150"/>
                              </a:cubicBezTo>
                              <a:cubicBezTo>
                                <a:pt x="5424403" y="9989914"/>
                                <a:pt x="5193158" y="9937179"/>
                                <a:pt x="4981281" y="9963150"/>
                              </a:cubicBezTo>
                              <a:cubicBezTo>
                                <a:pt x="4769404" y="9989121"/>
                                <a:pt x="4686876" y="9968509"/>
                                <a:pt x="4474048" y="9963150"/>
                              </a:cubicBezTo>
                              <a:cubicBezTo>
                                <a:pt x="4261220" y="9957791"/>
                                <a:pt x="4141878" y="9972556"/>
                                <a:pt x="4038349" y="9963150"/>
                              </a:cubicBezTo>
                              <a:cubicBezTo>
                                <a:pt x="3934820" y="9953744"/>
                                <a:pt x="3631179" y="9984481"/>
                                <a:pt x="3459584" y="9963150"/>
                              </a:cubicBezTo>
                              <a:cubicBezTo>
                                <a:pt x="3287990" y="9941819"/>
                                <a:pt x="3097402" y="9993939"/>
                                <a:pt x="2809286" y="9963150"/>
                              </a:cubicBezTo>
                              <a:cubicBezTo>
                                <a:pt x="2521170" y="9932361"/>
                                <a:pt x="2410751" y="9987758"/>
                                <a:pt x="2302054" y="9963150"/>
                              </a:cubicBezTo>
                              <a:cubicBezTo>
                                <a:pt x="2193357" y="9938542"/>
                                <a:pt x="1810137" y="9970276"/>
                                <a:pt x="1651756" y="9963150"/>
                              </a:cubicBezTo>
                              <a:cubicBezTo>
                                <a:pt x="1493375" y="9956024"/>
                                <a:pt x="1248664" y="9953745"/>
                                <a:pt x="929926" y="9963150"/>
                              </a:cubicBezTo>
                              <a:cubicBezTo>
                                <a:pt x="611188" y="9972556"/>
                                <a:pt x="388999" y="10000584"/>
                                <a:pt x="0" y="9963150"/>
                              </a:cubicBezTo>
                              <a:cubicBezTo>
                                <a:pt x="-15870" y="9848776"/>
                                <a:pt x="25089" y="9657410"/>
                                <a:pt x="0" y="9398572"/>
                              </a:cubicBezTo>
                              <a:cubicBezTo>
                                <a:pt x="-25089" y="9139734"/>
                                <a:pt x="21745" y="8878652"/>
                                <a:pt x="0" y="8535099"/>
                              </a:cubicBezTo>
                              <a:cubicBezTo>
                                <a:pt x="-21745" y="8191546"/>
                                <a:pt x="-32284" y="8185591"/>
                                <a:pt x="0" y="7870889"/>
                              </a:cubicBezTo>
                              <a:cubicBezTo>
                                <a:pt x="32284" y="7556187"/>
                                <a:pt x="8981" y="7618666"/>
                                <a:pt x="0" y="7505573"/>
                              </a:cubicBezTo>
                              <a:cubicBezTo>
                                <a:pt x="-8981" y="7392480"/>
                                <a:pt x="-15954" y="7219128"/>
                                <a:pt x="0" y="7140257"/>
                              </a:cubicBezTo>
                              <a:cubicBezTo>
                                <a:pt x="15954" y="7061386"/>
                                <a:pt x="16476" y="6893438"/>
                                <a:pt x="0" y="6774942"/>
                              </a:cubicBezTo>
                              <a:cubicBezTo>
                                <a:pt x="-16476" y="6656447"/>
                                <a:pt x="-1310" y="6244850"/>
                                <a:pt x="0" y="6110732"/>
                              </a:cubicBezTo>
                              <a:cubicBezTo>
                                <a:pt x="1310" y="5976614"/>
                                <a:pt x="-23477" y="5699485"/>
                                <a:pt x="0" y="5546154"/>
                              </a:cubicBezTo>
                              <a:cubicBezTo>
                                <a:pt x="23477" y="5392823"/>
                                <a:pt x="13149" y="5253774"/>
                                <a:pt x="0" y="4981575"/>
                              </a:cubicBezTo>
                              <a:cubicBezTo>
                                <a:pt x="-13149" y="4709376"/>
                                <a:pt x="3053" y="4773405"/>
                                <a:pt x="0" y="4616260"/>
                              </a:cubicBezTo>
                              <a:cubicBezTo>
                                <a:pt x="-3053" y="4459116"/>
                                <a:pt x="8752" y="4344227"/>
                                <a:pt x="0" y="4250944"/>
                              </a:cubicBezTo>
                              <a:cubicBezTo>
                                <a:pt x="-8752" y="4157661"/>
                                <a:pt x="-2342" y="4014585"/>
                                <a:pt x="0" y="3885629"/>
                              </a:cubicBezTo>
                              <a:cubicBezTo>
                                <a:pt x="2342" y="3756673"/>
                                <a:pt x="-25541" y="3366586"/>
                                <a:pt x="0" y="3022156"/>
                              </a:cubicBezTo>
                              <a:cubicBezTo>
                                <a:pt x="25541" y="2677726"/>
                                <a:pt x="-19119" y="2663276"/>
                                <a:pt x="0" y="2457577"/>
                              </a:cubicBezTo>
                              <a:cubicBezTo>
                                <a:pt x="19119" y="2251878"/>
                                <a:pt x="32603" y="2046710"/>
                                <a:pt x="0" y="1793367"/>
                              </a:cubicBezTo>
                              <a:cubicBezTo>
                                <a:pt x="-32603" y="1540024"/>
                                <a:pt x="-16499" y="1326222"/>
                                <a:pt x="0" y="929894"/>
                              </a:cubicBezTo>
                              <a:cubicBezTo>
                                <a:pt x="16499" y="533566"/>
                                <a:pt x="3523" y="376344"/>
                                <a:pt x="0" y="0"/>
                              </a:cubicBezTo>
                              <a:close/>
                            </a:path>
                          </a:pathLst>
                        </a:custGeom>
                        <a:noFill/>
                        <a:ln>
                          <a:extLst>
                            <a:ext uri="{C807C97D-BFC1-408E-A445-0C87EB9F89A2}">
                              <ask:lineSketchStyleProps xmlns:ask="http://schemas.microsoft.com/office/drawing/2018/sketchyshapes" sd="424375866">
                                <a:prstGeom prst="rect">
                                  <a:avLst/>
                                </a:prstGeom>
                                <ask:type>
                                  <ask:lineSketchFreehand/>
                                </ask:type>
                              </ask:lineSketchStyleProps>
                            </a:ext>
                          </a:extLs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Rechteck 12" style="position:absolute;margin-left:-55.95pt;margin-top:-41.6pt;width:563.25pt;height:784.5pt;z-index:2516817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coordsize="7153275,9963150" o:spid="_x0000_s1026" filled="f" strokecolor="#1f3763 [1604]" strokeweight="1pt" path="m,c181874,-14860,228266,4273,435699,v207433,-4273,487162,-6822,650298,c1249133,6822,1524039,10834,1807828,v283789,-10834,386757,-1640,507232,c2435535,1640,2747002,-15298,2965358,v218356,15298,536262,16551,721830,c3872756,-16551,4164170,30914,4337486,v173316,-30914,497256,9639,650298,c5140826,-9639,5285312,-15335,5566549,v281238,15335,258823,14307,507232,c6322190,-14307,6663968,40148,7153275,v-18732,122584,-10672,394907,,564579c7163947,734251,7175075,858162,7153275,1029526v-21800,171364,-11538,674208,,863473c7164813,2082264,7148682,2396466,7153275,2756472v4593,360006,-31979,594558,,863473c7185254,3888860,7191162,4191072,7153275,4383786v-37887,192714,-21963,242896,,464947c7175238,5070784,7166804,5140302,7153275,5214049v-13529,73747,-10807,342820,,564578c7164082,6000385,7182407,6186564,7153275,6542469v-29132,355905,-15472,218130,,365315c7168747,7054969,7174977,7283573,7153275,7571994v-21701,288421,17511,255958,,464947c7135764,8245930,7186716,8492933,7153275,8900414v-33441,407481,-10188,289528,,464947c7163463,9540780,7134919,9720689,7153275,9963150v-109526,-928,-331477,8450,-507232,c6470288,9954700,6427668,9981122,6210343,9963150v-217325,-17972,-371590,-26764,-578765,c5424403,9989914,5193158,9937179,4981281,9963150v-211877,25971,-294405,5359,-507233,c4261220,9957791,4141878,9972556,4038349,9963150v-103529,-9406,-407170,21331,-578765,c3287990,9941819,3097402,9993939,2809286,9963150v-288116,-30789,-398535,24608,-507232,c2193357,9938542,1810137,9970276,1651756,9963150v-158381,-7126,-403092,-9405,-721830,c611188,9972556,388999,10000584,,9963150,-15870,9848776,25089,9657410,,9398572,-25089,9139734,21745,8878652,,8535099,-21745,8191546,-32284,8185591,,7870889,32284,7556187,8981,7618666,,7505573,-8981,7392480,-15954,7219128,,7140257v15954,-78871,16476,-246819,,-365315c-16476,6656447,-1310,6244850,,6110732,1310,5976614,-23477,5699485,,5546154,23477,5392823,13149,5253774,,4981575,-13149,4709376,3053,4773405,,4616260,-3053,4459116,8752,4344227,,4250944v-8752,-93283,-2342,-236359,,-365315c2342,3756673,-25541,3366586,,3022156,25541,2677726,-19119,2663276,,2457577,19119,2251878,32603,2046710,,1793367,-32603,1540024,-16499,1326222,,929894,16499,533566,3523,376344,,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" w14:anchorId="2AE64358">
                <v:stroke joinstyle="miter"/>
                <v:path arrowok="t" o:connecttype="custom" o:connectlocs="0,0;435699,0;1085997,0;1807828,0;2315060,0;2965358,0;3687188,0;4337486,0;4987784,0;5566549,0;6073781,0;7153275,0;7153275,564579;7153275,1029526;7153275,1892999;7153275,2756472;7153275,3619945;7153275,4383786;7153275,4848733;7153275,5214049;7153275,5778627;7153275,6542469;7153275,6907784;7153275,7571994;7153275,8036941;7153275,8900414;7153275,9365361;7153275,9963150;6646043,9963150;6210343,9963150;5631578,9963150;4981281,9963150;4474048,9963150;4038349,9963150;3459584,9963150;2809286,9963150;2302054,9963150;1651756,9963150;929926,9963150;0,9963150;0,9398572;0,8535099;0,7870889;0,7505573;0,7140257;0,6774942;0,6110732;0,5546154;0,4981575;0,4616260;0,4250944;0,3885629;0,3022156;0,2457577;0,1793367;0,929894;0,0" o:connectangles="0,0,0,0,0,0,0,0,0,0,0,0,0,0,0,0,0,0,0,0,0,0,0,0,0,0,0,0,0,0,0,0,0,0,0,0,0,0,0,0,0,0,0,0,0,0,0,0,0,0,0,0,0,0,0,0,0" o:extrusionok="f"/>
                <w10:wrap anchorx="margin"/>
              </v:shape>
            </w:pict>
          </mc:Fallback>
        </mc:AlternateContent>
      </w:r>
    </w:p>
    <w:p w:rsidRPr="00D54775" w:rsidR="00023E13" w:rsidP="00023E13" w:rsidRDefault="00023E13" w14:paraId="455C0A3C" w14:textId="05C5AFF2">
      <w:pPr>
        <w:rPr>
          <w:color w:val="2F5496" w:themeColor="accent1" w:themeShade="BF"/>
        </w:rPr>
      </w:pPr>
    </w:p>
    <w:p w:rsidRPr="00D54775" w:rsidR="00023E13" w:rsidP="00023E13" w:rsidRDefault="00023E13" w14:paraId="0BCFD47B" w14:textId="7E58226A">
      <w:pPr>
        <w:rPr>
          <w:color w:val="2F5496" w:themeColor="accent1" w:themeShade="BF"/>
        </w:rPr>
      </w:pPr>
    </w:p>
    <w:p w:rsidRPr="00D54775" w:rsidR="00023E13" w:rsidRDefault="00023E13" w14:paraId="767BC06D" w14:textId="5AA3B921">
      <w:pPr>
        <w:spacing w:after="160" w:line="259" w:lineRule="auto"/>
        <w:rPr>
          <w:color w:val="2F5496" w:themeColor="accent1" w:themeShade="BF"/>
        </w:rPr>
      </w:pPr>
      <w:r w:rsidRPr="00D54775">
        <w:rPr>
          <w:color w:val="2F5496" w:themeColor="accent1" w:themeShade="BF"/>
        </w:rPr>
        <w:br w:type="page"/>
      </w:r>
    </w:p>
    <w:bookmarkStart w:name="_Toc102721815" w:id="6"/>
    <w:p w:rsidRPr="00D54775" w:rsidR="007A17E7" w:rsidP="00A4690D" w:rsidRDefault="00F76674" w14:paraId="2B0599CB" w14:textId="77777777">
      <w:pPr>
        <w:pStyle w:val="berschrift1"/>
        <w:rPr>
          <w:rFonts w:ascii="Hadassah Friedlaender" w:hAnsi="Hadassah Friedlaender" w:cs="Hadassah Friedlaender"/>
        </w:rPr>
      </w:pPr>
      <w:r w:rsidRPr="00D54775">
        <w:rPr>
          <w:rFonts w:hint="cs" w:ascii="Hadassah Friedlaender" w:hAnsi="Hadassah Friedlaender" w:cs="Hadassah Friedlaender"/>
          <w:noProof/>
        </w:rPr>
        <w:lastRenderedPageBreak/>
        <mc:AlternateContent>
          <mc:Choice Requires="wps">
            <w:drawing>
              <wp:anchor distT="0" distB="0" distL="114300" distR="114300" simplePos="0" relativeHeight="251679744" behindDoc="0" locked="0" layoutInCell="1" allowOverlap="1" wp14:anchorId="3A78EB57" wp14:editId="3E53940F">
                <wp:simplePos x="0" y="0"/>
                <wp:positionH relativeFrom="margin">
                  <wp:posOffset>-700673</wp:posOffset>
                </wp:positionH>
                <wp:positionV relativeFrom="paragraph">
                  <wp:posOffset>-655721</wp:posOffset>
                </wp:positionV>
                <wp:extent cx="7153275" cy="9963150"/>
                <wp:effectExtent l="38100" t="19050" r="66675" b="38100"/>
                <wp:wrapNone/>
                <wp:docPr id="11" name="Rechteck 11"/>
                <wp:cNvGraphicFramePr/>
                <a:graphic xmlns:a="http://schemas.openxmlformats.org/drawingml/2006/main">
                  <a:graphicData uri="http://schemas.microsoft.com/office/word/2010/wordprocessingShape">
                    <wps:wsp>
                      <wps:cNvSpPr/>
                      <wps:spPr>
                        <a:xfrm>
                          <a:off x="0" y="0"/>
                          <a:ext cx="7153275" cy="9963150"/>
                        </a:xfrm>
                        <a:custGeom>
                          <a:avLst/>
                          <a:gdLst>
                            <a:gd name="connsiteX0" fmla="*/ 0 w 7153275"/>
                            <a:gd name="connsiteY0" fmla="*/ 0 h 9963150"/>
                            <a:gd name="connsiteX1" fmla="*/ 435699 w 7153275"/>
                            <a:gd name="connsiteY1" fmla="*/ 0 h 9963150"/>
                            <a:gd name="connsiteX2" fmla="*/ 1085997 w 7153275"/>
                            <a:gd name="connsiteY2" fmla="*/ 0 h 9963150"/>
                            <a:gd name="connsiteX3" fmla="*/ 1807828 w 7153275"/>
                            <a:gd name="connsiteY3" fmla="*/ 0 h 9963150"/>
                            <a:gd name="connsiteX4" fmla="*/ 2315060 w 7153275"/>
                            <a:gd name="connsiteY4" fmla="*/ 0 h 9963150"/>
                            <a:gd name="connsiteX5" fmla="*/ 2965358 w 7153275"/>
                            <a:gd name="connsiteY5" fmla="*/ 0 h 9963150"/>
                            <a:gd name="connsiteX6" fmla="*/ 3687188 w 7153275"/>
                            <a:gd name="connsiteY6" fmla="*/ 0 h 9963150"/>
                            <a:gd name="connsiteX7" fmla="*/ 4337486 w 7153275"/>
                            <a:gd name="connsiteY7" fmla="*/ 0 h 9963150"/>
                            <a:gd name="connsiteX8" fmla="*/ 4987784 w 7153275"/>
                            <a:gd name="connsiteY8" fmla="*/ 0 h 9963150"/>
                            <a:gd name="connsiteX9" fmla="*/ 5566549 w 7153275"/>
                            <a:gd name="connsiteY9" fmla="*/ 0 h 9963150"/>
                            <a:gd name="connsiteX10" fmla="*/ 6073781 w 7153275"/>
                            <a:gd name="connsiteY10" fmla="*/ 0 h 9963150"/>
                            <a:gd name="connsiteX11" fmla="*/ 7153275 w 7153275"/>
                            <a:gd name="connsiteY11" fmla="*/ 0 h 9963150"/>
                            <a:gd name="connsiteX12" fmla="*/ 7153275 w 7153275"/>
                            <a:gd name="connsiteY12" fmla="*/ 564579 h 9963150"/>
                            <a:gd name="connsiteX13" fmla="*/ 7153275 w 7153275"/>
                            <a:gd name="connsiteY13" fmla="*/ 1029526 h 9963150"/>
                            <a:gd name="connsiteX14" fmla="*/ 7153275 w 7153275"/>
                            <a:gd name="connsiteY14" fmla="*/ 1892999 h 9963150"/>
                            <a:gd name="connsiteX15" fmla="*/ 7153275 w 7153275"/>
                            <a:gd name="connsiteY15" fmla="*/ 2756472 h 9963150"/>
                            <a:gd name="connsiteX16" fmla="*/ 7153275 w 7153275"/>
                            <a:gd name="connsiteY16" fmla="*/ 3619945 h 9963150"/>
                            <a:gd name="connsiteX17" fmla="*/ 7153275 w 7153275"/>
                            <a:gd name="connsiteY17" fmla="*/ 4383786 h 9963150"/>
                            <a:gd name="connsiteX18" fmla="*/ 7153275 w 7153275"/>
                            <a:gd name="connsiteY18" fmla="*/ 4848733 h 9963150"/>
                            <a:gd name="connsiteX19" fmla="*/ 7153275 w 7153275"/>
                            <a:gd name="connsiteY19" fmla="*/ 5214049 h 9963150"/>
                            <a:gd name="connsiteX20" fmla="*/ 7153275 w 7153275"/>
                            <a:gd name="connsiteY20" fmla="*/ 5778627 h 9963150"/>
                            <a:gd name="connsiteX21" fmla="*/ 7153275 w 7153275"/>
                            <a:gd name="connsiteY21" fmla="*/ 6542469 h 9963150"/>
                            <a:gd name="connsiteX22" fmla="*/ 7153275 w 7153275"/>
                            <a:gd name="connsiteY22" fmla="*/ 6907784 h 9963150"/>
                            <a:gd name="connsiteX23" fmla="*/ 7153275 w 7153275"/>
                            <a:gd name="connsiteY23" fmla="*/ 7571994 h 9963150"/>
                            <a:gd name="connsiteX24" fmla="*/ 7153275 w 7153275"/>
                            <a:gd name="connsiteY24" fmla="*/ 8036941 h 9963150"/>
                            <a:gd name="connsiteX25" fmla="*/ 7153275 w 7153275"/>
                            <a:gd name="connsiteY25" fmla="*/ 8900414 h 9963150"/>
                            <a:gd name="connsiteX26" fmla="*/ 7153275 w 7153275"/>
                            <a:gd name="connsiteY26" fmla="*/ 9365361 h 9963150"/>
                            <a:gd name="connsiteX27" fmla="*/ 7153275 w 7153275"/>
                            <a:gd name="connsiteY27" fmla="*/ 9963150 h 9963150"/>
                            <a:gd name="connsiteX28" fmla="*/ 6646043 w 7153275"/>
                            <a:gd name="connsiteY28" fmla="*/ 9963150 h 9963150"/>
                            <a:gd name="connsiteX29" fmla="*/ 6210343 w 7153275"/>
                            <a:gd name="connsiteY29" fmla="*/ 9963150 h 9963150"/>
                            <a:gd name="connsiteX30" fmla="*/ 5631578 w 7153275"/>
                            <a:gd name="connsiteY30" fmla="*/ 9963150 h 9963150"/>
                            <a:gd name="connsiteX31" fmla="*/ 4981281 w 7153275"/>
                            <a:gd name="connsiteY31" fmla="*/ 9963150 h 9963150"/>
                            <a:gd name="connsiteX32" fmla="*/ 4474048 w 7153275"/>
                            <a:gd name="connsiteY32" fmla="*/ 9963150 h 9963150"/>
                            <a:gd name="connsiteX33" fmla="*/ 4038349 w 7153275"/>
                            <a:gd name="connsiteY33" fmla="*/ 9963150 h 9963150"/>
                            <a:gd name="connsiteX34" fmla="*/ 3459584 w 7153275"/>
                            <a:gd name="connsiteY34" fmla="*/ 9963150 h 9963150"/>
                            <a:gd name="connsiteX35" fmla="*/ 2809286 w 7153275"/>
                            <a:gd name="connsiteY35" fmla="*/ 9963150 h 9963150"/>
                            <a:gd name="connsiteX36" fmla="*/ 2302054 w 7153275"/>
                            <a:gd name="connsiteY36" fmla="*/ 9963150 h 9963150"/>
                            <a:gd name="connsiteX37" fmla="*/ 1651756 w 7153275"/>
                            <a:gd name="connsiteY37" fmla="*/ 9963150 h 9963150"/>
                            <a:gd name="connsiteX38" fmla="*/ 929926 w 7153275"/>
                            <a:gd name="connsiteY38" fmla="*/ 9963150 h 9963150"/>
                            <a:gd name="connsiteX39" fmla="*/ 0 w 7153275"/>
                            <a:gd name="connsiteY39" fmla="*/ 9963150 h 9963150"/>
                            <a:gd name="connsiteX40" fmla="*/ 0 w 7153275"/>
                            <a:gd name="connsiteY40" fmla="*/ 9398572 h 9963150"/>
                            <a:gd name="connsiteX41" fmla="*/ 0 w 7153275"/>
                            <a:gd name="connsiteY41" fmla="*/ 8535099 h 9963150"/>
                            <a:gd name="connsiteX42" fmla="*/ 0 w 7153275"/>
                            <a:gd name="connsiteY42" fmla="*/ 7870889 h 9963150"/>
                            <a:gd name="connsiteX43" fmla="*/ 0 w 7153275"/>
                            <a:gd name="connsiteY43" fmla="*/ 7505573 h 9963150"/>
                            <a:gd name="connsiteX44" fmla="*/ 0 w 7153275"/>
                            <a:gd name="connsiteY44" fmla="*/ 7140257 h 9963150"/>
                            <a:gd name="connsiteX45" fmla="*/ 0 w 7153275"/>
                            <a:gd name="connsiteY45" fmla="*/ 6774942 h 9963150"/>
                            <a:gd name="connsiteX46" fmla="*/ 0 w 7153275"/>
                            <a:gd name="connsiteY46" fmla="*/ 6110732 h 9963150"/>
                            <a:gd name="connsiteX47" fmla="*/ 0 w 7153275"/>
                            <a:gd name="connsiteY47" fmla="*/ 5546154 h 9963150"/>
                            <a:gd name="connsiteX48" fmla="*/ 0 w 7153275"/>
                            <a:gd name="connsiteY48" fmla="*/ 4981575 h 9963150"/>
                            <a:gd name="connsiteX49" fmla="*/ 0 w 7153275"/>
                            <a:gd name="connsiteY49" fmla="*/ 4616260 h 9963150"/>
                            <a:gd name="connsiteX50" fmla="*/ 0 w 7153275"/>
                            <a:gd name="connsiteY50" fmla="*/ 4250944 h 9963150"/>
                            <a:gd name="connsiteX51" fmla="*/ 0 w 7153275"/>
                            <a:gd name="connsiteY51" fmla="*/ 3885629 h 9963150"/>
                            <a:gd name="connsiteX52" fmla="*/ 0 w 7153275"/>
                            <a:gd name="connsiteY52" fmla="*/ 3022156 h 9963150"/>
                            <a:gd name="connsiteX53" fmla="*/ 0 w 7153275"/>
                            <a:gd name="connsiteY53" fmla="*/ 2457577 h 9963150"/>
                            <a:gd name="connsiteX54" fmla="*/ 0 w 7153275"/>
                            <a:gd name="connsiteY54" fmla="*/ 1793367 h 9963150"/>
                            <a:gd name="connsiteX55" fmla="*/ 0 w 7153275"/>
                            <a:gd name="connsiteY55" fmla="*/ 929894 h 9963150"/>
                            <a:gd name="connsiteX56" fmla="*/ 0 w 7153275"/>
                            <a:gd name="connsiteY56" fmla="*/ 0 h 99631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7153275" h="9963150" extrusionOk="0">
                              <a:moveTo>
                                <a:pt x="0" y="0"/>
                              </a:moveTo>
                              <a:cubicBezTo>
                                <a:pt x="181874" y="-14860"/>
                                <a:pt x="228266" y="4273"/>
                                <a:pt x="435699" y="0"/>
                              </a:cubicBezTo>
                              <a:cubicBezTo>
                                <a:pt x="643132" y="-4273"/>
                                <a:pt x="922861" y="-6822"/>
                                <a:pt x="1085997" y="0"/>
                              </a:cubicBezTo>
                              <a:cubicBezTo>
                                <a:pt x="1249133" y="6822"/>
                                <a:pt x="1524039" y="10834"/>
                                <a:pt x="1807828" y="0"/>
                              </a:cubicBezTo>
                              <a:cubicBezTo>
                                <a:pt x="2091617" y="-10834"/>
                                <a:pt x="2194585" y="-1640"/>
                                <a:pt x="2315060" y="0"/>
                              </a:cubicBezTo>
                              <a:cubicBezTo>
                                <a:pt x="2435535" y="1640"/>
                                <a:pt x="2747002" y="-15298"/>
                                <a:pt x="2965358" y="0"/>
                              </a:cubicBezTo>
                              <a:cubicBezTo>
                                <a:pt x="3183714" y="15298"/>
                                <a:pt x="3501620" y="16551"/>
                                <a:pt x="3687188" y="0"/>
                              </a:cubicBezTo>
                              <a:cubicBezTo>
                                <a:pt x="3872756" y="-16551"/>
                                <a:pt x="4164170" y="30914"/>
                                <a:pt x="4337486" y="0"/>
                              </a:cubicBezTo>
                              <a:cubicBezTo>
                                <a:pt x="4510802" y="-30914"/>
                                <a:pt x="4834742" y="9639"/>
                                <a:pt x="4987784" y="0"/>
                              </a:cubicBezTo>
                              <a:cubicBezTo>
                                <a:pt x="5140826" y="-9639"/>
                                <a:pt x="5285312" y="-15335"/>
                                <a:pt x="5566549" y="0"/>
                              </a:cubicBezTo>
                              <a:cubicBezTo>
                                <a:pt x="5847787" y="15335"/>
                                <a:pt x="5825372" y="14307"/>
                                <a:pt x="6073781" y="0"/>
                              </a:cubicBezTo>
                              <a:cubicBezTo>
                                <a:pt x="6322190" y="-14307"/>
                                <a:pt x="6663968" y="40148"/>
                                <a:pt x="7153275" y="0"/>
                              </a:cubicBezTo>
                              <a:cubicBezTo>
                                <a:pt x="7134543" y="122584"/>
                                <a:pt x="7142603" y="394907"/>
                                <a:pt x="7153275" y="564579"/>
                              </a:cubicBezTo>
                              <a:cubicBezTo>
                                <a:pt x="7163947" y="734251"/>
                                <a:pt x="7175075" y="858162"/>
                                <a:pt x="7153275" y="1029526"/>
                              </a:cubicBezTo>
                              <a:cubicBezTo>
                                <a:pt x="7131475" y="1200890"/>
                                <a:pt x="7141737" y="1703734"/>
                                <a:pt x="7153275" y="1892999"/>
                              </a:cubicBezTo>
                              <a:cubicBezTo>
                                <a:pt x="7164813" y="2082264"/>
                                <a:pt x="7148682" y="2396466"/>
                                <a:pt x="7153275" y="2756472"/>
                              </a:cubicBezTo>
                              <a:cubicBezTo>
                                <a:pt x="7157868" y="3116478"/>
                                <a:pt x="7121296" y="3351030"/>
                                <a:pt x="7153275" y="3619945"/>
                              </a:cubicBezTo>
                              <a:cubicBezTo>
                                <a:pt x="7185254" y="3888860"/>
                                <a:pt x="7191162" y="4191072"/>
                                <a:pt x="7153275" y="4383786"/>
                              </a:cubicBezTo>
                              <a:cubicBezTo>
                                <a:pt x="7115388" y="4576500"/>
                                <a:pt x="7131312" y="4626682"/>
                                <a:pt x="7153275" y="4848733"/>
                              </a:cubicBezTo>
                              <a:cubicBezTo>
                                <a:pt x="7175238" y="5070784"/>
                                <a:pt x="7166804" y="5140302"/>
                                <a:pt x="7153275" y="5214049"/>
                              </a:cubicBezTo>
                              <a:cubicBezTo>
                                <a:pt x="7139746" y="5287796"/>
                                <a:pt x="7142468" y="5556869"/>
                                <a:pt x="7153275" y="5778627"/>
                              </a:cubicBezTo>
                              <a:cubicBezTo>
                                <a:pt x="7164082" y="6000385"/>
                                <a:pt x="7182407" y="6186564"/>
                                <a:pt x="7153275" y="6542469"/>
                              </a:cubicBezTo>
                              <a:cubicBezTo>
                                <a:pt x="7124143" y="6898374"/>
                                <a:pt x="7137803" y="6760599"/>
                                <a:pt x="7153275" y="6907784"/>
                              </a:cubicBezTo>
                              <a:cubicBezTo>
                                <a:pt x="7168747" y="7054969"/>
                                <a:pt x="7174977" y="7283573"/>
                                <a:pt x="7153275" y="7571994"/>
                              </a:cubicBezTo>
                              <a:cubicBezTo>
                                <a:pt x="7131574" y="7860415"/>
                                <a:pt x="7170786" y="7827952"/>
                                <a:pt x="7153275" y="8036941"/>
                              </a:cubicBezTo>
                              <a:cubicBezTo>
                                <a:pt x="7135764" y="8245930"/>
                                <a:pt x="7186716" y="8492933"/>
                                <a:pt x="7153275" y="8900414"/>
                              </a:cubicBezTo>
                              <a:cubicBezTo>
                                <a:pt x="7119834" y="9307895"/>
                                <a:pt x="7143087" y="9189942"/>
                                <a:pt x="7153275" y="9365361"/>
                              </a:cubicBezTo>
                              <a:cubicBezTo>
                                <a:pt x="7163463" y="9540780"/>
                                <a:pt x="7134919" y="9720689"/>
                                <a:pt x="7153275" y="9963150"/>
                              </a:cubicBezTo>
                              <a:cubicBezTo>
                                <a:pt x="7043749" y="9962222"/>
                                <a:pt x="6821798" y="9971600"/>
                                <a:pt x="6646043" y="9963150"/>
                              </a:cubicBezTo>
                              <a:cubicBezTo>
                                <a:pt x="6470288" y="9954700"/>
                                <a:pt x="6427668" y="9981122"/>
                                <a:pt x="6210343" y="9963150"/>
                              </a:cubicBezTo>
                              <a:cubicBezTo>
                                <a:pt x="5993018" y="9945178"/>
                                <a:pt x="5838753" y="9936386"/>
                                <a:pt x="5631578" y="9963150"/>
                              </a:cubicBezTo>
                              <a:cubicBezTo>
                                <a:pt x="5424403" y="9989914"/>
                                <a:pt x="5193158" y="9937179"/>
                                <a:pt x="4981281" y="9963150"/>
                              </a:cubicBezTo>
                              <a:cubicBezTo>
                                <a:pt x="4769404" y="9989121"/>
                                <a:pt x="4686876" y="9968509"/>
                                <a:pt x="4474048" y="9963150"/>
                              </a:cubicBezTo>
                              <a:cubicBezTo>
                                <a:pt x="4261220" y="9957791"/>
                                <a:pt x="4141878" y="9972556"/>
                                <a:pt x="4038349" y="9963150"/>
                              </a:cubicBezTo>
                              <a:cubicBezTo>
                                <a:pt x="3934820" y="9953744"/>
                                <a:pt x="3631179" y="9984481"/>
                                <a:pt x="3459584" y="9963150"/>
                              </a:cubicBezTo>
                              <a:cubicBezTo>
                                <a:pt x="3287990" y="9941819"/>
                                <a:pt x="3097402" y="9993939"/>
                                <a:pt x="2809286" y="9963150"/>
                              </a:cubicBezTo>
                              <a:cubicBezTo>
                                <a:pt x="2521170" y="9932361"/>
                                <a:pt x="2410751" y="9987758"/>
                                <a:pt x="2302054" y="9963150"/>
                              </a:cubicBezTo>
                              <a:cubicBezTo>
                                <a:pt x="2193357" y="9938542"/>
                                <a:pt x="1810137" y="9970276"/>
                                <a:pt x="1651756" y="9963150"/>
                              </a:cubicBezTo>
                              <a:cubicBezTo>
                                <a:pt x="1493375" y="9956024"/>
                                <a:pt x="1248664" y="9953745"/>
                                <a:pt x="929926" y="9963150"/>
                              </a:cubicBezTo>
                              <a:cubicBezTo>
                                <a:pt x="611188" y="9972556"/>
                                <a:pt x="388999" y="10000584"/>
                                <a:pt x="0" y="9963150"/>
                              </a:cubicBezTo>
                              <a:cubicBezTo>
                                <a:pt x="-15870" y="9848776"/>
                                <a:pt x="25089" y="9657410"/>
                                <a:pt x="0" y="9398572"/>
                              </a:cubicBezTo>
                              <a:cubicBezTo>
                                <a:pt x="-25089" y="9139734"/>
                                <a:pt x="21745" y="8878652"/>
                                <a:pt x="0" y="8535099"/>
                              </a:cubicBezTo>
                              <a:cubicBezTo>
                                <a:pt x="-21745" y="8191546"/>
                                <a:pt x="-32284" y="8185591"/>
                                <a:pt x="0" y="7870889"/>
                              </a:cubicBezTo>
                              <a:cubicBezTo>
                                <a:pt x="32284" y="7556187"/>
                                <a:pt x="8981" y="7618666"/>
                                <a:pt x="0" y="7505573"/>
                              </a:cubicBezTo>
                              <a:cubicBezTo>
                                <a:pt x="-8981" y="7392480"/>
                                <a:pt x="-15954" y="7219128"/>
                                <a:pt x="0" y="7140257"/>
                              </a:cubicBezTo>
                              <a:cubicBezTo>
                                <a:pt x="15954" y="7061386"/>
                                <a:pt x="16476" y="6893438"/>
                                <a:pt x="0" y="6774942"/>
                              </a:cubicBezTo>
                              <a:cubicBezTo>
                                <a:pt x="-16476" y="6656447"/>
                                <a:pt x="-1310" y="6244850"/>
                                <a:pt x="0" y="6110732"/>
                              </a:cubicBezTo>
                              <a:cubicBezTo>
                                <a:pt x="1310" y="5976614"/>
                                <a:pt x="-23477" y="5699485"/>
                                <a:pt x="0" y="5546154"/>
                              </a:cubicBezTo>
                              <a:cubicBezTo>
                                <a:pt x="23477" y="5392823"/>
                                <a:pt x="13149" y="5253774"/>
                                <a:pt x="0" y="4981575"/>
                              </a:cubicBezTo>
                              <a:cubicBezTo>
                                <a:pt x="-13149" y="4709376"/>
                                <a:pt x="3053" y="4773405"/>
                                <a:pt x="0" y="4616260"/>
                              </a:cubicBezTo>
                              <a:cubicBezTo>
                                <a:pt x="-3053" y="4459116"/>
                                <a:pt x="8752" y="4344227"/>
                                <a:pt x="0" y="4250944"/>
                              </a:cubicBezTo>
                              <a:cubicBezTo>
                                <a:pt x="-8752" y="4157661"/>
                                <a:pt x="-2342" y="4014585"/>
                                <a:pt x="0" y="3885629"/>
                              </a:cubicBezTo>
                              <a:cubicBezTo>
                                <a:pt x="2342" y="3756673"/>
                                <a:pt x="-25541" y="3366586"/>
                                <a:pt x="0" y="3022156"/>
                              </a:cubicBezTo>
                              <a:cubicBezTo>
                                <a:pt x="25541" y="2677726"/>
                                <a:pt x="-19119" y="2663276"/>
                                <a:pt x="0" y="2457577"/>
                              </a:cubicBezTo>
                              <a:cubicBezTo>
                                <a:pt x="19119" y="2251878"/>
                                <a:pt x="32603" y="2046710"/>
                                <a:pt x="0" y="1793367"/>
                              </a:cubicBezTo>
                              <a:cubicBezTo>
                                <a:pt x="-32603" y="1540024"/>
                                <a:pt x="-16499" y="1326222"/>
                                <a:pt x="0" y="929894"/>
                              </a:cubicBezTo>
                              <a:cubicBezTo>
                                <a:pt x="16499" y="533566"/>
                                <a:pt x="3523" y="376344"/>
                                <a:pt x="0" y="0"/>
                              </a:cubicBezTo>
                              <a:close/>
                            </a:path>
                          </a:pathLst>
                        </a:custGeom>
                        <a:noFill/>
                        <a:ln>
                          <a:extLst>
                            <a:ext uri="{C807C97D-BFC1-408E-A445-0C87EB9F89A2}">
                              <ask:lineSketchStyleProps xmlns:ask="http://schemas.microsoft.com/office/drawing/2018/sketchyshapes" sd="424375866">
                                <a:prstGeom prst="rect">
                                  <a:avLst/>
                                </a:prstGeom>
                                <ask:type>
                                  <ask:lineSketchFreehand/>
                                </ask:type>
                              </ask:lineSketchStyleProps>
                            </a:ext>
                          </a:extLs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Rechteck 11" style="position:absolute;margin-left:-55.15pt;margin-top:-51.65pt;width:563.25pt;height:784.5pt;z-index:2516797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coordsize="7153275,9963150" o:spid="_x0000_s1026" filled="f" strokecolor="#1f3763 [1604]" strokeweight="1pt" path="m,c181874,-14860,228266,4273,435699,v207433,-4273,487162,-6822,650298,c1249133,6822,1524039,10834,1807828,v283789,-10834,386757,-1640,507232,c2435535,1640,2747002,-15298,2965358,v218356,15298,536262,16551,721830,c3872756,-16551,4164170,30914,4337486,v173316,-30914,497256,9639,650298,c5140826,-9639,5285312,-15335,5566549,v281238,15335,258823,14307,507232,c6322190,-14307,6663968,40148,7153275,v-18732,122584,-10672,394907,,564579c7163947,734251,7175075,858162,7153275,1029526v-21800,171364,-11538,674208,,863473c7164813,2082264,7148682,2396466,7153275,2756472v4593,360006,-31979,594558,,863473c7185254,3888860,7191162,4191072,7153275,4383786v-37887,192714,-21963,242896,,464947c7175238,5070784,7166804,5140302,7153275,5214049v-13529,73747,-10807,342820,,564578c7164082,6000385,7182407,6186564,7153275,6542469v-29132,355905,-15472,218130,,365315c7168747,7054969,7174977,7283573,7153275,7571994v-21701,288421,17511,255958,,464947c7135764,8245930,7186716,8492933,7153275,8900414v-33441,407481,-10188,289528,,464947c7163463,9540780,7134919,9720689,7153275,9963150v-109526,-928,-331477,8450,-507232,c6470288,9954700,6427668,9981122,6210343,9963150v-217325,-17972,-371590,-26764,-578765,c5424403,9989914,5193158,9937179,4981281,9963150v-211877,25971,-294405,5359,-507233,c4261220,9957791,4141878,9972556,4038349,9963150v-103529,-9406,-407170,21331,-578765,c3287990,9941819,3097402,9993939,2809286,9963150v-288116,-30789,-398535,24608,-507232,c2193357,9938542,1810137,9970276,1651756,9963150v-158381,-7126,-403092,-9405,-721830,c611188,9972556,388999,10000584,,9963150,-15870,9848776,25089,9657410,,9398572,-25089,9139734,21745,8878652,,8535099,-21745,8191546,-32284,8185591,,7870889,32284,7556187,8981,7618666,,7505573,-8981,7392480,-15954,7219128,,7140257v15954,-78871,16476,-246819,,-365315c-16476,6656447,-1310,6244850,,6110732,1310,5976614,-23477,5699485,,5546154,23477,5392823,13149,5253774,,4981575,-13149,4709376,3053,4773405,,4616260,-3053,4459116,8752,4344227,,4250944v-8752,-93283,-2342,-236359,,-365315c2342,3756673,-25541,3366586,,3022156,25541,2677726,-19119,2663276,,2457577,19119,2251878,32603,2046710,,1793367,-32603,1540024,-16499,1326222,,929894,16499,533566,3523,376344,,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" w14:anchorId="782CA798">
                <v:stroke joinstyle="miter"/>
                <v:path arrowok="t" o:connecttype="custom" o:connectlocs="0,0;435699,0;1085997,0;1807828,0;2315060,0;2965358,0;3687188,0;4337486,0;4987784,0;5566549,0;6073781,0;7153275,0;7153275,564579;7153275,1029526;7153275,1892999;7153275,2756472;7153275,3619945;7153275,4383786;7153275,4848733;7153275,5214049;7153275,5778627;7153275,6542469;7153275,6907784;7153275,7571994;7153275,8036941;7153275,8900414;7153275,9365361;7153275,9963150;6646043,9963150;6210343,9963150;5631578,9963150;4981281,9963150;4474048,9963150;4038349,9963150;3459584,9963150;2809286,9963150;2302054,9963150;1651756,9963150;929926,9963150;0,9963150;0,9398572;0,8535099;0,7870889;0,7505573;0,7140257;0,6774942;0,6110732;0,5546154;0,4981575;0,4616260;0,4250944;0,3885629;0,3022156;0,2457577;0,1793367;0,929894;0,0" o:connectangles="0,0,0,0,0,0,0,0,0,0,0,0,0,0,0,0,0,0,0,0,0,0,0,0,0,0,0,0,0,0,0,0,0,0,0,0,0,0,0,0,0,0,0,0,0,0,0,0,0,0,0,0,0,0,0,0,0" o:extrusionok="f"/>
                <w10:wrap anchorx="margin"/>
              </v:shape>
            </w:pict>
          </mc:Fallback>
        </mc:AlternateContent>
      </w:r>
      <w:r w:rsidRPr="00D54775" w:rsidR="007A17E7">
        <w:rPr>
          <w:rFonts w:hint="cs" w:ascii="Hadassah Friedlaender" w:hAnsi="Hadassah Friedlaender" w:cs="Hadassah Friedlaender"/>
        </w:rPr>
        <w:t>Reflexion des Tages und nächste Schritte</w:t>
      </w:r>
      <w:bookmarkEnd w:id="6"/>
      <w:r w:rsidRPr="00D54775" w:rsidR="007A17E7">
        <w:rPr>
          <w:rFonts w:hint="cs" w:ascii="Hadassah Friedlaender" w:hAnsi="Hadassah Friedlaender" w:cs="Hadassah Friedlaender"/>
        </w:rPr>
        <w:t xml:space="preserve"> </w:t>
      </w:r>
    </w:p>
    <w:p w:rsidRPr="00D54775" w:rsidR="00DA4D01" w:rsidRDefault="00DA4D01" w14:paraId="0B79B12D" w14:textId="77777777">
      <w:pPr>
        <w:spacing w:after="160" w:line="259" w:lineRule="auto"/>
        <w:rPr>
          <w:rFonts w:ascii="Hadassah Friedlaender" w:hAnsi="Hadassah Friedlaender" w:cs="Hadassah Friedlaender"/>
          <w:color w:val="2F5496" w:themeColor="accent1" w:themeShade="BF"/>
        </w:rPr>
      </w:pPr>
    </w:p>
    <w:p w:rsidRPr="00D54775" w:rsidR="0053187D" w:rsidRDefault="00DA4D01" w14:paraId="0DAE29D2" w14:textId="59BDCA08">
      <w:pPr>
        <w:spacing w:after="160" w:line="259" w:lineRule="auto"/>
        <w:rPr>
          <w:rFonts w:ascii="Hadassah Friedlaender" w:hAnsi="Hadassah Friedlaender" w:eastAsia="Times New Roman" w:cs="Hadassah Friedlaender"/>
          <w:color w:val="2F5496" w:themeColor="accent1" w:themeShade="BF"/>
          <w:sz w:val="24"/>
          <w:szCs w:val="24"/>
          <w:lang w:eastAsia="de-DE"/>
        </w:rPr>
      </w:pPr>
      <w:r w:rsidRPr="00D54775">
        <w:rPr>
          <w:rFonts w:hint="cs" w:ascii="Hadassah Friedlaender" w:hAnsi="Hadassah Friedlaender" w:eastAsia="Times New Roman" w:cs="Hadassah Friedlaender"/>
          <w:color w:val="2F5496" w:themeColor="accent1" w:themeShade="BF"/>
          <w:sz w:val="24"/>
          <w:szCs w:val="24"/>
          <w:lang w:eastAsia="de-DE"/>
        </w:rPr>
        <w:t>Wie war der Tag</w:t>
      </w:r>
      <w:r w:rsidRPr="00D54775" w:rsidR="0053187D">
        <w:rPr>
          <w:rFonts w:ascii="Hadassah Friedlaender" w:hAnsi="Hadassah Friedlaender" w:eastAsia="Times New Roman" w:cs="Hadassah Friedlaender"/>
          <w:color w:val="2F5496" w:themeColor="accent1" w:themeShade="BF"/>
          <w:sz w:val="24"/>
          <w:szCs w:val="24"/>
          <w:lang w:eastAsia="de-DE"/>
        </w:rPr>
        <w:t xml:space="preserve"> für mich? </w:t>
      </w:r>
      <w:r w:rsidRPr="00D54775" w:rsidR="00A4690D">
        <w:rPr>
          <w:rFonts w:ascii="Hadassah Friedlaender" w:hAnsi="Hadassah Friedlaender" w:eastAsia="Times New Roman" w:cs="Hadassah Friedlaender"/>
          <w:color w:val="2F5496" w:themeColor="accent1" w:themeShade="BF"/>
          <w:sz w:val="24"/>
          <w:szCs w:val="24"/>
          <w:lang w:eastAsia="de-DE"/>
        </w:rPr>
        <w:t>W</w:t>
      </w:r>
      <w:r w:rsidRPr="00D54775">
        <w:rPr>
          <w:rFonts w:hint="cs" w:ascii="Hadassah Friedlaender" w:hAnsi="Hadassah Friedlaender" w:eastAsia="Times New Roman" w:cs="Hadassah Friedlaender"/>
          <w:color w:val="2F5496" w:themeColor="accent1" w:themeShade="BF"/>
          <w:sz w:val="24"/>
          <w:szCs w:val="24"/>
          <w:lang w:eastAsia="de-DE"/>
        </w:rPr>
        <w:t xml:space="preserve">as nehme ich </w:t>
      </w:r>
      <w:r w:rsidRPr="00D54775" w:rsidR="0053187D">
        <w:rPr>
          <w:rFonts w:ascii="Hadassah Friedlaender" w:hAnsi="Hadassah Friedlaender" w:eastAsia="Times New Roman" w:cs="Hadassah Friedlaender"/>
          <w:color w:val="2F5496" w:themeColor="accent1" w:themeShade="BF"/>
          <w:sz w:val="24"/>
          <w:szCs w:val="24"/>
          <w:lang w:eastAsia="de-DE"/>
        </w:rPr>
        <w:t xml:space="preserve">für mich persönlich mit? </w:t>
      </w:r>
    </w:p>
    <w:p w:rsidRPr="00D54775" w:rsidR="00A4690D" w:rsidRDefault="00A4690D" w14:paraId="37C8BBE2" w14:textId="77777777">
      <w:pPr>
        <w:spacing w:after="160" w:line="259" w:lineRule="auto"/>
        <w:rPr>
          <w:rFonts w:ascii="Hadassah Friedlaender" w:hAnsi="Hadassah Friedlaender" w:eastAsia="Times New Roman" w:cs="Hadassah Friedlaender"/>
          <w:color w:val="2F5496" w:themeColor="accent1" w:themeShade="BF"/>
          <w:sz w:val="24"/>
          <w:szCs w:val="24"/>
          <w:lang w:eastAsia="de-DE"/>
        </w:rPr>
      </w:pPr>
    </w:p>
    <w:p w:rsidRPr="00D54775" w:rsidR="00A4690D" w:rsidRDefault="00A4690D" w14:paraId="6C764ECF" w14:textId="77777777">
      <w:pPr>
        <w:spacing w:after="160" w:line="259" w:lineRule="auto"/>
        <w:rPr>
          <w:rFonts w:ascii="Hadassah Friedlaender" w:hAnsi="Hadassah Friedlaender" w:eastAsia="Times New Roman" w:cs="Hadassah Friedlaender"/>
          <w:color w:val="2F5496" w:themeColor="accent1" w:themeShade="BF"/>
          <w:sz w:val="24"/>
          <w:szCs w:val="24"/>
          <w:lang w:eastAsia="de-DE"/>
        </w:rPr>
      </w:pPr>
    </w:p>
    <w:p w:rsidRPr="00D54775" w:rsidR="00A4690D" w:rsidRDefault="00A4690D" w14:paraId="36FC5CBC" w14:textId="77777777">
      <w:pPr>
        <w:spacing w:after="160" w:line="259" w:lineRule="auto"/>
        <w:rPr>
          <w:rFonts w:ascii="Hadassah Friedlaender" w:hAnsi="Hadassah Friedlaender" w:eastAsia="Times New Roman" w:cs="Hadassah Friedlaender"/>
          <w:color w:val="2F5496" w:themeColor="accent1" w:themeShade="BF"/>
          <w:sz w:val="24"/>
          <w:szCs w:val="24"/>
          <w:lang w:eastAsia="de-DE"/>
        </w:rPr>
      </w:pPr>
    </w:p>
    <w:p w:rsidRPr="00D54775" w:rsidR="00A4690D" w:rsidRDefault="00A4690D" w14:paraId="2D5B3801" w14:textId="77777777">
      <w:pPr>
        <w:spacing w:after="160" w:line="259" w:lineRule="auto"/>
        <w:rPr>
          <w:rFonts w:ascii="Hadassah Friedlaender" w:hAnsi="Hadassah Friedlaender" w:eastAsia="Times New Roman" w:cs="Hadassah Friedlaender"/>
          <w:color w:val="2F5496" w:themeColor="accent1" w:themeShade="BF"/>
          <w:sz w:val="24"/>
          <w:szCs w:val="24"/>
          <w:lang w:eastAsia="de-DE"/>
        </w:rPr>
      </w:pPr>
    </w:p>
    <w:p w:rsidRPr="00D54775" w:rsidR="00A4690D" w:rsidP="00FA6A35" w:rsidRDefault="00A4690D" w14:paraId="17660FDA" w14:textId="77777777">
      <w:pPr>
        <w:spacing w:after="160" w:line="259" w:lineRule="auto"/>
        <w:jc w:val="center"/>
        <w:rPr>
          <w:rFonts w:ascii="Hadassah Friedlaender" w:hAnsi="Hadassah Friedlaender" w:eastAsia="Times New Roman" w:cs="Hadassah Friedlaender"/>
          <w:color w:val="2F5496" w:themeColor="accent1" w:themeShade="BF"/>
          <w:sz w:val="24"/>
          <w:szCs w:val="24"/>
          <w:lang w:eastAsia="de-DE"/>
        </w:rPr>
      </w:pPr>
    </w:p>
    <w:p w:rsidRPr="00D54775" w:rsidR="00A4690D" w:rsidRDefault="0053187D" w14:paraId="1DC771FB" w14:textId="3DACD65A">
      <w:pPr>
        <w:spacing w:after="160" w:line="259" w:lineRule="auto"/>
        <w:rPr>
          <w:rFonts w:ascii="Hadassah Friedlaender" w:hAnsi="Hadassah Friedlaender" w:eastAsia="Times New Roman" w:cs="Hadassah Friedlaender"/>
          <w:color w:val="2F5496" w:themeColor="accent1" w:themeShade="BF"/>
          <w:sz w:val="24"/>
          <w:szCs w:val="24"/>
          <w:lang w:eastAsia="de-DE"/>
        </w:rPr>
      </w:pPr>
      <w:r w:rsidRPr="00D54775">
        <w:rPr>
          <w:rFonts w:ascii="Hadassah Friedlaender" w:hAnsi="Hadassah Friedlaender" w:eastAsia="Times New Roman" w:cs="Hadassah Friedlaender"/>
          <w:color w:val="2F5496" w:themeColor="accent1" w:themeShade="BF"/>
          <w:sz w:val="24"/>
          <w:szCs w:val="24"/>
          <w:lang w:eastAsia="de-DE"/>
        </w:rPr>
        <w:t xml:space="preserve">Was nehme ich für </w:t>
      </w:r>
      <w:r w:rsidRPr="00D54775" w:rsidR="00422935">
        <w:rPr>
          <w:rFonts w:ascii="Hadassah Friedlaender" w:hAnsi="Hadassah Friedlaender" w:eastAsia="Times New Roman" w:cs="Hadassah Friedlaender"/>
          <w:color w:val="2F5496" w:themeColor="accent1" w:themeShade="BF"/>
          <w:sz w:val="24"/>
          <w:szCs w:val="24"/>
          <w:lang w:eastAsia="de-DE"/>
        </w:rPr>
        <w:t>meine beruflichen Aufgaben mit</w:t>
      </w:r>
      <w:r w:rsidRPr="00D54775">
        <w:rPr>
          <w:rFonts w:ascii="Hadassah Friedlaender" w:hAnsi="Hadassah Friedlaender" w:eastAsia="Times New Roman" w:cs="Hadassah Friedlaender"/>
          <w:color w:val="2F5496" w:themeColor="accent1" w:themeShade="BF"/>
          <w:sz w:val="24"/>
          <w:szCs w:val="24"/>
          <w:lang w:eastAsia="de-DE"/>
        </w:rPr>
        <w:t xml:space="preserve">? </w:t>
      </w:r>
      <w:r w:rsidRPr="00D54775" w:rsidR="00A4690D">
        <w:rPr>
          <w:rFonts w:ascii="Hadassah Friedlaender" w:hAnsi="Hadassah Friedlaender" w:eastAsia="Times New Roman" w:cs="Hadassah Friedlaender"/>
          <w:color w:val="2F5496" w:themeColor="accent1" w:themeShade="BF"/>
          <w:sz w:val="24"/>
          <w:szCs w:val="24"/>
          <w:lang w:eastAsia="de-DE"/>
        </w:rPr>
        <w:t>W</w:t>
      </w:r>
      <w:r w:rsidRPr="00D54775" w:rsidR="00DA4D01">
        <w:rPr>
          <w:rFonts w:hint="cs" w:ascii="Hadassah Friedlaender" w:hAnsi="Hadassah Friedlaender" w:eastAsia="Times New Roman" w:cs="Hadassah Friedlaender"/>
          <w:color w:val="2F5496" w:themeColor="accent1" w:themeShade="BF"/>
          <w:sz w:val="24"/>
          <w:szCs w:val="24"/>
          <w:lang w:eastAsia="de-DE"/>
        </w:rPr>
        <w:t xml:space="preserve">ie möchte ich </w:t>
      </w:r>
      <w:r w:rsidRPr="00D54775" w:rsidR="00A4690D">
        <w:rPr>
          <w:rFonts w:ascii="Hadassah Friedlaender" w:hAnsi="Hadassah Friedlaender" w:eastAsia="Times New Roman" w:cs="Hadassah Friedlaender"/>
          <w:color w:val="2F5496" w:themeColor="accent1" w:themeShade="BF"/>
          <w:sz w:val="24"/>
          <w:szCs w:val="24"/>
          <w:lang w:eastAsia="de-DE"/>
        </w:rPr>
        <w:t xml:space="preserve">am Thema Nachhaltigkeit </w:t>
      </w:r>
      <w:r w:rsidRPr="00D54775" w:rsidR="00DA4D01">
        <w:rPr>
          <w:rFonts w:hint="cs" w:ascii="Hadassah Friedlaender" w:hAnsi="Hadassah Friedlaender" w:eastAsia="Times New Roman" w:cs="Hadassah Friedlaender"/>
          <w:color w:val="2F5496" w:themeColor="accent1" w:themeShade="BF"/>
          <w:sz w:val="24"/>
          <w:szCs w:val="24"/>
          <w:lang w:eastAsia="de-DE"/>
        </w:rPr>
        <w:t>weiterarbeiten</w:t>
      </w:r>
      <w:r w:rsidRPr="00D54775" w:rsidR="00A4690D">
        <w:rPr>
          <w:rFonts w:ascii="Hadassah Friedlaender" w:hAnsi="Hadassah Friedlaender" w:eastAsia="Times New Roman" w:cs="Hadassah Friedlaender"/>
          <w:color w:val="2F5496" w:themeColor="accent1" w:themeShade="BF"/>
          <w:sz w:val="24"/>
          <w:szCs w:val="24"/>
          <w:lang w:eastAsia="de-DE"/>
        </w:rPr>
        <w:t>?</w:t>
      </w:r>
    </w:p>
    <w:p w:rsidRPr="00D54775" w:rsidR="00A4690D" w:rsidRDefault="00A4690D" w14:paraId="3E394E7F" w14:textId="77777777">
      <w:pPr>
        <w:spacing w:after="160" w:line="259" w:lineRule="auto"/>
        <w:rPr>
          <w:rFonts w:ascii="Hadassah Friedlaender" w:hAnsi="Hadassah Friedlaender" w:eastAsia="Times New Roman" w:cs="Hadassah Friedlaender"/>
          <w:color w:val="2F5496" w:themeColor="accent1" w:themeShade="BF"/>
          <w:sz w:val="24"/>
          <w:szCs w:val="24"/>
          <w:lang w:eastAsia="de-DE"/>
        </w:rPr>
      </w:pPr>
    </w:p>
    <w:p w:rsidRPr="00D54775" w:rsidR="00A4690D" w:rsidRDefault="00A4690D" w14:paraId="0B14F6C4" w14:textId="77777777">
      <w:pPr>
        <w:spacing w:after="160" w:line="259" w:lineRule="auto"/>
        <w:rPr>
          <w:rFonts w:ascii="Hadassah Friedlaender" w:hAnsi="Hadassah Friedlaender" w:eastAsia="Times New Roman" w:cs="Hadassah Friedlaender"/>
          <w:color w:val="2F5496" w:themeColor="accent1" w:themeShade="BF"/>
          <w:sz w:val="24"/>
          <w:szCs w:val="24"/>
          <w:lang w:eastAsia="de-DE"/>
        </w:rPr>
      </w:pPr>
    </w:p>
    <w:p w:rsidRPr="00D54775" w:rsidR="00A4690D" w:rsidRDefault="00A4690D" w14:paraId="6F25F545" w14:textId="77777777">
      <w:pPr>
        <w:spacing w:after="160" w:line="259" w:lineRule="auto"/>
        <w:rPr>
          <w:rFonts w:ascii="Hadassah Friedlaender" w:hAnsi="Hadassah Friedlaender" w:eastAsia="Times New Roman" w:cs="Hadassah Friedlaender"/>
          <w:color w:val="2F5496" w:themeColor="accent1" w:themeShade="BF"/>
          <w:sz w:val="24"/>
          <w:szCs w:val="24"/>
          <w:lang w:eastAsia="de-DE"/>
        </w:rPr>
      </w:pPr>
    </w:p>
    <w:p w:rsidRPr="00D54775" w:rsidR="00A4690D" w:rsidRDefault="00A4690D" w14:paraId="7B336E89" w14:textId="77777777">
      <w:pPr>
        <w:spacing w:after="160" w:line="259" w:lineRule="auto"/>
        <w:rPr>
          <w:rFonts w:ascii="Hadassah Friedlaender" w:hAnsi="Hadassah Friedlaender" w:eastAsia="Times New Roman" w:cs="Hadassah Friedlaender"/>
          <w:color w:val="2F5496" w:themeColor="accent1" w:themeShade="BF"/>
          <w:sz w:val="24"/>
          <w:szCs w:val="24"/>
          <w:lang w:eastAsia="de-DE"/>
        </w:rPr>
      </w:pPr>
    </w:p>
    <w:p w:rsidRPr="00D54775" w:rsidR="00FA151D" w:rsidRDefault="00FA151D" w14:paraId="0C1BD980" w14:textId="77777777">
      <w:pPr>
        <w:spacing w:after="160" w:line="259" w:lineRule="auto"/>
        <w:rPr>
          <w:rFonts w:ascii="Hadassah Friedlaender" w:hAnsi="Hadassah Friedlaender" w:eastAsia="Times New Roman" w:cs="Hadassah Friedlaender"/>
          <w:color w:val="2F5496" w:themeColor="accent1" w:themeShade="BF"/>
          <w:sz w:val="24"/>
          <w:szCs w:val="24"/>
          <w:lang w:eastAsia="de-DE"/>
        </w:rPr>
      </w:pPr>
    </w:p>
    <w:p w:rsidRPr="00D54775" w:rsidR="00A4690D" w:rsidRDefault="00A4690D" w14:paraId="3791194E" w14:textId="77777777">
      <w:pPr>
        <w:spacing w:after="160" w:line="259" w:lineRule="auto"/>
        <w:rPr>
          <w:rFonts w:ascii="Hadassah Friedlaender" w:hAnsi="Hadassah Friedlaender" w:eastAsia="Times New Roman" w:cs="Hadassah Friedlaender"/>
          <w:color w:val="2F5496" w:themeColor="accent1" w:themeShade="BF"/>
          <w:sz w:val="24"/>
          <w:szCs w:val="24"/>
          <w:lang w:eastAsia="de-DE"/>
        </w:rPr>
      </w:pPr>
    </w:p>
    <w:p w:rsidRPr="00D54775" w:rsidR="00A4690D" w:rsidRDefault="00A4690D" w14:paraId="5AA0953A" w14:textId="0867E1CC">
      <w:pPr>
        <w:spacing w:after="160" w:line="259" w:lineRule="auto"/>
        <w:rPr>
          <w:rFonts w:ascii="Hadassah Friedlaender" w:hAnsi="Hadassah Friedlaender" w:eastAsia="Times New Roman" w:cs="Hadassah Friedlaender"/>
          <w:color w:val="2F5496" w:themeColor="accent1" w:themeShade="BF"/>
          <w:sz w:val="24"/>
          <w:szCs w:val="24"/>
          <w:lang w:eastAsia="de-DE"/>
        </w:rPr>
      </w:pPr>
      <w:r w:rsidRPr="00D54775">
        <w:rPr>
          <w:rFonts w:ascii="Hadassah Friedlaender" w:hAnsi="Hadassah Friedlaender" w:eastAsia="Times New Roman" w:cs="Hadassah Friedlaender"/>
          <w:color w:val="2F5496" w:themeColor="accent1" w:themeShade="BF"/>
          <w:sz w:val="24"/>
          <w:szCs w:val="24"/>
          <w:lang w:eastAsia="de-DE"/>
        </w:rPr>
        <w:t>W</w:t>
      </w:r>
      <w:r w:rsidRPr="00D54775" w:rsidR="00DA4D01">
        <w:rPr>
          <w:rFonts w:hint="cs" w:ascii="Hadassah Friedlaender" w:hAnsi="Hadassah Friedlaender" w:eastAsia="Times New Roman" w:cs="Hadassah Friedlaender"/>
          <w:color w:val="2F5496" w:themeColor="accent1" w:themeShade="BF"/>
          <w:sz w:val="24"/>
          <w:szCs w:val="24"/>
          <w:lang w:eastAsia="de-DE"/>
        </w:rPr>
        <w:t>as wünsche ich mir für den Fachbereich</w:t>
      </w:r>
      <w:r w:rsidRPr="00D54775">
        <w:rPr>
          <w:rFonts w:ascii="Hadassah Friedlaender" w:hAnsi="Hadassah Friedlaender" w:eastAsia="Times New Roman" w:cs="Hadassah Friedlaender"/>
          <w:color w:val="2F5496" w:themeColor="accent1" w:themeShade="BF"/>
          <w:sz w:val="24"/>
          <w:szCs w:val="24"/>
          <w:lang w:eastAsia="de-DE"/>
        </w:rPr>
        <w:t>?</w:t>
      </w:r>
      <w:r w:rsidRPr="00D54775" w:rsidR="00FA151D">
        <w:rPr>
          <w:rFonts w:ascii="Hadassah Friedlaender" w:hAnsi="Hadassah Friedlaender" w:eastAsia="Times New Roman" w:cs="Hadassah Friedlaender"/>
          <w:color w:val="2F5496" w:themeColor="accent1" w:themeShade="BF"/>
          <w:sz w:val="24"/>
          <w:szCs w:val="24"/>
          <w:lang w:eastAsia="de-DE"/>
        </w:rPr>
        <w:t xml:space="preserve"> Wie soll das Thema strategisch weiterentwickelt werden? </w:t>
      </w:r>
    </w:p>
    <w:p w:rsidRPr="00D54775" w:rsidR="00A4690D" w:rsidRDefault="00A4690D" w14:paraId="16F9C38A" w14:textId="77777777">
      <w:pPr>
        <w:spacing w:after="160" w:line="259" w:lineRule="auto"/>
        <w:rPr>
          <w:rFonts w:ascii="Hadassah Friedlaender" w:hAnsi="Hadassah Friedlaender" w:eastAsia="Times New Roman" w:cs="Hadassah Friedlaender"/>
          <w:color w:val="2F5496" w:themeColor="accent1" w:themeShade="BF"/>
          <w:sz w:val="24"/>
          <w:szCs w:val="24"/>
          <w:lang w:eastAsia="de-DE"/>
        </w:rPr>
      </w:pPr>
    </w:p>
    <w:p w:rsidRPr="00D54775" w:rsidR="00A4690D" w:rsidRDefault="00A4690D" w14:paraId="4E08BF5C" w14:textId="77777777">
      <w:pPr>
        <w:spacing w:after="160" w:line="259" w:lineRule="auto"/>
        <w:rPr>
          <w:rFonts w:ascii="Hadassah Friedlaender" w:hAnsi="Hadassah Friedlaender" w:eastAsia="Times New Roman" w:cs="Hadassah Friedlaender"/>
          <w:color w:val="2F5496" w:themeColor="accent1" w:themeShade="BF"/>
          <w:sz w:val="24"/>
          <w:szCs w:val="24"/>
          <w:lang w:eastAsia="de-DE"/>
        </w:rPr>
      </w:pPr>
    </w:p>
    <w:p w:rsidR="00A4690D" w:rsidRDefault="00A4690D" w14:paraId="34B8BF21" w14:textId="0AD4380E">
      <w:pPr>
        <w:spacing w:after="160" w:line="259" w:lineRule="auto"/>
        <w:rPr>
          <w:rFonts w:ascii="Hadassah Friedlaender" w:hAnsi="Hadassah Friedlaender" w:eastAsia="Times New Roman" w:cs="Hadassah Friedlaender"/>
          <w:color w:val="2F5496" w:themeColor="accent1" w:themeShade="BF"/>
          <w:sz w:val="24"/>
          <w:szCs w:val="24"/>
          <w:lang w:eastAsia="de-DE"/>
        </w:rPr>
      </w:pPr>
    </w:p>
    <w:p w:rsidRPr="00D54775" w:rsidR="00523C8C" w:rsidRDefault="00523C8C" w14:paraId="0A772F21" w14:textId="77777777">
      <w:pPr>
        <w:spacing w:after="160" w:line="259" w:lineRule="auto"/>
        <w:rPr>
          <w:rFonts w:ascii="Hadassah Friedlaender" w:hAnsi="Hadassah Friedlaender" w:eastAsia="Times New Roman" w:cs="Hadassah Friedlaender"/>
          <w:color w:val="2F5496" w:themeColor="accent1" w:themeShade="BF"/>
          <w:sz w:val="24"/>
          <w:szCs w:val="24"/>
          <w:lang w:eastAsia="de-DE"/>
        </w:rPr>
      </w:pPr>
    </w:p>
    <w:p w:rsidRPr="00D54775" w:rsidR="00A4690D" w:rsidRDefault="00A4690D" w14:paraId="56A76B3F" w14:textId="77777777">
      <w:pPr>
        <w:spacing w:after="160" w:line="259" w:lineRule="auto"/>
        <w:rPr>
          <w:rFonts w:ascii="Hadassah Friedlaender" w:hAnsi="Hadassah Friedlaender" w:eastAsia="Times New Roman" w:cs="Hadassah Friedlaender"/>
          <w:color w:val="2F5496" w:themeColor="accent1" w:themeShade="BF"/>
          <w:sz w:val="24"/>
          <w:szCs w:val="24"/>
          <w:lang w:eastAsia="de-DE"/>
        </w:rPr>
      </w:pPr>
    </w:p>
    <w:p w:rsidRPr="00D54775" w:rsidR="00A4690D" w:rsidRDefault="00A4690D" w14:paraId="3DF1053A" w14:textId="77777777">
      <w:pPr>
        <w:spacing w:after="160" w:line="259" w:lineRule="auto"/>
        <w:rPr>
          <w:rFonts w:ascii="Hadassah Friedlaender" w:hAnsi="Hadassah Friedlaender" w:eastAsia="Times New Roman" w:cs="Hadassah Friedlaender"/>
          <w:color w:val="2F5496" w:themeColor="accent1" w:themeShade="BF"/>
          <w:sz w:val="24"/>
          <w:szCs w:val="24"/>
          <w:lang w:eastAsia="de-DE"/>
        </w:rPr>
      </w:pPr>
    </w:p>
    <w:p w:rsidRPr="00D54775" w:rsidR="00F76674" w:rsidRDefault="00A4690D" w14:paraId="66936839" w14:textId="19D17AD6">
      <w:pPr>
        <w:spacing w:after="160" w:line="259" w:lineRule="auto"/>
        <w:rPr>
          <w:rFonts w:ascii="Hadassah Friedlaender" w:hAnsi="Hadassah Friedlaender" w:cs="Hadassah Friedlaender" w:eastAsiaTheme="majorEastAsia"/>
          <w:color w:val="2F5496" w:themeColor="accent1" w:themeShade="BF"/>
          <w:sz w:val="32"/>
          <w:szCs w:val="32"/>
        </w:rPr>
      </w:pPr>
      <w:r w:rsidRPr="00D54775">
        <w:rPr>
          <w:rFonts w:ascii="Hadassah Friedlaender" w:hAnsi="Hadassah Friedlaender" w:eastAsia="Times New Roman" w:cs="Hadassah Friedlaender"/>
          <w:color w:val="2F5496" w:themeColor="accent1" w:themeShade="BF"/>
          <w:sz w:val="24"/>
          <w:szCs w:val="24"/>
          <w:lang w:eastAsia="de-DE"/>
        </w:rPr>
        <w:t>W</w:t>
      </w:r>
      <w:r w:rsidRPr="00D54775" w:rsidR="00DA4D01">
        <w:rPr>
          <w:rFonts w:hint="cs" w:ascii="Hadassah Friedlaender" w:hAnsi="Hadassah Friedlaender" w:eastAsia="Times New Roman" w:cs="Hadassah Friedlaender"/>
          <w:color w:val="2F5496" w:themeColor="accent1" w:themeShade="BF"/>
          <w:sz w:val="24"/>
          <w:szCs w:val="24"/>
          <w:lang w:eastAsia="de-DE"/>
        </w:rPr>
        <w:t xml:space="preserve">as brauche ich/brauchen wir dafür? </w:t>
      </w:r>
      <w:r w:rsidRPr="00D54775" w:rsidR="00F76674">
        <w:rPr>
          <w:rFonts w:hint="cs" w:ascii="Hadassah Friedlaender" w:hAnsi="Hadassah Friedlaender" w:cs="Hadassah Friedlaender"/>
          <w:color w:val="2F5496" w:themeColor="accent1" w:themeShade="BF"/>
        </w:rPr>
        <w:br w:type="page"/>
      </w:r>
    </w:p>
    <w:bookmarkStart w:name="_Toc102721816" w:id="7"/>
    <w:p w:rsidRPr="00CB60AE" w:rsidR="00023E13" w:rsidP="00023E13" w:rsidRDefault="00E83FC7" w14:paraId="70C608F6" w14:textId="34ACDC7D">
      <w:pPr>
        <w:pStyle w:val="berschrift1"/>
        <w:rPr>
          <w:rFonts w:ascii="Hadassah Friedlaender" w:hAnsi="Hadassah Friedlaender" w:cs="Hadassah Friedlaender"/>
        </w:rPr>
      </w:pPr>
      <w:r w:rsidRPr="00CB60AE">
        <w:rPr>
          <w:rFonts w:hint="cs" w:ascii="Hadassah Friedlaender" w:hAnsi="Hadassah Friedlaender" w:cs="Hadassah Friedlaender"/>
          <w:noProof/>
        </w:rPr>
        <w:lastRenderedPageBreak/>
        <mc:AlternateContent>
          <mc:Choice Requires="wps">
            <w:drawing>
              <wp:anchor distT="0" distB="0" distL="114300" distR="114300" simplePos="0" relativeHeight="251673600" behindDoc="0" locked="0" layoutInCell="1" allowOverlap="1" wp14:anchorId="3297796D" wp14:editId="12D126A2">
                <wp:simplePos x="0" y="0"/>
                <wp:positionH relativeFrom="margin">
                  <wp:align>center</wp:align>
                </wp:positionH>
                <wp:positionV relativeFrom="paragraph">
                  <wp:posOffset>-549910</wp:posOffset>
                </wp:positionV>
                <wp:extent cx="7153275" cy="9963150"/>
                <wp:effectExtent l="38100" t="19050" r="66675" b="38100"/>
                <wp:wrapNone/>
                <wp:docPr id="9" name="Rechteck 9"/>
                <wp:cNvGraphicFramePr/>
                <a:graphic xmlns:a="http://schemas.openxmlformats.org/drawingml/2006/main">
                  <a:graphicData uri="http://schemas.microsoft.com/office/word/2010/wordprocessingShape">
                    <wps:wsp>
                      <wps:cNvSpPr/>
                      <wps:spPr>
                        <a:xfrm>
                          <a:off x="0" y="0"/>
                          <a:ext cx="7153275" cy="9963150"/>
                        </a:xfrm>
                        <a:custGeom>
                          <a:avLst/>
                          <a:gdLst>
                            <a:gd name="connsiteX0" fmla="*/ 0 w 7153275"/>
                            <a:gd name="connsiteY0" fmla="*/ 0 h 9963150"/>
                            <a:gd name="connsiteX1" fmla="*/ 435699 w 7153275"/>
                            <a:gd name="connsiteY1" fmla="*/ 0 h 9963150"/>
                            <a:gd name="connsiteX2" fmla="*/ 1085997 w 7153275"/>
                            <a:gd name="connsiteY2" fmla="*/ 0 h 9963150"/>
                            <a:gd name="connsiteX3" fmla="*/ 1807828 w 7153275"/>
                            <a:gd name="connsiteY3" fmla="*/ 0 h 9963150"/>
                            <a:gd name="connsiteX4" fmla="*/ 2315060 w 7153275"/>
                            <a:gd name="connsiteY4" fmla="*/ 0 h 9963150"/>
                            <a:gd name="connsiteX5" fmla="*/ 2965358 w 7153275"/>
                            <a:gd name="connsiteY5" fmla="*/ 0 h 9963150"/>
                            <a:gd name="connsiteX6" fmla="*/ 3687188 w 7153275"/>
                            <a:gd name="connsiteY6" fmla="*/ 0 h 9963150"/>
                            <a:gd name="connsiteX7" fmla="*/ 4337486 w 7153275"/>
                            <a:gd name="connsiteY7" fmla="*/ 0 h 9963150"/>
                            <a:gd name="connsiteX8" fmla="*/ 4987784 w 7153275"/>
                            <a:gd name="connsiteY8" fmla="*/ 0 h 9963150"/>
                            <a:gd name="connsiteX9" fmla="*/ 5566549 w 7153275"/>
                            <a:gd name="connsiteY9" fmla="*/ 0 h 9963150"/>
                            <a:gd name="connsiteX10" fmla="*/ 6073781 w 7153275"/>
                            <a:gd name="connsiteY10" fmla="*/ 0 h 9963150"/>
                            <a:gd name="connsiteX11" fmla="*/ 7153275 w 7153275"/>
                            <a:gd name="connsiteY11" fmla="*/ 0 h 9963150"/>
                            <a:gd name="connsiteX12" fmla="*/ 7153275 w 7153275"/>
                            <a:gd name="connsiteY12" fmla="*/ 564579 h 9963150"/>
                            <a:gd name="connsiteX13" fmla="*/ 7153275 w 7153275"/>
                            <a:gd name="connsiteY13" fmla="*/ 1029526 h 9963150"/>
                            <a:gd name="connsiteX14" fmla="*/ 7153275 w 7153275"/>
                            <a:gd name="connsiteY14" fmla="*/ 1892999 h 9963150"/>
                            <a:gd name="connsiteX15" fmla="*/ 7153275 w 7153275"/>
                            <a:gd name="connsiteY15" fmla="*/ 2756472 h 9963150"/>
                            <a:gd name="connsiteX16" fmla="*/ 7153275 w 7153275"/>
                            <a:gd name="connsiteY16" fmla="*/ 3619945 h 9963150"/>
                            <a:gd name="connsiteX17" fmla="*/ 7153275 w 7153275"/>
                            <a:gd name="connsiteY17" fmla="*/ 4383786 h 9963150"/>
                            <a:gd name="connsiteX18" fmla="*/ 7153275 w 7153275"/>
                            <a:gd name="connsiteY18" fmla="*/ 4848733 h 9963150"/>
                            <a:gd name="connsiteX19" fmla="*/ 7153275 w 7153275"/>
                            <a:gd name="connsiteY19" fmla="*/ 5214049 h 9963150"/>
                            <a:gd name="connsiteX20" fmla="*/ 7153275 w 7153275"/>
                            <a:gd name="connsiteY20" fmla="*/ 5778627 h 9963150"/>
                            <a:gd name="connsiteX21" fmla="*/ 7153275 w 7153275"/>
                            <a:gd name="connsiteY21" fmla="*/ 6542469 h 9963150"/>
                            <a:gd name="connsiteX22" fmla="*/ 7153275 w 7153275"/>
                            <a:gd name="connsiteY22" fmla="*/ 6907784 h 9963150"/>
                            <a:gd name="connsiteX23" fmla="*/ 7153275 w 7153275"/>
                            <a:gd name="connsiteY23" fmla="*/ 7571994 h 9963150"/>
                            <a:gd name="connsiteX24" fmla="*/ 7153275 w 7153275"/>
                            <a:gd name="connsiteY24" fmla="*/ 8036941 h 9963150"/>
                            <a:gd name="connsiteX25" fmla="*/ 7153275 w 7153275"/>
                            <a:gd name="connsiteY25" fmla="*/ 8900414 h 9963150"/>
                            <a:gd name="connsiteX26" fmla="*/ 7153275 w 7153275"/>
                            <a:gd name="connsiteY26" fmla="*/ 9365361 h 9963150"/>
                            <a:gd name="connsiteX27" fmla="*/ 7153275 w 7153275"/>
                            <a:gd name="connsiteY27" fmla="*/ 9963150 h 9963150"/>
                            <a:gd name="connsiteX28" fmla="*/ 6646043 w 7153275"/>
                            <a:gd name="connsiteY28" fmla="*/ 9963150 h 9963150"/>
                            <a:gd name="connsiteX29" fmla="*/ 6210343 w 7153275"/>
                            <a:gd name="connsiteY29" fmla="*/ 9963150 h 9963150"/>
                            <a:gd name="connsiteX30" fmla="*/ 5631578 w 7153275"/>
                            <a:gd name="connsiteY30" fmla="*/ 9963150 h 9963150"/>
                            <a:gd name="connsiteX31" fmla="*/ 4981281 w 7153275"/>
                            <a:gd name="connsiteY31" fmla="*/ 9963150 h 9963150"/>
                            <a:gd name="connsiteX32" fmla="*/ 4474048 w 7153275"/>
                            <a:gd name="connsiteY32" fmla="*/ 9963150 h 9963150"/>
                            <a:gd name="connsiteX33" fmla="*/ 4038349 w 7153275"/>
                            <a:gd name="connsiteY33" fmla="*/ 9963150 h 9963150"/>
                            <a:gd name="connsiteX34" fmla="*/ 3459584 w 7153275"/>
                            <a:gd name="connsiteY34" fmla="*/ 9963150 h 9963150"/>
                            <a:gd name="connsiteX35" fmla="*/ 2809286 w 7153275"/>
                            <a:gd name="connsiteY35" fmla="*/ 9963150 h 9963150"/>
                            <a:gd name="connsiteX36" fmla="*/ 2302054 w 7153275"/>
                            <a:gd name="connsiteY36" fmla="*/ 9963150 h 9963150"/>
                            <a:gd name="connsiteX37" fmla="*/ 1651756 w 7153275"/>
                            <a:gd name="connsiteY37" fmla="*/ 9963150 h 9963150"/>
                            <a:gd name="connsiteX38" fmla="*/ 929926 w 7153275"/>
                            <a:gd name="connsiteY38" fmla="*/ 9963150 h 9963150"/>
                            <a:gd name="connsiteX39" fmla="*/ 0 w 7153275"/>
                            <a:gd name="connsiteY39" fmla="*/ 9963150 h 9963150"/>
                            <a:gd name="connsiteX40" fmla="*/ 0 w 7153275"/>
                            <a:gd name="connsiteY40" fmla="*/ 9398572 h 9963150"/>
                            <a:gd name="connsiteX41" fmla="*/ 0 w 7153275"/>
                            <a:gd name="connsiteY41" fmla="*/ 8535099 h 9963150"/>
                            <a:gd name="connsiteX42" fmla="*/ 0 w 7153275"/>
                            <a:gd name="connsiteY42" fmla="*/ 7870889 h 9963150"/>
                            <a:gd name="connsiteX43" fmla="*/ 0 w 7153275"/>
                            <a:gd name="connsiteY43" fmla="*/ 7505573 h 9963150"/>
                            <a:gd name="connsiteX44" fmla="*/ 0 w 7153275"/>
                            <a:gd name="connsiteY44" fmla="*/ 7140257 h 9963150"/>
                            <a:gd name="connsiteX45" fmla="*/ 0 w 7153275"/>
                            <a:gd name="connsiteY45" fmla="*/ 6774942 h 9963150"/>
                            <a:gd name="connsiteX46" fmla="*/ 0 w 7153275"/>
                            <a:gd name="connsiteY46" fmla="*/ 6110732 h 9963150"/>
                            <a:gd name="connsiteX47" fmla="*/ 0 w 7153275"/>
                            <a:gd name="connsiteY47" fmla="*/ 5546154 h 9963150"/>
                            <a:gd name="connsiteX48" fmla="*/ 0 w 7153275"/>
                            <a:gd name="connsiteY48" fmla="*/ 4981575 h 9963150"/>
                            <a:gd name="connsiteX49" fmla="*/ 0 w 7153275"/>
                            <a:gd name="connsiteY49" fmla="*/ 4616260 h 9963150"/>
                            <a:gd name="connsiteX50" fmla="*/ 0 w 7153275"/>
                            <a:gd name="connsiteY50" fmla="*/ 4250944 h 9963150"/>
                            <a:gd name="connsiteX51" fmla="*/ 0 w 7153275"/>
                            <a:gd name="connsiteY51" fmla="*/ 3885629 h 9963150"/>
                            <a:gd name="connsiteX52" fmla="*/ 0 w 7153275"/>
                            <a:gd name="connsiteY52" fmla="*/ 3022156 h 9963150"/>
                            <a:gd name="connsiteX53" fmla="*/ 0 w 7153275"/>
                            <a:gd name="connsiteY53" fmla="*/ 2457577 h 9963150"/>
                            <a:gd name="connsiteX54" fmla="*/ 0 w 7153275"/>
                            <a:gd name="connsiteY54" fmla="*/ 1793367 h 9963150"/>
                            <a:gd name="connsiteX55" fmla="*/ 0 w 7153275"/>
                            <a:gd name="connsiteY55" fmla="*/ 929894 h 9963150"/>
                            <a:gd name="connsiteX56" fmla="*/ 0 w 7153275"/>
                            <a:gd name="connsiteY56" fmla="*/ 0 h 99631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Lst>
                          <a:rect l="l" t="t" r="r" b="b"/>
                          <a:pathLst>
                            <a:path w="7153275" h="9963150" extrusionOk="0">
                              <a:moveTo>
                                <a:pt x="0" y="0"/>
                              </a:moveTo>
                              <a:cubicBezTo>
                                <a:pt x="181874" y="-14860"/>
                                <a:pt x="228266" y="4273"/>
                                <a:pt x="435699" y="0"/>
                              </a:cubicBezTo>
                              <a:cubicBezTo>
                                <a:pt x="643132" y="-4273"/>
                                <a:pt x="922861" y="-6822"/>
                                <a:pt x="1085997" y="0"/>
                              </a:cubicBezTo>
                              <a:cubicBezTo>
                                <a:pt x="1249133" y="6822"/>
                                <a:pt x="1524039" y="10834"/>
                                <a:pt x="1807828" y="0"/>
                              </a:cubicBezTo>
                              <a:cubicBezTo>
                                <a:pt x="2091617" y="-10834"/>
                                <a:pt x="2194585" y="-1640"/>
                                <a:pt x="2315060" y="0"/>
                              </a:cubicBezTo>
                              <a:cubicBezTo>
                                <a:pt x="2435535" y="1640"/>
                                <a:pt x="2747002" y="-15298"/>
                                <a:pt x="2965358" y="0"/>
                              </a:cubicBezTo>
                              <a:cubicBezTo>
                                <a:pt x="3183714" y="15298"/>
                                <a:pt x="3501620" y="16551"/>
                                <a:pt x="3687188" y="0"/>
                              </a:cubicBezTo>
                              <a:cubicBezTo>
                                <a:pt x="3872756" y="-16551"/>
                                <a:pt x="4164170" y="30914"/>
                                <a:pt x="4337486" y="0"/>
                              </a:cubicBezTo>
                              <a:cubicBezTo>
                                <a:pt x="4510802" y="-30914"/>
                                <a:pt x="4834742" y="9639"/>
                                <a:pt x="4987784" y="0"/>
                              </a:cubicBezTo>
                              <a:cubicBezTo>
                                <a:pt x="5140826" y="-9639"/>
                                <a:pt x="5285312" y="-15335"/>
                                <a:pt x="5566549" y="0"/>
                              </a:cubicBezTo>
                              <a:cubicBezTo>
                                <a:pt x="5847787" y="15335"/>
                                <a:pt x="5825372" y="14307"/>
                                <a:pt x="6073781" y="0"/>
                              </a:cubicBezTo>
                              <a:cubicBezTo>
                                <a:pt x="6322190" y="-14307"/>
                                <a:pt x="6663968" y="40148"/>
                                <a:pt x="7153275" y="0"/>
                              </a:cubicBezTo>
                              <a:cubicBezTo>
                                <a:pt x="7134543" y="122584"/>
                                <a:pt x="7142603" y="394907"/>
                                <a:pt x="7153275" y="564579"/>
                              </a:cubicBezTo>
                              <a:cubicBezTo>
                                <a:pt x="7163947" y="734251"/>
                                <a:pt x="7175075" y="858162"/>
                                <a:pt x="7153275" y="1029526"/>
                              </a:cubicBezTo>
                              <a:cubicBezTo>
                                <a:pt x="7131475" y="1200890"/>
                                <a:pt x="7141737" y="1703734"/>
                                <a:pt x="7153275" y="1892999"/>
                              </a:cubicBezTo>
                              <a:cubicBezTo>
                                <a:pt x="7164813" y="2082264"/>
                                <a:pt x="7148682" y="2396466"/>
                                <a:pt x="7153275" y="2756472"/>
                              </a:cubicBezTo>
                              <a:cubicBezTo>
                                <a:pt x="7157868" y="3116478"/>
                                <a:pt x="7121296" y="3351030"/>
                                <a:pt x="7153275" y="3619945"/>
                              </a:cubicBezTo>
                              <a:cubicBezTo>
                                <a:pt x="7185254" y="3888860"/>
                                <a:pt x="7191162" y="4191072"/>
                                <a:pt x="7153275" y="4383786"/>
                              </a:cubicBezTo>
                              <a:cubicBezTo>
                                <a:pt x="7115388" y="4576500"/>
                                <a:pt x="7131312" y="4626682"/>
                                <a:pt x="7153275" y="4848733"/>
                              </a:cubicBezTo>
                              <a:cubicBezTo>
                                <a:pt x="7175238" y="5070784"/>
                                <a:pt x="7166804" y="5140302"/>
                                <a:pt x="7153275" y="5214049"/>
                              </a:cubicBezTo>
                              <a:cubicBezTo>
                                <a:pt x="7139746" y="5287796"/>
                                <a:pt x="7142468" y="5556869"/>
                                <a:pt x="7153275" y="5778627"/>
                              </a:cubicBezTo>
                              <a:cubicBezTo>
                                <a:pt x="7164082" y="6000385"/>
                                <a:pt x="7182407" y="6186564"/>
                                <a:pt x="7153275" y="6542469"/>
                              </a:cubicBezTo>
                              <a:cubicBezTo>
                                <a:pt x="7124143" y="6898374"/>
                                <a:pt x="7137803" y="6760599"/>
                                <a:pt x="7153275" y="6907784"/>
                              </a:cubicBezTo>
                              <a:cubicBezTo>
                                <a:pt x="7168747" y="7054969"/>
                                <a:pt x="7174977" y="7283573"/>
                                <a:pt x="7153275" y="7571994"/>
                              </a:cubicBezTo>
                              <a:cubicBezTo>
                                <a:pt x="7131574" y="7860415"/>
                                <a:pt x="7170786" y="7827952"/>
                                <a:pt x="7153275" y="8036941"/>
                              </a:cubicBezTo>
                              <a:cubicBezTo>
                                <a:pt x="7135764" y="8245930"/>
                                <a:pt x="7186716" y="8492933"/>
                                <a:pt x="7153275" y="8900414"/>
                              </a:cubicBezTo>
                              <a:cubicBezTo>
                                <a:pt x="7119834" y="9307895"/>
                                <a:pt x="7143087" y="9189942"/>
                                <a:pt x="7153275" y="9365361"/>
                              </a:cubicBezTo>
                              <a:cubicBezTo>
                                <a:pt x="7163463" y="9540780"/>
                                <a:pt x="7134919" y="9720689"/>
                                <a:pt x="7153275" y="9963150"/>
                              </a:cubicBezTo>
                              <a:cubicBezTo>
                                <a:pt x="7043749" y="9962222"/>
                                <a:pt x="6821798" y="9971600"/>
                                <a:pt x="6646043" y="9963150"/>
                              </a:cubicBezTo>
                              <a:cubicBezTo>
                                <a:pt x="6470288" y="9954700"/>
                                <a:pt x="6427668" y="9981122"/>
                                <a:pt x="6210343" y="9963150"/>
                              </a:cubicBezTo>
                              <a:cubicBezTo>
                                <a:pt x="5993018" y="9945178"/>
                                <a:pt x="5838753" y="9936386"/>
                                <a:pt x="5631578" y="9963150"/>
                              </a:cubicBezTo>
                              <a:cubicBezTo>
                                <a:pt x="5424403" y="9989914"/>
                                <a:pt x="5193158" y="9937179"/>
                                <a:pt x="4981281" y="9963150"/>
                              </a:cubicBezTo>
                              <a:cubicBezTo>
                                <a:pt x="4769404" y="9989121"/>
                                <a:pt x="4686876" y="9968509"/>
                                <a:pt x="4474048" y="9963150"/>
                              </a:cubicBezTo>
                              <a:cubicBezTo>
                                <a:pt x="4261220" y="9957791"/>
                                <a:pt x="4141878" y="9972556"/>
                                <a:pt x="4038349" y="9963150"/>
                              </a:cubicBezTo>
                              <a:cubicBezTo>
                                <a:pt x="3934820" y="9953744"/>
                                <a:pt x="3631179" y="9984481"/>
                                <a:pt x="3459584" y="9963150"/>
                              </a:cubicBezTo>
                              <a:cubicBezTo>
                                <a:pt x="3287990" y="9941819"/>
                                <a:pt x="3097402" y="9993939"/>
                                <a:pt x="2809286" y="9963150"/>
                              </a:cubicBezTo>
                              <a:cubicBezTo>
                                <a:pt x="2521170" y="9932361"/>
                                <a:pt x="2410751" y="9987758"/>
                                <a:pt x="2302054" y="9963150"/>
                              </a:cubicBezTo>
                              <a:cubicBezTo>
                                <a:pt x="2193357" y="9938542"/>
                                <a:pt x="1810137" y="9970276"/>
                                <a:pt x="1651756" y="9963150"/>
                              </a:cubicBezTo>
                              <a:cubicBezTo>
                                <a:pt x="1493375" y="9956024"/>
                                <a:pt x="1248664" y="9953745"/>
                                <a:pt x="929926" y="9963150"/>
                              </a:cubicBezTo>
                              <a:cubicBezTo>
                                <a:pt x="611188" y="9972556"/>
                                <a:pt x="388999" y="10000584"/>
                                <a:pt x="0" y="9963150"/>
                              </a:cubicBezTo>
                              <a:cubicBezTo>
                                <a:pt x="-15870" y="9848776"/>
                                <a:pt x="25089" y="9657410"/>
                                <a:pt x="0" y="9398572"/>
                              </a:cubicBezTo>
                              <a:cubicBezTo>
                                <a:pt x="-25089" y="9139734"/>
                                <a:pt x="21745" y="8878652"/>
                                <a:pt x="0" y="8535099"/>
                              </a:cubicBezTo>
                              <a:cubicBezTo>
                                <a:pt x="-21745" y="8191546"/>
                                <a:pt x="-32284" y="8185591"/>
                                <a:pt x="0" y="7870889"/>
                              </a:cubicBezTo>
                              <a:cubicBezTo>
                                <a:pt x="32284" y="7556187"/>
                                <a:pt x="8981" y="7618666"/>
                                <a:pt x="0" y="7505573"/>
                              </a:cubicBezTo>
                              <a:cubicBezTo>
                                <a:pt x="-8981" y="7392480"/>
                                <a:pt x="-15954" y="7219128"/>
                                <a:pt x="0" y="7140257"/>
                              </a:cubicBezTo>
                              <a:cubicBezTo>
                                <a:pt x="15954" y="7061386"/>
                                <a:pt x="16476" y="6893438"/>
                                <a:pt x="0" y="6774942"/>
                              </a:cubicBezTo>
                              <a:cubicBezTo>
                                <a:pt x="-16476" y="6656447"/>
                                <a:pt x="-1310" y="6244850"/>
                                <a:pt x="0" y="6110732"/>
                              </a:cubicBezTo>
                              <a:cubicBezTo>
                                <a:pt x="1310" y="5976614"/>
                                <a:pt x="-23477" y="5699485"/>
                                <a:pt x="0" y="5546154"/>
                              </a:cubicBezTo>
                              <a:cubicBezTo>
                                <a:pt x="23477" y="5392823"/>
                                <a:pt x="13149" y="5253774"/>
                                <a:pt x="0" y="4981575"/>
                              </a:cubicBezTo>
                              <a:cubicBezTo>
                                <a:pt x="-13149" y="4709376"/>
                                <a:pt x="3053" y="4773405"/>
                                <a:pt x="0" y="4616260"/>
                              </a:cubicBezTo>
                              <a:cubicBezTo>
                                <a:pt x="-3053" y="4459116"/>
                                <a:pt x="8752" y="4344227"/>
                                <a:pt x="0" y="4250944"/>
                              </a:cubicBezTo>
                              <a:cubicBezTo>
                                <a:pt x="-8752" y="4157661"/>
                                <a:pt x="-2342" y="4014585"/>
                                <a:pt x="0" y="3885629"/>
                              </a:cubicBezTo>
                              <a:cubicBezTo>
                                <a:pt x="2342" y="3756673"/>
                                <a:pt x="-25541" y="3366586"/>
                                <a:pt x="0" y="3022156"/>
                              </a:cubicBezTo>
                              <a:cubicBezTo>
                                <a:pt x="25541" y="2677726"/>
                                <a:pt x="-19119" y="2663276"/>
                                <a:pt x="0" y="2457577"/>
                              </a:cubicBezTo>
                              <a:cubicBezTo>
                                <a:pt x="19119" y="2251878"/>
                                <a:pt x="32603" y="2046710"/>
                                <a:pt x="0" y="1793367"/>
                              </a:cubicBezTo>
                              <a:cubicBezTo>
                                <a:pt x="-32603" y="1540024"/>
                                <a:pt x="-16499" y="1326222"/>
                                <a:pt x="0" y="929894"/>
                              </a:cubicBezTo>
                              <a:cubicBezTo>
                                <a:pt x="16499" y="533566"/>
                                <a:pt x="3523" y="376344"/>
                                <a:pt x="0" y="0"/>
                              </a:cubicBezTo>
                              <a:close/>
                            </a:path>
                          </a:pathLst>
                        </a:custGeom>
                        <a:noFill/>
                        <a:ln>
                          <a:extLst>
                            <a:ext uri="{C807C97D-BFC1-408E-A445-0C87EB9F89A2}">
                              <ask:lineSketchStyleProps xmlns:ask="http://schemas.microsoft.com/office/drawing/2018/sketchyshapes" sd="424375866">
                                <a:prstGeom prst="rect">
                                  <a:avLst/>
                                </a:prstGeom>
                                <ask:type>
                                  <ask:lineSketchFreehand/>
                                </ask:type>
                              </ask:lineSketchStyleProps>
                            </a:ext>
                          </a:extLs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hteck 9" style="position:absolute;margin-left:0;margin-top:-43.3pt;width:563.25pt;height:784.5pt;z-index:25167360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spid="_x0000_s1026" filled="f" strokecolor="#1f3763 [1604]" strokeweight="1pt" w14:anchorId="33118F9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">
                <w10:wrap anchorx="margin"/>
              </v:rect>
            </w:pict>
          </mc:Fallback>
        </mc:AlternateContent>
      </w:r>
      <w:r w:rsidRPr="00CB60AE" w:rsidR="00023E13">
        <w:rPr>
          <w:rFonts w:hint="cs" w:ascii="Hadassah Friedlaender" w:hAnsi="Hadassah Friedlaender" w:cs="Hadassah Friedlaender"/>
        </w:rPr>
        <w:t>Weiterlesen und Hören</w:t>
      </w:r>
      <w:bookmarkEnd w:id="7"/>
      <w:r w:rsidRPr="00CB60AE" w:rsidR="00023E13">
        <w:rPr>
          <w:rFonts w:hint="cs" w:ascii="Hadassah Friedlaender" w:hAnsi="Hadassah Friedlaender" w:cs="Hadassah Friedlaender"/>
        </w:rPr>
        <w:t xml:space="preserve"> </w:t>
      </w:r>
    </w:p>
    <w:p w:rsidRPr="00CB60AE" w:rsidR="00023E13" w:rsidP="00023E13" w:rsidRDefault="00023E13" w14:paraId="0A9C39DB" w14:textId="26643E4F">
      <w:pPr>
        <w:rPr>
          <w:rFonts w:ascii="Hadassah Friedlaender" w:hAnsi="Hadassah Friedlaender" w:cs="Hadassah Friedlaender"/>
          <w:color w:val="2F5496" w:themeColor="accent1" w:themeShade="BF"/>
        </w:rPr>
      </w:pPr>
    </w:p>
    <w:p w:rsidRPr="00CB60AE" w:rsidR="00023E13" w:rsidP="00023E13" w:rsidRDefault="00023E13" w14:paraId="6EB71591" w14:textId="402406FA">
      <w:pPr>
        <w:rPr>
          <w:rFonts w:ascii="Hadassah Friedlaender" w:hAnsi="Hadassah Friedlaender" w:cs="Hadassah Friedlaender"/>
          <w:color w:val="2F5496" w:themeColor="accent1" w:themeShade="BF"/>
        </w:rPr>
      </w:pPr>
    </w:p>
    <w:p w:rsidRPr="005608CC" w:rsidR="003160D1" w:rsidP="00023E13" w:rsidRDefault="00023E13" w14:paraId="43692AF7" w14:textId="0E36A37E">
      <w:pPr>
        <w:rPr>
          <w:rFonts w:ascii="Hadassah Friedlaender" w:hAnsi="Hadassah Friedlaender" w:cs="Hadassah Friedlaender"/>
          <w:b/>
          <w:bCs/>
          <w:color w:val="2F5496" w:themeColor="accent1" w:themeShade="BF"/>
          <w:sz w:val="24"/>
          <w:szCs w:val="24"/>
        </w:rPr>
      </w:pPr>
      <w:r w:rsidRPr="005608CC">
        <w:rPr>
          <w:rFonts w:hint="cs" w:ascii="Hadassah Friedlaender" w:hAnsi="Hadassah Friedlaender" w:cs="Hadassah Friedlaender"/>
          <w:b/>
          <w:bCs/>
          <w:color w:val="2F5496" w:themeColor="accent1" w:themeShade="BF"/>
          <w:sz w:val="24"/>
          <w:szCs w:val="24"/>
        </w:rPr>
        <w:t xml:space="preserve">Leitfaden </w:t>
      </w:r>
      <w:r w:rsidRPr="005608CC" w:rsidR="00AA2110">
        <w:rPr>
          <w:rFonts w:ascii="Hadassah Friedlaender" w:hAnsi="Hadassah Friedlaender" w:cs="Hadassah Friedlaender"/>
          <w:b/>
          <w:bCs/>
          <w:color w:val="2F5496" w:themeColor="accent1" w:themeShade="BF"/>
          <w:sz w:val="24"/>
          <w:szCs w:val="24"/>
        </w:rPr>
        <w:t>Bildung für Nachhaltige Entwicklung (BNE) in der Hochschullehre</w:t>
      </w:r>
      <w:r w:rsidRPr="005608CC">
        <w:rPr>
          <w:rFonts w:hint="cs" w:ascii="Hadassah Friedlaender" w:hAnsi="Hadassah Friedlaender" w:cs="Hadassah Friedlaender"/>
          <w:b/>
          <w:bCs/>
          <w:color w:val="2F5496" w:themeColor="accent1" w:themeShade="BF"/>
          <w:sz w:val="24"/>
          <w:szCs w:val="24"/>
        </w:rPr>
        <w:t xml:space="preserve"> </w:t>
      </w:r>
    </w:p>
    <w:p w:rsidRPr="00C96718" w:rsidR="00AA2110" w:rsidP="00AA2110" w:rsidRDefault="00AA2110" w14:paraId="7F5F123C" w14:textId="483C3D80">
      <w:pPr>
        <w:rPr>
          <w:rFonts w:ascii="Hadassah Friedlaender" w:hAnsi="Hadassah Friedlaender" w:cs="Hadassah Friedlaender"/>
          <w:color w:val="2F5496" w:themeColor="accent1" w:themeShade="BF"/>
          <w:sz w:val="24"/>
          <w:szCs w:val="24"/>
        </w:rPr>
      </w:pPr>
      <w:r w:rsidRPr="00C96718">
        <w:rPr>
          <w:rFonts w:hint="cs" w:ascii="Hadassah Friedlaender" w:hAnsi="Hadassah Friedlaender" w:cs="Hadassah Friedlaender"/>
          <w:color w:val="2F5496" w:themeColor="accent1" w:themeShade="BF"/>
          <w:sz w:val="24"/>
          <w:szCs w:val="24"/>
        </w:rPr>
        <w:fldChar w:fldCharType="begin"/>
      </w:r>
      <w:r w:rsidRPr="00C96718">
        <w:rPr>
          <w:rFonts w:hint="cs" w:ascii="Hadassah Friedlaender" w:hAnsi="Hadassah Friedlaender" w:cs="Hadassah Friedlaender"/>
          <w:color w:val="2F5496" w:themeColor="accent1" w:themeShade="BF"/>
          <w:sz w:val="24"/>
          <w:szCs w:val="24"/>
        </w:rPr>
        <w:instrText>ADDIN CitaviBibliography</w:instrText>
      </w:r>
      <w:r w:rsidRPr="00C96718">
        <w:rPr>
          <w:rFonts w:hint="cs" w:ascii="Hadassah Friedlaender" w:hAnsi="Hadassah Friedlaender" w:cs="Hadassah Friedlaender"/>
          <w:color w:val="2F5496" w:themeColor="accent1" w:themeShade="BF"/>
          <w:sz w:val="24"/>
          <w:szCs w:val="24"/>
        </w:rPr>
        <w:fldChar w:fldCharType="separate"/>
      </w:r>
    </w:p>
    <w:p w:rsidR="00C00443" w:rsidP="00C00443" w:rsidRDefault="00AA2110" w14:paraId="4150B7BE" w14:textId="77777777">
      <w:pPr>
        <w:spacing w:line="276" w:lineRule="auto"/>
        <w:rPr>
          <w:rFonts w:ascii="Hadassah Friedlaender" w:hAnsi="Hadassah Friedlaender" w:cs="Hadassah Friedlaender"/>
          <w:color w:val="2F5496" w:themeColor="accent1" w:themeShade="BF"/>
          <w:sz w:val="24"/>
          <w:szCs w:val="24"/>
        </w:rPr>
      </w:pPr>
      <w:bookmarkStart w:name="_CTVL00145cfa6aa205741a0bdb60b24a397f256" w:id="8"/>
      <w:r w:rsidRPr="00C96718">
        <w:rPr>
          <w:rFonts w:hint="cs" w:ascii="Hadassah Friedlaender" w:hAnsi="Hadassah Friedlaender" w:cs="Hadassah Friedlaender"/>
          <w:color w:val="2F5496" w:themeColor="accent1" w:themeShade="BF"/>
          <w:sz w:val="24"/>
          <w:szCs w:val="24"/>
        </w:rPr>
        <w:t xml:space="preserve">Bellina, L.; Tegeler, M. K.; Müller-Christ, G.; Potthast, T. (2020): </w:t>
      </w:r>
    </w:p>
    <w:p w:rsidRPr="00C96718" w:rsidR="00AA2110" w:rsidP="00C00443" w:rsidRDefault="00AA2110" w14:paraId="7D4B7AF5" w14:textId="68AFF4D6">
      <w:pPr>
        <w:spacing w:line="276" w:lineRule="auto"/>
        <w:rPr>
          <w:rFonts w:ascii="Hadassah Friedlaender" w:hAnsi="Hadassah Friedlaender" w:cs="Hadassah Friedlaender"/>
          <w:color w:val="2F5496" w:themeColor="accent1" w:themeShade="BF"/>
          <w:sz w:val="24"/>
          <w:szCs w:val="24"/>
        </w:rPr>
      </w:pPr>
      <w:r w:rsidRPr="00C96718">
        <w:rPr>
          <w:rFonts w:hint="cs" w:ascii="Hadassah Friedlaender" w:hAnsi="Hadassah Friedlaender" w:cs="Hadassah Friedlaender"/>
          <w:color w:val="2F5496" w:themeColor="accent1" w:themeShade="BF"/>
          <w:sz w:val="24"/>
          <w:szCs w:val="24"/>
        </w:rPr>
        <w:t>Bildung für Nachhaltige Entwicklung (BNE) in der Hochschullehre. BMBF-Projekt „Nachhaltigkeit an Hochschulen: entwickeln – vernetzen – berichten (HOCHN)“. Hg. v. Universität Bremen, Eberhard Karls Universität Tübingen. Bremen und Tübingen</w:t>
      </w:r>
      <w:bookmarkEnd w:id="8"/>
      <w:r w:rsidRPr="00C96718">
        <w:rPr>
          <w:rFonts w:hint="cs" w:ascii="Hadassah Friedlaender" w:hAnsi="Hadassah Friedlaender" w:cs="Hadassah Friedlaender"/>
          <w:color w:val="2F5496" w:themeColor="accent1" w:themeShade="BF"/>
          <w:sz w:val="24"/>
          <w:szCs w:val="24"/>
        </w:rPr>
        <w:t>.</w:t>
      </w:r>
      <w:r w:rsidRPr="00C96718">
        <w:rPr>
          <w:rFonts w:hint="cs" w:ascii="Hadassah Friedlaender" w:hAnsi="Hadassah Friedlaender" w:cs="Hadassah Friedlaender"/>
          <w:color w:val="2F5496" w:themeColor="accent1" w:themeShade="BF"/>
          <w:sz w:val="24"/>
          <w:szCs w:val="24"/>
        </w:rPr>
        <w:fldChar w:fldCharType="end"/>
      </w:r>
    </w:p>
    <w:p w:rsidRPr="00AA2110" w:rsidR="007978AA" w:rsidP="00AA2110" w:rsidRDefault="007978AA" w14:paraId="442FBD29" w14:textId="77777777">
      <w:pPr>
        <w:rPr>
          <w:rFonts w:ascii="Hadassah Friedlaender" w:hAnsi="Hadassah Friedlaender" w:cs="Hadassah Friedlaender"/>
          <w:color w:val="2F5496" w:themeColor="accent1" w:themeShade="BF"/>
          <w:spacing w:val="0"/>
          <w:sz w:val="24"/>
          <w:szCs w:val="24"/>
        </w:rPr>
      </w:pPr>
    </w:p>
    <w:p w:rsidRPr="00C96718" w:rsidR="008845AD" w:rsidP="00C00443" w:rsidRDefault="008845AD" w14:paraId="6C3A5D03" w14:textId="77777777">
      <w:pPr>
        <w:spacing w:line="276" w:lineRule="auto"/>
        <w:rPr>
          <w:rFonts w:ascii="Hadassah Friedlaender" w:hAnsi="Hadassah Friedlaender" w:cs="Hadassah Friedlaender"/>
          <w:color w:val="2F5496" w:themeColor="accent1" w:themeShade="BF"/>
          <w:spacing w:val="0"/>
          <w:sz w:val="24"/>
          <w:szCs w:val="24"/>
        </w:rPr>
      </w:pPr>
    </w:p>
    <w:p w:rsidRPr="00FB1FD4" w:rsidR="00FB1FD4" w:rsidP="00C00443" w:rsidRDefault="00BD1C8D" w14:paraId="1CD43D4D" w14:textId="282867A7">
      <w:pPr>
        <w:spacing w:line="276" w:lineRule="auto"/>
        <w:rPr>
          <w:rFonts w:ascii="Hadassah Friedlaender" w:hAnsi="Hadassah Friedlaender" w:cs="Hadassah Friedlaender"/>
          <w:b/>
          <w:bCs/>
          <w:color w:val="2F5496" w:themeColor="accent1" w:themeShade="BF"/>
          <w:spacing w:val="0"/>
          <w:sz w:val="24"/>
          <w:szCs w:val="24"/>
        </w:rPr>
      </w:pPr>
      <w:r w:rsidRPr="005608CC">
        <w:rPr>
          <w:rFonts w:hint="cs" w:ascii="Hadassah Friedlaender" w:hAnsi="Hadassah Friedlaender" w:cs="Hadassah Friedlaender"/>
          <w:b/>
          <w:bCs/>
          <w:color w:val="2F5496" w:themeColor="accent1" w:themeShade="BF"/>
          <w:spacing w:val="0"/>
          <w:sz w:val="24"/>
          <w:szCs w:val="24"/>
        </w:rPr>
        <w:t>BNE Kompetenzmodell für Lehrende</w:t>
      </w:r>
      <w:r w:rsidRPr="00C96718">
        <w:rPr>
          <w:rFonts w:hint="cs" w:ascii="Hadassah Friedlaender" w:hAnsi="Hadassah Friedlaender" w:cs="Hadassah Friedlaender"/>
          <w:color w:val="2F5496" w:themeColor="accent1" w:themeShade="BF"/>
          <w:spacing w:val="0"/>
          <w:sz w:val="24"/>
          <w:szCs w:val="24"/>
        </w:rPr>
        <w:t xml:space="preserve"> </w:t>
      </w:r>
      <w:r w:rsidRPr="00FB1FD4" w:rsidR="008429C0">
        <w:rPr>
          <w:rFonts w:hint="cs" w:ascii="Hadassah Friedlaender" w:hAnsi="Hadassah Friedlaender" w:cs="Hadassah Friedlaender"/>
          <w:b/>
          <w:bCs/>
          <w:color w:val="2F5496" w:themeColor="accent1" w:themeShade="BF"/>
          <w:spacing w:val="0"/>
          <w:sz w:val="24"/>
          <w:szCs w:val="24"/>
        </w:rPr>
        <w:t>„A rounder sense of purpose“</w:t>
      </w:r>
    </w:p>
    <w:p w:rsidR="005608CC" w:rsidP="00C00443" w:rsidRDefault="00FB1FD4" w14:paraId="3DE98821" w14:textId="2E3C2977">
      <w:pPr>
        <w:spacing w:line="276" w:lineRule="auto"/>
        <w:rPr>
          <w:rFonts w:ascii="Hadassah Friedlaender" w:hAnsi="Hadassah Friedlaender" w:cs="Hadassah Friedlaender"/>
          <w:color w:val="2F5496" w:themeColor="accent1" w:themeShade="BF"/>
          <w:spacing w:val="0"/>
          <w:sz w:val="24"/>
          <w:szCs w:val="24"/>
        </w:rPr>
      </w:pPr>
      <w:r>
        <w:rPr>
          <w:rFonts w:ascii="Hadassah Friedlaender" w:hAnsi="Hadassah Friedlaender" w:cs="Hadassah Friedlaender"/>
          <w:color w:val="2F5496" w:themeColor="accent1" w:themeShade="BF"/>
          <w:spacing w:val="0"/>
          <w:sz w:val="24"/>
          <w:szCs w:val="24"/>
        </w:rPr>
        <w:t>Eine Website mit d</w:t>
      </w:r>
      <w:r w:rsidR="005608CC">
        <w:rPr>
          <w:rFonts w:ascii="Hadassah Friedlaender" w:hAnsi="Hadassah Friedlaender" w:cs="Hadassah Friedlaender"/>
          <w:color w:val="2F5496" w:themeColor="accent1" w:themeShade="BF"/>
          <w:spacing w:val="0"/>
          <w:sz w:val="24"/>
          <w:szCs w:val="24"/>
        </w:rPr>
        <w:t>idaktische</w:t>
      </w:r>
      <w:r>
        <w:rPr>
          <w:rFonts w:ascii="Hadassah Friedlaender" w:hAnsi="Hadassah Friedlaender" w:cs="Hadassah Friedlaender"/>
          <w:color w:val="2F5496" w:themeColor="accent1" w:themeShade="BF"/>
          <w:spacing w:val="0"/>
          <w:sz w:val="24"/>
          <w:szCs w:val="24"/>
        </w:rPr>
        <w:t>n</w:t>
      </w:r>
      <w:r w:rsidR="005608CC">
        <w:rPr>
          <w:rFonts w:ascii="Hadassah Friedlaender" w:hAnsi="Hadassah Friedlaender" w:cs="Hadassah Friedlaender"/>
          <w:color w:val="2F5496" w:themeColor="accent1" w:themeShade="BF"/>
          <w:spacing w:val="0"/>
          <w:sz w:val="24"/>
          <w:szCs w:val="24"/>
        </w:rPr>
        <w:t xml:space="preserve"> </w:t>
      </w:r>
      <w:r w:rsidR="002562D4">
        <w:rPr>
          <w:rFonts w:ascii="Hadassah Friedlaender" w:hAnsi="Hadassah Friedlaender" w:cs="Hadassah Friedlaender"/>
          <w:color w:val="2F5496" w:themeColor="accent1" w:themeShade="BF"/>
          <w:spacing w:val="0"/>
          <w:sz w:val="24"/>
          <w:szCs w:val="24"/>
        </w:rPr>
        <w:t>Anwendungsbeispiele</w:t>
      </w:r>
      <w:r>
        <w:rPr>
          <w:rFonts w:ascii="Hadassah Friedlaender" w:hAnsi="Hadassah Friedlaender" w:cs="Hadassah Friedlaender"/>
          <w:color w:val="2F5496" w:themeColor="accent1" w:themeShade="BF"/>
          <w:spacing w:val="0"/>
          <w:sz w:val="24"/>
          <w:szCs w:val="24"/>
        </w:rPr>
        <w:t>n</w:t>
      </w:r>
      <w:r w:rsidR="002562D4">
        <w:rPr>
          <w:rFonts w:ascii="Hadassah Friedlaender" w:hAnsi="Hadassah Friedlaender" w:cs="Hadassah Friedlaender"/>
          <w:color w:val="2F5496" w:themeColor="accent1" w:themeShade="BF"/>
          <w:spacing w:val="0"/>
          <w:sz w:val="24"/>
          <w:szCs w:val="24"/>
        </w:rPr>
        <w:t xml:space="preserve"> und Methoden</w:t>
      </w:r>
      <w:r>
        <w:rPr>
          <w:rFonts w:ascii="Hadassah Friedlaender" w:hAnsi="Hadassah Friedlaender" w:cs="Hadassah Friedlaender"/>
          <w:color w:val="2F5496" w:themeColor="accent1" w:themeShade="BF"/>
          <w:spacing w:val="0"/>
          <w:sz w:val="24"/>
          <w:szCs w:val="24"/>
        </w:rPr>
        <w:t xml:space="preserve">. </w:t>
      </w:r>
    </w:p>
    <w:p w:rsidRPr="00C96718" w:rsidR="008429C0" w:rsidP="00C00443" w:rsidRDefault="00FB1FD4" w14:paraId="0EF0B6CA" w14:textId="68AD5FCE">
      <w:pPr>
        <w:spacing w:line="276" w:lineRule="auto"/>
        <w:rPr>
          <w:rFonts w:ascii="Hadassah Friedlaender" w:hAnsi="Hadassah Friedlaender" w:cs="Hadassah Friedlaender"/>
          <w:color w:val="2F5496" w:themeColor="accent1" w:themeShade="BF"/>
          <w:spacing w:val="0"/>
          <w:sz w:val="24"/>
          <w:szCs w:val="24"/>
        </w:rPr>
      </w:pPr>
      <w:r>
        <w:rPr>
          <w:rFonts w:ascii="Hadassah Friedlaender" w:hAnsi="Hadassah Friedlaender" w:cs="Hadassah Friedlaender"/>
          <w:color w:val="2F5496" w:themeColor="accent1" w:themeShade="BF"/>
          <w:spacing w:val="0"/>
          <w:sz w:val="24"/>
          <w:szCs w:val="24"/>
        </w:rPr>
        <w:t xml:space="preserve">2020 von Marco Rieckmann </w:t>
      </w:r>
      <w:r w:rsidR="008429C0">
        <w:rPr>
          <w:rFonts w:ascii="Hadassah Friedlaender" w:hAnsi="Hadassah Friedlaender" w:cs="Hadassah Friedlaender"/>
          <w:color w:val="2F5496" w:themeColor="accent1" w:themeShade="BF"/>
          <w:spacing w:val="0"/>
          <w:sz w:val="24"/>
          <w:szCs w:val="24"/>
        </w:rPr>
        <w:t xml:space="preserve">an der Universität Vechta </w:t>
      </w:r>
      <w:r>
        <w:rPr>
          <w:rFonts w:ascii="Hadassah Friedlaender" w:hAnsi="Hadassah Friedlaender" w:cs="Hadassah Friedlaender"/>
          <w:color w:val="2F5496" w:themeColor="accent1" w:themeShade="BF"/>
          <w:spacing w:val="0"/>
          <w:sz w:val="24"/>
          <w:szCs w:val="24"/>
        </w:rPr>
        <w:t xml:space="preserve">entwickelt. </w:t>
      </w:r>
    </w:p>
    <w:p w:rsidRPr="00C96718" w:rsidR="008845AD" w:rsidP="00C00443" w:rsidRDefault="006D77E2" w14:paraId="618E9ABC" w14:textId="59EE1ED2">
      <w:pPr>
        <w:spacing w:line="276" w:lineRule="auto"/>
        <w:rPr>
          <w:rFonts w:ascii="Hadassah Friedlaender" w:hAnsi="Hadassah Friedlaender" w:cs="Hadassah Friedlaender"/>
          <w:color w:val="2F5496" w:themeColor="accent1" w:themeShade="BF"/>
          <w:spacing w:val="0"/>
          <w:sz w:val="24"/>
          <w:szCs w:val="24"/>
        </w:rPr>
      </w:pPr>
      <w:hyperlink w:history="1" r:id="rId14">
        <w:r w:rsidRPr="00C96718" w:rsidR="00AA2110">
          <w:rPr>
            <w:rStyle w:val="Hyperlink"/>
            <w:rFonts w:hint="cs" w:ascii="Hadassah Friedlaender" w:hAnsi="Hadassah Friedlaender" w:cs="Hadassah Friedlaender"/>
            <w:spacing w:val="0"/>
            <w:sz w:val="24"/>
            <w:szCs w:val="24"/>
          </w:rPr>
          <w:t>https://aroundersenseofpurpose.eu/</w:t>
        </w:r>
      </w:hyperlink>
    </w:p>
    <w:p w:rsidRPr="00FE1778" w:rsidR="00023E13" w:rsidP="00023E13" w:rsidRDefault="00023E13" w14:paraId="0CCF774F" w14:textId="2E2D1A61">
      <w:pPr>
        <w:rPr>
          <w:rFonts w:ascii="Hadassah Friedlaender" w:hAnsi="Hadassah Friedlaender" w:cs="Hadassah Friedlaender"/>
          <w:color w:val="2F5496" w:themeColor="accent1" w:themeShade="BF"/>
          <w:sz w:val="22"/>
          <w:szCs w:val="22"/>
        </w:rPr>
      </w:pPr>
    </w:p>
    <w:p w:rsidR="00C96718" w:rsidP="00023E13" w:rsidRDefault="00C96718" w14:paraId="207A4512" w14:textId="77777777">
      <w:pPr>
        <w:rPr>
          <w:rFonts w:ascii="Hadassah Friedlaender" w:hAnsi="Hadassah Friedlaender" w:cs="Hadassah Friedlaender"/>
          <w:color w:val="2F5496" w:themeColor="accent1" w:themeShade="BF"/>
          <w:sz w:val="28"/>
          <w:szCs w:val="28"/>
        </w:rPr>
      </w:pPr>
    </w:p>
    <w:p w:rsidR="00BF6BE6" w:rsidP="00023E13" w:rsidRDefault="00BF6BE6" w14:paraId="34705E79" w14:textId="77777777">
      <w:pPr>
        <w:rPr>
          <w:rFonts w:ascii="Hadassah Friedlaender" w:hAnsi="Hadassah Friedlaender" w:cs="Hadassah Friedlaender"/>
          <w:color w:val="2F5496" w:themeColor="accent1" w:themeShade="BF"/>
          <w:sz w:val="28"/>
          <w:szCs w:val="28"/>
        </w:rPr>
      </w:pPr>
    </w:p>
    <w:p w:rsidR="00BF6BE6" w:rsidP="00023E13" w:rsidRDefault="00BF6BE6" w14:paraId="2A205867" w14:textId="77777777">
      <w:pPr>
        <w:rPr>
          <w:rFonts w:ascii="Hadassah Friedlaender" w:hAnsi="Hadassah Friedlaender" w:cs="Hadassah Friedlaender"/>
          <w:color w:val="2F5496" w:themeColor="accent1" w:themeShade="BF"/>
          <w:sz w:val="28"/>
          <w:szCs w:val="28"/>
        </w:rPr>
      </w:pPr>
    </w:p>
    <w:p w:rsidR="00BF6BE6" w:rsidP="00023E13" w:rsidRDefault="00BF6BE6" w14:paraId="42EF59E4" w14:textId="77777777">
      <w:pPr>
        <w:rPr>
          <w:rFonts w:ascii="Hadassah Friedlaender" w:hAnsi="Hadassah Friedlaender" w:cs="Hadassah Friedlaender"/>
          <w:color w:val="2F5496" w:themeColor="accent1" w:themeShade="BF"/>
          <w:sz w:val="28"/>
          <w:szCs w:val="28"/>
        </w:rPr>
      </w:pPr>
    </w:p>
    <w:p w:rsidRPr="00FE1778" w:rsidR="00023E13" w:rsidP="00023E13" w:rsidRDefault="00023E13" w14:paraId="188434AE" w14:textId="20D18223">
      <w:pPr>
        <w:rPr>
          <w:rFonts w:ascii="Hadassah Friedlaender" w:hAnsi="Hadassah Friedlaender" w:cs="Hadassah Friedlaender"/>
          <w:color w:val="2F5496" w:themeColor="accent1" w:themeShade="BF"/>
          <w:sz w:val="24"/>
          <w:szCs w:val="24"/>
        </w:rPr>
      </w:pPr>
      <w:r w:rsidRPr="00C96718">
        <w:rPr>
          <w:rFonts w:hint="cs" w:ascii="Hadassah Friedlaender" w:hAnsi="Hadassah Friedlaender" w:cs="Hadassah Friedlaender"/>
          <w:color w:val="2F5496" w:themeColor="accent1" w:themeShade="BF"/>
          <w:sz w:val="28"/>
          <w:szCs w:val="28"/>
        </w:rPr>
        <w:t>Podcasts</w:t>
      </w:r>
      <w:r w:rsidRPr="00FE1778">
        <w:rPr>
          <w:rFonts w:hint="cs" w:ascii="Hadassah Friedlaender" w:hAnsi="Hadassah Friedlaender" w:cs="Hadassah Friedlaender"/>
          <w:color w:val="2F5496" w:themeColor="accent1" w:themeShade="BF"/>
          <w:sz w:val="24"/>
          <w:szCs w:val="24"/>
        </w:rPr>
        <w:t xml:space="preserve"> </w:t>
      </w:r>
    </w:p>
    <w:p w:rsidRPr="00C00443" w:rsidR="0060185F" w:rsidP="00023E13" w:rsidRDefault="0060185F" w14:paraId="46905C71" w14:textId="3C3DAD71">
      <w:pPr>
        <w:rPr>
          <w:rFonts w:ascii="Hadassah Friedlaender" w:hAnsi="Hadassah Friedlaender" w:cs="Hadassah Friedlaender"/>
          <w:color w:val="2F5496" w:themeColor="accent1" w:themeShade="BF"/>
          <w:sz w:val="24"/>
          <w:szCs w:val="24"/>
        </w:rPr>
      </w:pPr>
    </w:p>
    <w:p w:rsidRPr="00C00443" w:rsidR="003E0B4F" w:rsidP="00C00443" w:rsidRDefault="00A64C7D" w14:paraId="7641A053" w14:textId="77777777">
      <w:pPr>
        <w:spacing w:line="276" w:lineRule="auto"/>
        <w:rPr>
          <w:rFonts w:ascii="Hadassah Friedlaender" w:hAnsi="Hadassah Friedlaender" w:cs="Hadassah Friedlaender"/>
          <w:color w:val="2F5496" w:themeColor="accent1" w:themeShade="BF"/>
          <w:sz w:val="24"/>
          <w:szCs w:val="24"/>
        </w:rPr>
      </w:pPr>
      <w:r w:rsidRPr="00C00443">
        <w:rPr>
          <w:rFonts w:hint="cs" w:ascii="Hadassah Friedlaender" w:hAnsi="Hadassah Friedlaender" w:cs="Hadassah Friedlaender"/>
          <w:b/>
          <w:bCs/>
          <w:color w:val="2F5496" w:themeColor="accent1" w:themeShade="BF"/>
          <w:sz w:val="24"/>
          <w:szCs w:val="24"/>
        </w:rPr>
        <w:t xml:space="preserve">Hoch-N-Podcast: Nachhaltigkeit in Serie. </w:t>
      </w:r>
    </w:p>
    <w:p w:rsidRPr="00C00443" w:rsidR="00117C5B" w:rsidP="00C00443" w:rsidRDefault="00A64C7D" w14:paraId="6C30580B" w14:textId="49C71A1D">
      <w:pPr>
        <w:spacing w:line="276" w:lineRule="auto"/>
        <w:rPr>
          <w:rFonts w:ascii="Hadassah Friedlaender" w:hAnsi="Hadassah Friedlaender" w:cs="Hadassah Friedlaender"/>
          <w:color w:val="2F5496" w:themeColor="accent1" w:themeShade="BF"/>
          <w:sz w:val="24"/>
          <w:szCs w:val="24"/>
        </w:rPr>
      </w:pPr>
      <w:r w:rsidRPr="00C00443">
        <w:rPr>
          <w:rFonts w:hint="cs" w:ascii="Hadassah Friedlaender" w:hAnsi="Hadassah Friedlaender" w:cs="Hadassah Friedlaender"/>
          <w:color w:val="2F5496" w:themeColor="accent1" w:themeShade="BF"/>
          <w:sz w:val="24"/>
          <w:szCs w:val="24"/>
        </w:rPr>
        <w:t>Das BMBF-Verbundprojekt „Nachhaltigkeit an Hochschulen: entwickeln – vernetzen – berichten“ vernetzt die nachhaltige Hochschullandschaft und fördert und erforscht interdisziplinär die nachhaltige Entwicklung an Hochschulen. 2019-2021. Auf der Podcast-App oder iTunes verfügbar.</w:t>
      </w:r>
    </w:p>
    <w:p w:rsidRPr="00C00443" w:rsidR="00FE1778" w:rsidP="00C00443" w:rsidRDefault="00FE1778" w14:paraId="2CE6D087" w14:textId="3DA4B305">
      <w:pPr>
        <w:spacing w:line="276" w:lineRule="auto"/>
        <w:rPr>
          <w:rFonts w:ascii="Hadassah Friedlaender" w:hAnsi="Hadassah Friedlaender" w:cs="Hadassah Friedlaender"/>
          <w:color w:val="2F5496" w:themeColor="accent1" w:themeShade="BF"/>
          <w:sz w:val="24"/>
          <w:szCs w:val="24"/>
        </w:rPr>
      </w:pPr>
    </w:p>
    <w:p w:rsidRPr="00C00443" w:rsidR="00FE1778" w:rsidP="00C00443" w:rsidRDefault="00FE1778" w14:paraId="72748946" w14:textId="75739F6E">
      <w:pPr>
        <w:spacing w:line="276" w:lineRule="auto"/>
        <w:rPr>
          <w:rFonts w:ascii="Hadassah Friedlaender" w:hAnsi="Hadassah Friedlaender" w:cs="Hadassah Friedlaender"/>
          <w:color w:val="2F5496" w:themeColor="accent1" w:themeShade="BF"/>
          <w:sz w:val="24"/>
          <w:szCs w:val="24"/>
        </w:rPr>
      </w:pPr>
    </w:p>
    <w:p w:rsidRPr="00C00443" w:rsidR="003E0B4F" w:rsidP="00C00443" w:rsidRDefault="00FE1778" w14:paraId="667F2627" w14:textId="77777777">
      <w:pPr>
        <w:spacing w:line="276" w:lineRule="auto"/>
        <w:rPr>
          <w:rFonts w:ascii="Hadassah Friedlaender" w:hAnsi="Hadassah Friedlaender" w:cs="Hadassah Friedlaender"/>
          <w:color w:val="2F5496" w:themeColor="accent1" w:themeShade="BF"/>
          <w:sz w:val="24"/>
          <w:szCs w:val="24"/>
        </w:rPr>
      </w:pPr>
      <w:r w:rsidRPr="00C00443">
        <w:rPr>
          <w:rFonts w:hint="cs" w:ascii="Hadassah Friedlaender" w:hAnsi="Hadassah Friedlaender" w:cs="Hadassah Friedlaender"/>
          <w:b/>
          <w:bCs/>
          <w:color w:val="2F5496" w:themeColor="accent1" w:themeShade="BF"/>
          <w:sz w:val="24"/>
          <w:szCs w:val="24"/>
        </w:rPr>
        <w:t>Transformative Learning Experiences for Teachers and Students: Teaching in higher ed.</w:t>
      </w:r>
      <w:r w:rsidRPr="00C00443" w:rsidR="003E0B4F">
        <w:rPr>
          <w:rFonts w:ascii="Hadassah Friedlaender" w:hAnsi="Hadassah Friedlaender" w:cs="Hadassah Friedlaender"/>
          <w:color w:val="2F5496" w:themeColor="accent1" w:themeShade="BF"/>
          <w:sz w:val="24"/>
          <w:szCs w:val="24"/>
        </w:rPr>
        <w:t xml:space="preserve"> </w:t>
      </w:r>
    </w:p>
    <w:p w:rsidRPr="00C00443" w:rsidR="00647573" w:rsidP="00C00443" w:rsidRDefault="00FE1778" w14:paraId="51504050" w14:textId="274D6BF8">
      <w:pPr>
        <w:spacing w:line="276" w:lineRule="auto"/>
        <w:rPr>
          <w:rFonts w:ascii="Hadassah Friedlaender" w:hAnsi="Hadassah Friedlaender" w:cs="Hadassah Friedlaender"/>
          <w:color w:val="2F5496" w:themeColor="accent1" w:themeShade="BF"/>
          <w:sz w:val="24"/>
          <w:szCs w:val="24"/>
        </w:rPr>
      </w:pPr>
      <w:r w:rsidRPr="00C00443">
        <w:rPr>
          <w:rFonts w:hint="cs" w:ascii="Hadassah Friedlaender" w:hAnsi="Hadassah Friedlaender" w:cs="Hadassah Friedlaender"/>
          <w:color w:val="2F5496" w:themeColor="accent1" w:themeShade="BF"/>
          <w:sz w:val="24"/>
          <w:szCs w:val="24"/>
        </w:rPr>
        <w:t xml:space="preserve">Christina Zambrano-Varghese und Marcus Flax teilen Erkenntnisse, Erlebnisse und Informationen zum transformativen Lernen. Erstellt im Februar 2020 und </w:t>
      </w:r>
      <w:r w:rsidR="00B7562B">
        <w:rPr>
          <w:rFonts w:ascii="Hadassah Friedlaender" w:hAnsi="Hadassah Friedlaender" w:cs="Hadassah Friedlaender"/>
          <w:color w:val="2F5496" w:themeColor="accent1" w:themeShade="BF"/>
          <w:sz w:val="24"/>
          <w:szCs w:val="24"/>
        </w:rPr>
        <w:t xml:space="preserve">z.B. </w:t>
      </w:r>
      <w:r w:rsidRPr="00C00443">
        <w:rPr>
          <w:rFonts w:hint="cs" w:ascii="Hadassah Friedlaender" w:hAnsi="Hadassah Friedlaender" w:cs="Hadassah Friedlaender"/>
          <w:color w:val="2F5496" w:themeColor="accent1" w:themeShade="BF"/>
          <w:sz w:val="24"/>
          <w:szCs w:val="24"/>
        </w:rPr>
        <w:t>auf Spotify verfügbar.</w:t>
      </w:r>
    </w:p>
    <w:p w:rsidRPr="00C00443" w:rsidR="00BC2A62" w:rsidP="00C00443" w:rsidRDefault="00BC2A62" w14:paraId="5A5C6D3D" w14:textId="26D7B340">
      <w:pPr>
        <w:spacing w:line="276" w:lineRule="auto"/>
        <w:rPr>
          <w:rFonts w:ascii="Hadassah Friedlaender" w:hAnsi="Hadassah Friedlaender" w:cs="Hadassah Friedlaender"/>
          <w:color w:val="2F5496" w:themeColor="accent1" w:themeShade="BF"/>
          <w:sz w:val="24"/>
          <w:szCs w:val="24"/>
        </w:rPr>
      </w:pPr>
    </w:p>
    <w:p w:rsidRPr="00C00443" w:rsidR="00BC2A62" w:rsidP="00C00443" w:rsidRDefault="00BC2A62" w14:paraId="56BD4B0B" w14:textId="36440636">
      <w:pPr>
        <w:spacing w:line="276" w:lineRule="auto"/>
        <w:rPr>
          <w:rFonts w:ascii="Hadassah Friedlaender" w:hAnsi="Hadassah Friedlaender" w:cs="Hadassah Friedlaender"/>
          <w:b/>
          <w:bCs/>
          <w:color w:val="2F5496" w:themeColor="accent1" w:themeShade="BF"/>
          <w:sz w:val="24"/>
          <w:szCs w:val="24"/>
        </w:rPr>
      </w:pPr>
      <w:r w:rsidRPr="00C00443">
        <w:rPr>
          <w:rFonts w:hint="cs" w:ascii="Hadassah Friedlaender" w:hAnsi="Hadassah Friedlaender" w:cs="Hadassah Friedlaender"/>
          <w:b/>
          <w:bCs/>
          <w:color w:val="2F5496" w:themeColor="accent1" w:themeShade="BF"/>
          <w:sz w:val="24"/>
          <w:szCs w:val="24"/>
        </w:rPr>
        <w:t xml:space="preserve"> „Future Skills – Das Praxis-Hörbu</w:t>
      </w:r>
      <w:r w:rsidRPr="00C00443">
        <w:rPr>
          <w:rFonts w:ascii="Hadassah Friedlaender" w:hAnsi="Hadassah Friedlaender" w:cs="Hadassah Friedlaender"/>
          <w:b/>
          <w:bCs/>
          <w:color w:val="2F5496" w:themeColor="accent1" w:themeShade="BF"/>
          <w:sz w:val="24"/>
          <w:szCs w:val="24"/>
        </w:rPr>
        <w:t>ch Transformabilität”</w:t>
      </w:r>
    </w:p>
    <w:p w:rsidRPr="00C00443" w:rsidR="003E0B4F" w:rsidP="00C00443" w:rsidRDefault="000E5E21" w14:paraId="5B1D1FC3" w14:textId="4A6F8E65">
      <w:pPr>
        <w:spacing w:line="276" w:lineRule="auto"/>
        <w:rPr>
          <w:rFonts w:ascii="Hadassah Friedlaender" w:hAnsi="Hadassah Friedlaender" w:cs="Hadassah Friedlaender"/>
          <w:color w:val="2F5496" w:themeColor="accent1" w:themeShade="BF"/>
          <w:sz w:val="24"/>
          <w:szCs w:val="24"/>
        </w:rPr>
      </w:pPr>
      <w:r>
        <w:rPr>
          <w:rFonts w:ascii="Hadassah Friedlaender" w:hAnsi="Hadassah Friedlaender" w:cs="Hadassah Friedlaender"/>
          <w:color w:val="2F5496" w:themeColor="accent1" w:themeShade="BF"/>
          <w:sz w:val="24"/>
          <w:szCs w:val="24"/>
        </w:rPr>
        <w:t>Ein</w:t>
      </w:r>
      <w:r w:rsidRPr="00C00443" w:rsidR="003E0B4F">
        <w:rPr>
          <w:rFonts w:hint="cs" w:ascii="Hadassah Friedlaender" w:hAnsi="Hadassah Friedlaender" w:cs="Hadassah Friedlaender"/>
          <w:color w:val="2F5496" w:themeColor="accent1" w:themeShade="BF"/>
          <w:sz w:val="24"/>
          <w:szCs w:val="24"/>
        </w:rPr>
        <w:t xml:space="preserve"> Hörbuch</w:t>
      </w:r>
      <w:r w:rsidR="00B7562B">
        <w:rPr>
          <w:rFonts w:ascii="Hadassah Friedlaender" w:hAnsi="Hadassah Friedlaender" w:cs="Hadassah Friedlaender"/>
          <w:color w:val="2F5496" w:themeColor="accent1" w:themeShade="BF"/>
          <w:sz w:val="24"/>
          <w:szCs w:val="24"/>
        </w:rPr>
        <w:t xml:space="preserve"> zu Transformationskompetenzen</w:t>
      </w:r>
      <w:r w:rsidRPr="00C00443" w:rsidR="003E0B4F">
        <w:rPr>
          <w:rFonts w:hint="cs" w:ascii="Hadassah Friedlaender" w:hAnsi="Hadassah Friedlaender" w:cs="Hadassah Friedlaender"/>
          <w:color w:val="2F5496" w:themeColor="accent1" w:themeShade="BF"/>
          <w:sz w:val="24"/>
          <w:szCs w:val="24"/>
        </w:rPr>
        <w:t xml:space="preserve"> von Maja Göpel</w:t>
      </w:r>
      <w:r w:rsidR="00B7562B">
        <w:rPr>
          <w:rFonts w:ascii="Hadassah Friedlaender" w:hAnsi="Hadassah Friedlaender" w:cs="Hadassah Friedlaender"/>
          <w:color w:val="2F5496" w:themeColor="accent1" w:themeShade="BF"/>
          <w:sz w:val="24"/>
          <w:szCs w:val="24"/>
        </w:rPr>
        <w:t xml:space="preserve">. </w:t>
      </w:r>
    </w:p>
    <w:p w:rsidRPr="00C00443" w:rsidR="003E0B4F" w:rsidP="00C00443" w:rsidRDefault="00FA7338" w14:paraId="4B843CD6" w14:textId="63DEBF80">
      <w:pPr>
        <w:spacing w:line="276" w:lineRule="auto"/>
        <w:rPr>
          <w:rFonts w:ascii="Hadassah Friedlaender" w:hAnsi="Hadassah Friedlaender" w:cs="Hadassah Friedlaender"/>
          <w:color w:val="2F5496" w:themeColor="accent1" w:themeShade="BF"/>
          <w:sz w:val="24"/>
          <w:szCs w:val="24"/>
        </w:rPr>
      </w:pPr>
      <w:r w:rsidRPr="00C00443">
        <w:rPr>
          <w:rFonts w:ascii="Hadassah Friedlaender" w:hAnsi="Hadassah Friedlaender" w:cs="Hadassah Friedlaender"/>
          <w:color w:val="2F5496" w:themeColor="accent1" w:themeShade="BF"/>
          <w:sz w:val="24"/>
          <w:szCs w:val="24"/>
        </w:rPr>
        <w:t>Erstellt 2021 von @Co-Creare</w:t>
      </w:r>
      <w:r w:rsidRPr="00C00443" w:rsidR="00C96718">
        <w:rPr>
          <w:rFonts w:ascii="Hadassah Friedlaender" w:hAnsi="Hadassah Friedlaender" w:cs="Hadassah Friedlaender"/>
          <w:color w:val="2F5496" w:themeColor="accent1" w:themeShade="BF"/>
          <w:sz w:val="24"/>
          <w:szCs w:val="24"/>
        </w:rPr>
        <w:t xml:space="preserve">. </w:t>
      </w:r>
      <w:r w:rsidRPr="00C00443" w:rsidR="003E0B4F">
        <w:rPr>
          <w:rFonts w:ascii="Hadassah Friedlaender" w:hAnsi="Hadassah Friedlaender" w:cs="Hadassah Friedlaender"/>
          <w:color w:val="2F5496" w:themeColor="accent1" w:themeShade="BF"/>
          <w:sz w:val="24"/>
          <w:szCs w:val="24"/>
        </w:rPr>
        <w:t>Verfügbar z</w:t>
      </w:r>
      <w:r w:rsidR="000E5E21">
        <w:rPr>
          <w:rFonts w:ascii="Hadassah Friedlaender" w:hAnsi="Hadassah Friedlaender" w:cs="Hadassah Friedlaender"/>
          <w:color w:val="2F5496" w:themeColor="accent1" w:themeShade="BF"/>
          <w:sz w:val="24"/>
          <w:szCs w:val="24"/>
        </w:rPr>
        <w:t>.B.</w:t>
      </w:r>
      <w:r w:rsidRPr="00C00443" w:rsidR="003E0B4F">
        <w:rPr>
          <w:rFonts w:ascii="Hadassah Friedlaender" w:hAnsi="Hadassah Friedlaender" w:cs="Hadassah Friedlaender"/>
          <w:color w:val="2F5496" w:themeColor="accent1" w:themeShade="BF"/>
          <w:sz w:val="24"/>
          <w:szCs w:val="24"/>
        </w:rPr>
        <w:t xml:space="preserve"> auf Spotify. </w:t>
      </w:r>
    </w:p>
    <w:p w:rsidRPr="00C00443" w:rsidR="00FE1778" w:rsidP="00812DFA" w:rsidRDefault="00FE1778" w14:paraId="19D6E27F" w14:textId="77777777">
      <w:pPr>
        <w:rPr>
          <w:rFonts w:ascii="Hadassah Friedlaender" w:hAnsi="Hadassah Friedlaender" w:cs="Hadassah Friedlaender"/>
          <w:color w:val="2F5496" w:themeColor="accent1" w:themeShade="BF"/>
          <w:sz w:val="24"/>
          <w:szCs w:val="24"/>
        </w:rPr>
      </w:pPr>
    </w:p>
    <w:p w:rsidRPr="00C00443" w:rsidR="00FE1778" w:rsidP="00812DFA" w:rsidRDefault="00FE1778" w14:paraId="63BBE1C0" w14:textId="77777777">
      <w:pPr>
        <w:rPr>
          <w:rFonts w:ascii="Hadassah Friedlaender" w:hAnsi="Hadassah Friedlaender" w:cs="Hadassah Friedlaender"/>
          <w:color w:val="2F5496" w:themeColor="accent1" w:themeShade="BF"/>
          <w:sz w:val="24"/>
          <w:szCs w:val="24"/>
        </w:rPr>
      </w:pPr>
    </w:p>
    <w:p w:rsidR="00FE1778" w:rsidP="00023E13" w:rsidRDefault="00FE1778" w14:paraId="035A4B18" w14:textId="77777777">
      <w:pPr>
        <w:rPr>
          <w:rFonts w:ascii="Hadassah Friedlaender" w:hAnsi="Hadassah Friedlaender" w:cs="Hadassah Friedlaender"/>
          <w:color w:val="2F5496" w:themeColor="accent1" w:themeShade="BF"/>
          <w:sz w:val="22"/>
          <w:szCs w:val="22"/>
        </w:rPr>
      </w:pPr>
    </w:p>
    <w:p w:rsidR="00857E02" w:rsidP="00023E13" w:rsidRDefault="00857E02" w14:paraId="26A4A56A" w14:textId="77777777">
      <w:pPr>
        <w:rPr>
          <w:rFonts w:ascii="Hadassah Friedlaender" w:hAnsi="Hadassah Friedlaender" w:cs="Hadassah Friedlaender"/>
          <w:color w:val="2F5496" w:themeColor="accent1" w:themeShade="BF"/>
          <w:sz w:val="22"/>
          <w:szCs w:val="22"/>
        </w:rPr>
      </w:pPr>
    </w:p>
    <w:p w:rsidRPr="00857E02" w:rsidR="00857E02" w:rsidP="00857E02" w:rsidRDefault="00857E02" w14:paraId="429963D5" w14:textId="178B805C">
      <w:pPr>
        <w:rPr>
          <w:rFonts w:ascii="Hadassah Friedlaender" w:hAnsi="Hadassah Friedlaender" w:cs="Hadassah Friedlaender"/>
          <w:color w:val="8EAADB" w:themeColor="accent1" w:themeTint="99"/>
          <w:sz w:val="22"/>
          <w:szCs w:val="22"/>
        </w:rPr>
      </w:pPr>
      <w:r w:rsidRPr="00857E02">
        <w:rPr>
          <w:rFonts w:ascii="Hadassah Friedlaender" w:hAnsi="Hadassah Friedlaender" w:cs="Hadassah Friedlaender"/>
          <w:color w:val="8EAADB" w:themeColor="accent1" w:themeTint="99"/>
          <w:sz w:val="22"/>
          <w:szCs w:val="22"/>
        </w:rPr>
        <w:t xml:space="preserve">Alle Präsentationen und weiterführende Links werden im Nachgang an den Klausurtag </w:t>
      </w:r>
      <w:r w:rsidR="001E5FF8">
        <w:rPr>
          <w:rFonts w:ascii="Hadassah Friedlaender" w:hAnsi="Hadassah Friedlaender" w:cs="Hadassah Friedlaender"/>
          <w:color w:val="8EAADB" w:themeColor="accent1" w:themeTint="99"/>
          <w:sz w:val="22"/>
          <w:szCs w:val="22"/>
        </w:rPr>
        <w:t>zur Verfügung gestellt.</w:t>
      </w:r>
    </w:p>
    <w:p w:rsidRPr="00FE1778" w:rsidR="00857E02" w:rsidP="00023E13" w:rsidRDefault="00857E02" w14:paraId="341C73F6" w14:textId="77777777">
      <w:pPr>
        <w:rPr>
          <w:rFonts w:ascii="Hadassah Friedlaender" w:hAnsi="Hadassah Friedlaender" w:cs="Hadassah Friedlaender"/>
          <w:color w:val="2F5496" w:themeColor="accent1" w:themeShade="BF"/>
          <w:sz w:val="22"/>
          <w:szCs w:val="22"/>
        </w:rPr>
      </w:pPr>
    </w:p>
    <w:sectPr w:rsidRPr="00FE1778" w:rsidR="00857E02" w:rsidSect="00A86260">
      <w:headerReference w:type="even" r:id="rId15"/>
      <w:headerReference w:type="default" r:id="rId16"/>
      <w:footerReference w:type="even" r:id="rId17"/>
      <w:footerReference w:type="default" r:id="rId18"/>
      <w:headerReference w:type="first" r:id="rId19"/>
      <w:footerReference w:type="first" r:id="rId20"/>
      <w:pgSz w:w="11906" w:h="16838" w:orient="portrait"/>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6D77E2" w:rsidP="00C17323" w:rsidRDefault="006D77E2" w14:paraId="534B3F13" w14:textId="77777777">
      <w:r>
        <w:separator/>
      </w:r>
    </w:p>
  </w:endnote>
  <w:endnote w:type="continuationSeparator" w:id="0">
    <w:p w:rsidR="006D77E2" w:rsidP="00C17323" w:rsidRDefault="006D77E2" w14:paraId="3A30BC91" w14:textId="77777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adassah Friedlaender">
    <w:altName w:val="Hadassah Friedlaender"/>
    <w:charset w:val="B1"/>
    <w:family w:val="roman"/>
    <w:pitch w:val="variable"/>
    <w:sig w:usb0="00000803" w:usb1="00000000" w:usb2="00000000" w:usb3="00000000" w:csb0="0000002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86260" w:rsidRDefault="00A86260" w14:paraId="32EEF19C" w14:textId="77777777">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9955069"/>
      <w:docPartObj>
        <w:docPartGallery w:val="Page Numbers (Bottom of Page)"/>
        <w:docPartUnique/>
      </w:docPartObj>
    </w:sdtPr>
    <w:sdtEndPr/>
    <w:sdtContent>
      <w:p w:rsidR="00C17323" w:rsidRDefault="00C17323" w14:paraId="08798FBF" w14:textId="32FC39F9">
        <w:pPr>
          <w:pStyle w:val="Fuzeile"/>
          <w:jc w:val="center"/>
        </w:pPr>
        <w:r>
          <w:fldChar w:fldCharType="begin"/>
        </w:r>
        <w:r>
          <w:instrText>PAGE   \* MERGEFORMAT</w:instrText>
        </w:r>
        <w:r>
          <w:fldChar w:fldCharType="separate"/>
        </w:r>
        <w:r>
          <w:t>2</w:t>
        </w:r>
        <w:r>
          <w:fldChar w:fldCharType="end"/>
        </w:r>
      </w:p>
    </w:sdtContent>
  </w:sdt>
  <w:p w:rsidR="00C17323" w:rsidRDefault="00C17323" w14:paraId="60A5C6FE" w14:textId="77777777">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86260" w:rsidRDefault="00A86260" w14:paraId="5C434891" w14:textId="7777777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6D77E2" w:rsidP="00C17323" w:rsidRDefault="006D77E2" w14:paraId="70E16654" w14:textId="77777777">
      <w:r>
        <w:separator/>
      </w:r>
    </w:p>
  </w:footnote>
  <w:footnote w:type="continuationSeparator" w:id="0">
    <w:p w:rsidR="006D77E2" w:rsidP="00C17323" w:rsidRDefault="006D77E2" w14:paraId="61558BBB" w14:textId="7777777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86260" w:rsidRDefault="00A86260" w14:paraId="01638982" w14:textId="7777777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86260" w:rsidRDefault="00A86260" w14:paraId="067C77A1" w14:textId="77777777">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A86260" w:rsidRDefault="00A86260" w14:paraId="0D483470" w14:textId="77777777">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9E0866"/>
    <w:multiLevelType w:val="multilevel"/>
    <w:tmpl w:val="C03E9CA2"/>
    <w:lvl w:ilvl="0">
      <w:start w:val="1"/>
      <w:numFmt w:val="bullet"/>
      <w:lvlText w:val=""/>
      <w:lvlJc w:val="left"/>
      <w:pPr>
        <w:tabs>
          <w:tab w:val="num" w:pos="720"/>
        </w:tabs>
        <w:ind w:left="720" w:hanging="360"/>
      </w:pPr>
      <w:rPr>
        <w:rFonts w:hint="default" w:ascii="Symbol" w:hAnsi="Symbol"/>
        <w:sz w:val="20"/>
      </w:rPr>
    </w:lvl>
    <w:lvl w:ilvl="1" w:tentative="1">
      <w:numFmt w:val="bullet"/>
      <w:lvlText w:val=""/>
      <w:lvlJc w:val="left"/>
      <w:pPr>
        <w:tabs>
          <w:tab w:val="num" w:pos="1440"/>
        </w:tabs>
        <w:ind w:left="1440" w:hanging="360"/>
      </w:pPr>
      <w:rPr>
        <w:rFonts w:hint="default" w:ascii="Symbol" w:hAnsi="Symbol"/>
        <w:sz w:val="20"/>
      </w:rPr>
    </w:lvl>
    <w:lvl w:ilvl="2" w:tentative="1">
      <w:numFmt w:val="bullet"/>
      <w:lvlText w:val=""/>
      <w:lvlJc w:val="left"/>
      <w:pPr>
        <w:tabs>
          <w:tab w:val="num" w:pos="2160"/>
        </w:tabs>
        <w:ind w:left="2160" w:hanging="360"/>
      </w:pPr>
      <w:rPr>
        <w:rFonts w:hint="default" w:ascii="Symbol" w:hAnsi="Symbol"/>
        <w:sz w:val="20"/>
      </w:rPr>
    </w:lvl>
    <w:lvl w:ilvl="3" w:tentative="1">
      <w:numFmt w:val="bullet"/>
      <w:lvlText w:val=""/>
      <w:lvlJc w:val="left"/>
      <w:pPr>
        <w:tabs>
          <w:tab w:val="num" w:pos="2880"/>
        </w:tabs>
        <w:ind w:left="2880" w:hanging="360"/>
      </w:pPr>
      <w:rPr>
        <w:rFonts w:hint="default" w:ascii="Symbol" w:hAnsi="Symbol"/>
        <w:sz w:val="20"/>
      </w:rPr>
    </w:lvl>
    <w:lvl w:ilvl="4" w:tentative="1">
      <w:numFmt w:val="bullet"/>
      <w:lvlText w:val=""/>
      <w:lvlJc w:val="left"/>
      <w:pPr>
        <w:tabs>
          <w:tab w:val="num" w:pos="3600"/>
        </w:tabs>
        <w:ind w:left="3600" w:hanging="360"/>
      </w:pPr>
      <w:rPr>
        <w:rFonts w:hint="default" w:ascii="Symbol" w:hAnsi="Symbol"/>
        <w:sz w:val="20"/>
      </w:rPr>
    </w:lvl>
    <w:lvl w:ilvl="5" w:tentative="1">
      <w:numFmt w:val="bullet"/>
      <w:lvlText w:val=""/>
      <w:lvlJc w:val="left"/>
      <w:pPr>
        <w:tabs>
          <w:tab w:val="num" w:pos="4320"/>
        </w:tabs>
        <w:ind w:left="4320" w:hanging="360"/>
      </w:pPr>
      <w:rPr>
        <w:rFonts w:hint="default" w:ascii="Symbol" w:hAnsi="Symbol"/>
        <w:sz w:val="20"/>
      </w:rPr>
    </w:lvl>
    <w:lvl w:ilvl="6" w:tentative="1">
      <w:numFmt w:val="bullet"/>
      <w:lvlText w:val=""/>
      <w:lvlJc w:val="left"/>
      <w:pPr>
        <w:tabs>
          <w:tab w:val="num" w:pos="5040"/>
        </w:tabs>
        <w:ind w:left="5040" w:hanging="360"/>
      </w:pPr>
      <w:rPr>
        <w:rFonts w:hint="default" w:ascii="Symbol" w:hAnsi="Symbol"/>
        <w:sz w:val="20"/>
      </w:rPr>
    </w:lvl>
    <w:lvl w:ilvl="7" w:tentative="1">
      <w:numFmt w:val="bullet"/>
      <w:lvlText w:val=""/>
      <w:lvlJc w:val="left"/>
      <w:pPr>
        <w:tabs>
          <w:tab w:val="num" w:pos="5760"/>
        </w:tabs>
        <w:ind w:left="5760" w:hanging="360"/>
      </w:pPr>
      <w:rPr>
        <w:rFonts w:hint="default" w:ascii="Symbol" w:hAnsi="Symbol"/>
        <w:sz w:val="20"/>
      </w:rPr>
    </w:lvl>
    <w:lvl w:ilvl="8" w:tentative="1">
      <w:numFmt w:val="bullet"/>
      <w:lvlText w:val=""/>
      <w:lvlJc w:val="left"/>
      <w:pPr>
        <w:tabs>
          <w:tab w:val="num" w:pos="6480"/>
        </w:tabs>
        <w:ind w:left="6480" w:hanging="360"/>
      </w:pPr>
      <w:rPr>
        <w:rFonts w:hint="default" w:ascii="Symbol" w:hAnsi="Symbol"/>
        <w:sz w:val="20"/>
      </w:rPr>
    </w:lvl>
  </w:abstractNum>
  <w:abstractNum w:abstractNumId="1" w15:restartNumberingAfterBreak="0">
    <w:nsid w:val="421617DC"/>
    <w:multiLevelType w:val="hybridMultilevel"/>
    <w:tmpl w:val="D276757A"/>
    <w:lvl w:ilvl="0" w:tplc="57F25F42">
      <w:start w:val="1"/>
      <w:numFmt w:val="decimal"/>
      <w:lvlText w:val="%1."/>
      <w:lvlJc w:val="left"/>
      <w:pPr>
        <w:ind w:left="1070" w:hanging="360"/>
      </w:pPr>
    </w:lvl>
    <w:lvl w:ilvl="1" w:tplc="04070019">
      <w:start w:val="1"/>
      <w:numFmt w:val="lowerLetter"/>
      <w:lvlText w:val="%2."/>
      <w:lvlJc w:val="left"/>
      <w:pPr>
        <w:ind w:left="1790" w:hanging="360"/>
      </w:pPr>
    </w:lvl>
    <w:lvl w:ilvl="2" w:tplc="0407001B">
      <w:start w:val="1"/>
      <w:numFmt w:val="lowerRoman"/>
      <w:lvlText w:val="%3."/>
      <w:lvlJc w:val="right"/>
      <w:pPr>
        <w:ind w:left="2510" w:hanging="180"/>
      </w:pPr>
    </w:lvl>
    <w:lvl w:ilvl="3" w:tplc="0407000F">
      <w:start w:val="1"/>
      <w:numFmt w:val="decimal"/>
      <w:lvlText w:val="%4."/>
      <w:lvlJc w:val="left"/>
      <w:pPr>
        <w:ind w:left="3230" w:hanging="360"/>
      </w:pPr>
    </w:lvl>
    <w:lvl w:ilvl="4" w:tplc="04070019">
      <w:start w:val="1"/>
      <w:numFmt w:val="lowerLetter"/>
      <w:lvlText w:val="%5."/>
      <w:lvlJc w:val="left"/>
      <w:pPr>
        <w:ind w:left="3950" w:hanging="360"/>
      </w:pPr>
    </w:lvl>
    <w:lvl w:ilvl="5" w:tplc="0407001B">
      <w:start w:val="1"/>
      <w:numFmt w:val="lowerRoman"/>
      <w:lvlText w:val="%6."/>
      <w:lvlJc w:val="right"/>
      <w:pPr>
        <w:ind w:left="4670" w:hanging="180"/>
      </w:pPr>
    </w:lvl>
    <w:lvl w:ilvl="6" w:tplc="0407000F">
      <w:start w:val="1"/>
      <w:numFmt w:val="decimal"/>
      <w:lvlText w:val="%7."/>
      <w:lvlJc w:val="left"/>
      <w:pPr>
        <w:ind w:left="5390" w:hanging="360"/>
      </w:pPr>
    </w:lvl>
    <w:lvl w:ilvl="7" w:tplc="04070019">
      <w:start w:val="1"/>
      <w:numFmt w:val="lowerLetter"/>
      <w:lvlText w:val="%8."/>
      <w:lvlJc w:val="left"/>
      <w:pPr>
        <w:ind w:left="6110" w:hanging="360"/>
      </w:pPr>
    </w:lvl>
    <w:lvl w:ilvl="8" w:tplc="0407001B">
      <w:start w:val="1"/>
      <w:numFmt w:val="lowerRoman"/>
      <w:lvlText w:val="%9."/>
      <w:lvlJc w:val="right"/>
      <w:pPr>
        <w:ind w:left="6830" w:hanging="180"/>
      </w:pPr>
    </w:lvl>
  </w:abstractNum>
  <w:abstractNum w:abstractNumId="2" w15:restartNumberingAfterBreak="0">
    <w:nsid w:val="56CE58BB"/>
    <w:multiLevelType w:val="hybridMultilevel"/>
    <w:tmpl w:val="C696E9F4"/>
    <w:lvl w:ilvl="0" w:tplc="54FEFA2A">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49818407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927684659">
    <w:abstractNumId w:val="2"/>
  </w:num>
  <w:num w:numId="3" w16cid:durableId="7616120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val="false"/>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7323"/>
    <w:rsid w:val="000051E7"/>
    <w:rsid w:val="000220B6"/>
    <w:rsid w:val="00023E13"/>
    <w:rsid w:val="000614BE"/>
    <w:rsid w:val="00065106"/>
    <w:rsid w:val="00091AB1"/>
    <w:rsid w:val="000B4F79"/>
    <w:rsid w:val="000E5E21"/>
    <w:rsid w:val="000F0B3E"/>
    <w:rsid w:val="001026B2"/>
    <w:rsid w:val="00103385"/>
    <w:rsid w:val="001062AE"/>
    <w:rsid w:val="00106566"/>
    <w:rsid w:val="00117C5B"/>
    <w:rsid w:val="00135C61"/>
    <w:rsid w:val="00153B54"/>
    <w:rsid w:val="00163947"/>
    <w:rsid w:val="00167540"/>
    <w:rsid w:val="0017151F"/>
    <w:rsid w:val="001C7DFF"/>
    <w:rsid w:val="001D5C78"/>
    <w:rsid w:val="001E5FF8"/>
    <w:rsid w:val="001F329A"/>
    <w:rsid w:val="00203F32"/>
    <w:rsid w:val="002236F3"/>
    <w:rsid w:val="00226F20"/>
    <w:rsid w:val="0024279E"/>
    <w:rsid w:val="00246508"/>
    <w:rsid w:val="002562D4"/>
    <w:rsid w:val="00274650"/>
    <w:rsid w:val="00283705"/>
    <w:rsid w:val="002A16DE"/>
    <w:rsid w:val="002B058E"/>
    <w:rsid w:val="002D224C"/>
    <w:rsid w:val="002F3D19"/>
    <w:rsid w:val="003160D1"/>
    <w:rsid w:val="00322782"/>
    <w:rsid w:val="00331B4F"/>
    <w:rsid w:val="00335096"/>
    <w:rsid w:val="00335D13"/>
    <w:rsid w:val="003434BB"/>
    <w:rsid w:val="003457B9"/>
    <w:rsid w:val="00357056"/>
    <w:rsid w:val="003E0B4F"/>
    <w:rsid w:val="00414CE5"/>
    <w:rsid w:val="00420C09"/>
    <w:rsid w:val="00422935"/>
    <w:rsid w:val="004C2FD4"/>
    <w:rsid w:val="004C34D8"/>
    <w:rsid w:val="004F77E0"/>
    <w:rsid w:val="00523C8C"/>
    <w:rsid w:val="0052573C"/>
    <w:rsid w:val="0052702A"/>
    <w:rsid w:val="0053187D"/>
    <w:rsid w:val="00540E81"/>
    <w:rsid w:val="00544B94"/>
    <w:rsid w:val="00546B79"/>
    <w:rsid w:val="005608CC"/>
    <w:rsid w:val="00573D4E"/>
    <w:rsid w:val="005D0A97"/>
    <w:rsid w:val="005E3A02"/>
    <w:rsid w:val="0060185F"/>
    <w:rsid w:val="00607230"/>
    <w:rsid w:val="0062061F"/>
    <w:rsid w:val="00646DF4"/>
    <w:rsid w:val="00647573"/>
    <w:rsid w:val="0064793E"/>
    <w:rsid w:val="00676616"/>
    <w:rsid w:val="00691BDE"/>
    <w:rsid w:val="006D1B35"/>
    <w:rsid w:val="006D77E2"/>
    <w:rsid w:val="006E57FA"/>
    <w:rsid w:val="00701F5E"/>
    <w:rsid w:val="0070610E"/>
    <w:rsid w:val="007061BE"/>
    <w:rsid w:val="00727CD9"/>
    <w:rsid w:val="007311C6"/>
    <w:rsid w:val="007931AF"/>
    <w:rsid w:val="007978AA"/>
    <w:rsid w:val="007A17E7"/>
    <w:rsid w:val="007C6870"/>
    <w:rsid w:val="007F4B50"/>
    <w:rsid w:val="007F677B"/>
    <w:rsid w:val="008429C0"/>
    <w:rsid w:val="00843038"/>
    <w:rsid w:val="00845213"/>
    <w:rsid w:val="00856B30"/>
    <w:rsid w:val="00857E02"/>
    <w:rsid w:val="008664AD"/>
    <w:rsid w:val="00870118"/>
    <w:rsid w:val="00875883"/>
    <w:rsid w:val="008764AC"/>
    <w:rsid w:val="008845AD"/>
    <w:rsid w:val="008A7331"/>
    <w:rsid w:val="008B2FCC"/>
    <w:rsid w:val="008D725A"/>
    <w:rsid w:val="00903F91"/>
    <w:rsid w:val="00911C6A"/>
    <w:rsid w:val="0094251F"/>
    <w:rsid w:val="00960817"/>
    <w:rsid w:val="0096534D"/>
    <w:rsid w:val="00966F0E"/>
    <w:rsid w:val="0097655E"/>
    <w:rsid w:val="00994555"/>
    <w:rsid w:val="00997D5D"/>
    <w:rsid w:val="009C3316"/>
    <w:rsid w:val="00A24887"/>
    <w:rsid w:val="00A43B53"/>
    <w:rsid w:val="00A4690D"/>
    <w:rsid w:val="00A64C7D"/>
    <w:rsid w:val="00A85656"/>
    <w:rsid w:val="00A86260"/>
    <w:rsid w:val="00AA2110"/>
    <w:rsid w:val="00AA6B58"/>
    <w:rsid w:val="00AD11AE"/>
    <w:rsid w:val="00B06F07"/>
    <w:rsid w:val="00B10B3D"/>
    <w:rsid w:val="00B20E89"/>
    <w:rsid w:val="00B5558F"/>
    <w:rsid w:val="00B7562B"/>
    <w:rsid w:val="00B8174C"/>
    <w:rsid w:val="00B817E1"/>
    <w:rsid w:val="00B8343F"/>
    <w:rsid w:val="00BB68A4"/>
    <w:rsid w:val="00BC2A62"/>
    <w:rsid w:val="00BC75E7"/>
    <w:rsid w:val="00BD1C8D"/>
    <w:rsid w:val="00BD5786"/>
    <w:rsid w:val="00BF6BE6"/>
    <w:rsid w:val="00C00443"/>
    <w:rsid w:val="00C00BA7"/>
    <w:rsid w:val="00C17323"/>
    <w:rsid w:val="00C1756F"/>
    <w:rsid w:val="00C26757"/>
    <w:rsid w:val="00C275ED"/>
    <w:rsid w:val="00C32833"/>
    <w:rsid w:val="00C37C63"/>
    <w:rsid w:val="00C57F63"/>
    <w:rsid w:val="00C6443C"/>
    <w:rsid w:val="00C7009D"/>
    <w:rsid w:val="00C720A1"/>
    <w:rsid w:val="00C914FF"/>
    <w:rsid w:val="00C96718"/>
    <w:rsid w:val="00CB60AE"/>
    <w:rsid w:val="00CD4EB5"/>
    <w:rsid w:val="00CE5661"/>
    <w:rsid w:val="00CE64C3"/>
    <w:rsid w:val="00D03331"/>
    <w:rsid w:val="00D057F7"/>
    <w:rsid w:val="00D1742D"/>
    <w:rsid w:val="00D52292"/>
    <w:rsid w:val="00D54775"/>
    <w:rsid w:val="00D7569F"/>
    <w:rsid w:val="00D757FD"/>
    <w:rsid w:val="00DA130B"/>
    <w:rsid w:val="00DA4336"/>
    <w:rsid w:val="00DA4D01"/>
    <w:rsid w:val="00DA63F0"/>
    <w:rsid w:val="00DE18BB"/>
    <w:rsid w:val="00DE1902"/>
    <w:rsid w:val="00DE50D7"/>
    <w:rsid w:val="00E0470A"/>
    <w:rsid w:val="00E26A74"/>
    <w:rsid w:val="00E634A4"/>
    <w:rsid w:val="00E83FC7"/>
    <w:rsid w:val="00E860C1"/>
    <w:rsid w:val="00EB09EB"/>
    <w:rsid w:val="00EC20F6"/>
    <w:rsid w:val="00ED1C02"/>
    <w:rsid w:val="00EE2CAF"/>
    <w:rsid w:val="00EF1FCF"/>
    <w:rsid w:val="00F06B72"/>
    <w:rsid w:val="00F20B3B"/>
    <w:rsid w:val="00F313C0"/>
    <w:rsid w:val="00F3658A"/>
    <w:rsid w:val="00F659C0"/>
    <w:rsid w:val="00F72AC5"/>
    <w:rsid w:val="00F76674"/>
    <w:rsid w:val="00FA151D"/>
    <w:rsid w:val="00FA30C9"/>
    <w:rsid w:val="00FA6A35"/>
    <w:rsid w:val="00FA7338"/>
    <w:rsid w:val="00FB1FD4"/>
    <w:rsid w:val="00FE1778"/>
    <w:rsid w:val="72C922B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172AC1"/>
  <w15:chartTrackingRefBased/>
  <w15:docId w15:val="{4D93F0EF-627A-4F89-9FD3-F630187927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hAnsiTheme="minorHAnsi" w:eastAsia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Standard" w:default="1">
    <w:name w:val="Normal"/>
    <w:qFormat/>
    <w:rsid w:val="00C17323"/>
    <w:pPr>
      <w:spacing w:after="0" w:line="240" w:lineRule="auto"/>
    </w:pPr>
    <w:rPr>
      <w:color w:val="404040" w:themeColor="text1" w:themeTint="BF"/>
      <w:spacing w:val="20"/>
      <w:sz w:val="20"/>
      <w:szCs w:val="20"/>
    </w:rPr>
  </w:style>
  <w:style w:type="paragraph" w:styleId="berschrift1">
    <w:name w:val="heading 1"/>
    <w:basedOn w:val="Standard"/>
    <w:next w:val="Standard"/>
    <w:link w:val="berschrift1Zchn"/>
    <w:uiPriority w:val="9"/>
    <w:qFormat/>
    <w:rsid w:val="00C17323"/>
    <w:pPr>
      <w:keepNext/>
      <w:keepLines/>
      <w:spacing w:before="240"/>
      <w:outlineLvl w:val="0"/>
    </w:pPr>
    <w:rPr>
      <w:rFonts w:asciiTheme="majorHAnsi" w:hAnsiTheme="majorHAnsi" w:eastAsiaTheme="majorEastAsia" w:cstheme="majorBidi"/>
      <w:color w:val="2F5496" w:themeColor="accent1" w:themeShade="BF"/>
      <w:sz w:val="32"/>
      <w:szCs w:val="32"/>
    </w:rPr>
  </w:style>
  <w:style w:type="character" w:styleId="Absatz-Standardschriftart" w:default="1">
    <w:name w:val="Default Paragraph Font"/>
    <w:uiPriority w:val="1"/>
    <w:semiHidden/>
    <w:unhideWhenUsed/>
  </w:style>
  <w:style w:type="table" w:styleId="NormaleTabelle" w:default="1">
    <w:name w:val="Normal Table"/>
    <w:uiPriority w:val="99"/>
    <w:semiHidden/>
    <w:unhideWhenUsed/>
    <w:tblPr>
      <w:tblInd w:w="0" w:type="dxa"/>
      <w:tblCellMar>
        <w:top w:w="0" w:type="dxa"/>
        <w:left w:w="108" w:type="dxa"/>
        <w:bottom w:w="0" w:type="dxa"/>
        <w:right w:w="108" w:type="dxa"/>
      </w:tblCellMar>
    </w:tblPr>
  </w:style>
  <w:style w:type="numbering" w:styleId="KeineListe" w:default="1">
    <w:name w:val="No List"/>
    <w:uiPriority w:val="99"/>
    <w:semiHidden/>
    <w:unhideWhenUsed/>
  </w:style>
  <w:style w:type="paragraph" w:styleId="Titel">
    <w:name w:val="Title"/>
    <w:basedOn w:val="Standard"/>
    <w:next w:val="Standard"/>
    <w:link w:val="TitelZchn"/>
    <w:uiPriority w:val="10"/>
    <w:qFormat/>
    <w:rsid w:val="00C17323"/>
    <w:pPr>
      <w:spacing w:before="2460"/>
      <w:contextualSpacing/>
      <w:jc w:val="center"/>
    </w:pPr>
    <w:rPr>
      <w:rFonts w:asciiTheme="majorHAnsi" w:hAnsiTheme="majorHAnsi" w:eastAsiaTheme="majorEastAsia" w:cstheme="majorBidi"/>
      <w:b/>
      <w:kern w:val="28"/>
      <w:sz w:val="76"/>
      <w:szCs w:val="56"/>
    </w:rPr>
  </w:style>
  <w:style w:type="character" w:styleId="TitelZchn" w:customStyle="1">
    <w:name w:val="Titel Zchn"/>
    <w:basedOn w:val="Absatz-Standardschriftart"/>
    <w:link w:val="Titel"/>
    <w:uiPriority w:val="10"/>
    <w:rsid w:val="00C17323"/>
    <w:rPr>
      <w:rFonts w:asciiTheme="majorHAnsi" w:hAnsiTheme="majorHAnsi" w:eastAsiaTheme="majorEastAsia" w:cstheme="majorBidi"/>
      <w:b/>
      <w:color w:val="404040" w:themeColor="text1" w:themeTint="BF"/>
      <w:spacing w:val="20"/>
      <w:kern w:val="28"/>
      <w:sz w:val="76"/>
      <w:szCs w:val="56"/>
    </w:rPr>
  </w:style>
  <w:style w:type="paragraph" w:styleId="Untertitel">
    <w:name w:val="Subtitle"/>
    <w:basedOn w:val="Standard"/>
    <w:next w:val="Standard"/>
    <w:link w:val="UntertitelZchn"/>
    <w:uiPriority w:val="11"/>
    <w:qFormat/>
    <w:rsid w:val="00C17323"/>
    <w:pPr>
      <w:numPr>
        <w:ilvl w:val="1"/>
      </w:numPr>
      <w:spacing w:after="160"/>
      <w:jc w:val="center"/>
    </w:pPr>
    <w:rPr>
      <w:rFonts w:eastAsiaTheme="minorEastAsia"/>
      <w:spacing w:val="40"/>
      <w:sz w:val="36"/>
      <w:szCs w:val="22"/>
    </w:rPr>
  </w:style>
  <w:style w:type="character" w:styleId="UntertitelZchn" w:customStyle="1">
    <w:name w:val="Untertitel Zchn"/>
    <w:basedOn w:val="Absatz-Standardschriftart"/>
    <w:link w:val="Untertitel"/>
    <w:uiPriority w:val="11"/>
    <w:rsid w:val="00C17323"/>
    <w:rPr>
      <w:rFonts w:eastAsiaTheme="minorEastAsia"/>
      <w:color w:val="404040" w:themeColor="text1" w:themeTint="BF"/>
      <w:spacing w:val="40"/>
      <w:sz w:val="36"/>
    </w:rPr>
  </w:style>
  <w:style w:type="character" w:styleId="berschrift1Zchn" w:customStyle="1">
    <w:name w:val="Überschrift 1 Zchn"/>
    <w:basedOn w:val="Absatz-Standardschriftart"/>
    <w:link w:val="berschrift1"/>
    <w:uiPriority w:val="9"/>
    <w:rsid w:val="00C17323"/>
    <w:rPr>
      <w:rFonts w:asciiTheme="majorHAnsi" w:hAnsiTheme="majorHAnsi" w:eastAsiaTheme="majorEastAsia" w:cstheme="majorBidi"/>
      <w:color w:val="2F5496" w:themeColor="accent1" w:themeShade="BF"/>
      <w:spacing w:val="20"/>
      <w:sz w:val="32"/>
      <w:szCs w:val="32"/>
    </w:rPr>
  </w:style>
  <w:style w:type="paragraph" w:styleId="Kopfzeile">
    <w:name w:val="header"/>
    <w:basedOn w:val="Standard"/>
    <w:link w:val="KopfzeileZchn"/>
    <w:uiPriority w:val="99"/>
    <w:unhideWhenUsed/>
    <w:rsid w:val="00C17323"/>
    <w:pPr>
      <w:tabs>
        <w:tab w:val="center" w:pos="4536"/>
        <w:tab w:val="right" w:pos="9072"/>
      </w:tabs>
    </w:pPr>
  </w:style>
  <w:style w:type="character" w:styleId="KopfzeileZchn" w:customStyle="1">
    <w:name w:val="Kopfzeile Zchn"/>
    <w:basedOn w:val="Absatz-Standardschriftart"/>
    <w:link w:val="Kopfzeile"/>
    <w:uiPriority w:val="99"/>
    <w:rsid w:val="00C17323"/>
    <w:rPr>
      <w:color w:val="404040" w:themeColor="text1" w:themeTint="BF"/>
      <w:spacing w:val="20"/>
      <w:sz w:val="20"/>
      <w:szCs w:val="20"/>
    </w:rPr>
  </w:style>
  <w:style w:type="paragraph" w:styleId="Fuzeile">
    <w:name w:val="footer"/>
    <w:basedOn w:val="Standard"/>
    <w:link w:val="FuzeileZchn"/>
    <w:uiPriority w:val="99"/>
    <w:unhideWhenUsed/>
    <w:rsid w:val="00C17323"/>
    <w:pPr>
      <w:tabs>
        <w:tab w:val="center" w:pos="4536"/>
        <w:tab w:val="right" w:pos="9072"/>
      </w:tabs>
    </w:pPr>
  </w:style>
  <w:style w:type="character" w:styleId="FuzeileZchn" w:customStyle="1">
    <w:name w:val="Fußzeile Zchn"/>
    <w:basedOn w:val="Absatz-Standardschriftart"/>
    <w:link w:val="Fuzeile"/>
    <w:uiPriority w:val="99"/>
    <w:rsid w:val="00C17323"/>
    <w:rPr>
      <w:color w:val="404040" w:themeColor="text1" w:themeTint="BF"/>
      <w:spacing w:val="20"/>
      <w:sz w:val="20"/>
      <w:szCs w:val="20"/>
    </w:rPr>
  </w:style>
  <w:style w:type="paragraph" w:styleId="Inhaltsverzeichnisberschrift">
    <w:name w:val="TOC Heading"/>
    <w:basedOn w:val="berschrift1"/>
    <w:next w:val="Standard"/>
    <w:uiPriority w:val="39"/>
    <w:unhideWhenUsed/>
    <w:qFormat/>
    <w:rsid w:val="00023E13"/>
    <w:pPr>
      <w:spacing w:line="259" w:lineRule="auto"/>
      <w:outlineLvl w:val="9"/>
    </w:pPr>
    <w:rPr>
      <w:spacing w:val="0"/>
      <w:lang w:eastAsia="de-DE"/>
    </w:rPr>
  </w:style>
  <w:style w:type="paragraph" w:styleId="Verzeichnis1">
    <w:name w:val="toc 1"/>
    <w:basedOn w:val="Standard"/>
    <w:next w:val="Standard"/>
    <w:autoRedefine/>
    <w:uiPriority w:val="39"/>
    <w:unhideWhenUsed/>
    <w:rsid w:val="00023E13"/>
    <w:pPr>
      <w:spacing w:after="100"/>
    </w:pPr>
  </w:style>
  <w:style w:type="character" w:styleId="Hyperlink">
    <w:name w:val="Hyperlink"/>
    <w:basedOn w:val="Absatz-Standardschriftart"/>
    <w:uiPriority w:val="99"/>
    <w:unhideWhenUsed/>
    <w:rsid w:val="00023E13"/>
    <w:rPr>
      <w:color w:val="0563C1" w:themeColor="hyperlink"/>
      <w:u w:val="single"/>
    </w:rPr>
  </w:style>
  <w:style w:type="paragraph" w:styleId="StandardWeb">
    <w:name w:val="Normal (Web)"/>
    <w:basedOn w:val="Standard"/>
    <w:uiPriority w:val="99"/>
    <w:semiHidden/>
    <w:unhideWhenUsed/>
    <w:rsid w:val="00E83FC7"/>
    <w:pPr>
      <w:spacing w:before="100" w:beforeAutospacing="1" w:after="100" w:afterAutospacing="1"/>
    </w:pPr>
    <w:rPr>
      <w:rFonts w:ascii="Times New Roman" w:hAnsi="Times New Roman" w:eastAsia="Times New Roman" w:cs="Times New Roman"/>
      <w:color w:val="auto"/>
      <w:spacing w:val="0"/>
      <w:sz w:val="24"/>
      <w:szCs w:val="24"/>
      <w:lang w:eastAsia="de-DE"/>
    </w:rPr>
  </w:style>
  <w:style w:type="character" w:styleId="Kommentarzeichen">
    <w:name w:val="annotation reference"/>
    <w:basedOn w:val="Absatz-Standardschriftart"/>
    <w:uiPriority w:val="99"/>
    <w:semiHidden/>
    <w:unhideWhenUsed/>
    <w:rsid w:val="00F20B3B"/>
    <w:rPr>
      <w:sz w:val="16"/>
      <w:szCs w:val="16"/>
    </w:rPr>
  </w:style>
  <w:style w:type="paragraph" w:styleId="Kommentartext">
    <w:name w:val="annotation text"/>
    <w:basedOn w:val="Standard"/>
    <w:link w:val="KommentartextZchn"/>
    <w:uiPriority w:val="99"/>
    <w:semiHidden/>
    <w:unhideWhenUsed/>
    <w:rsid w:val="00F20B3B"/>
    <w:pPr>
      <w:spacing w:after="160"/>
    </w:pPr>
    <w:rPr>
      <w:color w:val="auto"/>
      <w:spacing w:val="0"/>
    </w:rPr>
  </w:style>
  <w:style w:type="character" w:styleId="KommentartextZchn" w:customStyle="1">
    <w:name w:val="Kommentartext Zchn"/>
    <w:basedOn w:val="Absatz-Standardschriftart"/>
    <w:link w:val="Kommentartext"/>
    <w:uiPriority w:val="99"/>
    <w:semiHidden/>
    <w:rsid w:val="00F20B3B"/>
    <w:rPr>
      <w:sz w:val="20"/>
      <w:szCs w:val="20"/>
    </w:rPr>
  </w:style>
  <w:style w:type="paragraph" w:styleId="Listenabsatz">
    <w:name w:val="List Paragraph"/>
    <w:basedOn w:val="Standard"/>
    <w:uiPriority w:val="34"/>
    <w:qFormat/>
    <w:rsid w:val="00843038"/>
    <w:pPr>
      <w:ind w:left="720"/>
    </w:pPr>
    <w:rPr>
      <w:color w:val="auto"/>
      <w:spacing w:val="0"/>
      <w:sz w:val="22"/>
      <w:szCs w:val="22"/>
    </w:rPr>
  </w:style>
  <w:style w:type="table" w:styleId="Tabellenraster">
    <w:name w:val="Table Grid"/>
    <w:basedOn w:val="NormaleTabelle"/>
    <w:uiPriority w:val="39"/>
    <w:rsid w:val="00843038"/>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NichtaufgelsteErwhnung">
    <w:name w:val="Unresolved Mention"/>
    <w:basedOn w:val="Absatz-Standardschriftart"/>
    <w:uiPriority w:val="99"/>
    <w:semiHidden/>
    <w:unhideWhenUsed/>
    <w:rsid w:val="00335D13"/>
    <w:rPr>
      <w:color w:val="605E5C"/>
      <w:shd w:val="clear" w:color="auto" w:fill="E1DFDD"/>
    </w:rPr>
  </w:style>
  <w:style w:type="character" w:styleId="BesuchterLink">
    <w:name w:val="FollowedHyperlink"/>
    <w:basedOn w:val="Absatz-Standardschriftart"/>
    <w:uiPriority w:val="99"/>
    <w:semiHidden/>
    <w:unhideWhenUsed/>
    <w:rsid w:val="00FE1778"/>
    <w:rPr>
      <w:color w:val="954F72" w:themeColor="followedHyperlink"/>
      <w:u w:val="single"/>
    </w:rPr>
  </w:style>
  <w:style w:type="paragraph" w:styleId="CitaviBibliographyEntry" w:customStyle="1">
    <w:name w:val="Citavi Bibliography Entry"/>
    <w:basedOn w:val="Standard"/>
    <w:link w:val="CitaviBibliographyEntryZchn"/>
    <w:uiPriority w:val="99"/>
    <w:rsid w:val="00AA2110"/>
    <w:pPr>
      <w:spacing w:after="120" w:line="259" w:lineRule="auto"/>
    </w:pPr>
    <w:rPr>
      <w:color w:val="auto"/>
      <w:spacing w:val="0"/>
      <w:sz w:val="22"/>
      <w:szCs w:val="22"/>
    </w:rPr>
  </w:style>
  <w:style w:type="character" w:styleId="CitaviBibliographyEntryZchn" w:customStyle="1">
    <w:name w:val="Citavi Bibliography Entry Zchn"/>
    <w:basedOn w:val="Absatz-Standardschriftart"/>
    <w:link w:val="CitaviBibliographyEntry"/>
    <w:uiPriority w:val="99"/>
    <w:rsid w:val="00AA2110"/>
  </w:style>
  <w:style w:type="paragraph" w:styleId="CitaviBibliographyHeading" w:customStyle="1">
    <w:name w:val="Citavi Bibliography Heading"/>
    <w:basedOn w:val="berschrift1"/>
    <w:link w:val="CitaviBibliographyHeadingZchn"/>
    <w:uiPriority w:val="99"/>
    <w:rsid w:val="00AA2110"/>
    <w:pPr>
      <w:spacing w:line="259" w:lineRule="auto"/>
    </w:pPr>
    <w:rPr>
      <w:spacing w:val="0"/>
    </w:rPr>
  </w:style>
  <w:style w:type="character" w:styleId="CitaviBibliographyHeadingZchn" w:customStyle="1">
    <w:name w:val="Citavi Bibliography Heading Zchn"/>
    <w:basedOn w:val="Absatz-Standardschriftart"/>
    <w:link w:val="CitaviBibliographyHeading"/>
    <w:uiPriority w:val="99"/>
    <w:rsid w:val="00AA2110"/>
    <w:rPr>
      <w:rFonts w:asciiTheme="majorHAnsi" w:hAnsiTheme="majorHAnsi" w:eastAsiaTheme="majorEastAsia"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3298046">
      <w:bodyDiv w:val="1"/>
      <w:marLeft w:val="0"/>
      <w:marRight w:val="0"/>
      <w:marTop w:val="0"/>
      <w:marBottom w:val="0"/>
      <w:divBdr>
        <w:top w:val="none" w:sz="0" w:space="0" w:color="auto"/>
        <w:left w:val="none" w:sz="0" w:space="0" w:color="auto"/>
        <w:bottom w:val="none" w:sz="0" w:space="0" w:color="auto"/>
        <w:right w:val="none" w:sz="0" w:space="0" w:color="auto"/>
      </w:divBdr>
    </w:div>
    <w:div w:id="417749048">
      <w:bodyDiv w:val="1"/>
      <w:marLeft w:val="0"/>
      <w:marRight w:val="0"/>
      <w:marTop w:val="0"/>
      <w:marBottom w:val="0"/>
      <w:divBdr>
        <w:top w:val="none" w:sz="0" w:space="0" w:color="auto"/>
        <w:left w:val="none" w:sz="0" w:space="0" w:color="auto"/>
        <w:bottom w:val="none" w:sz="0" w:space="0" w:color="auto"/>
        <w:right w:val="none" w:sz="0" w:space="0" w:color="auto"/>
      </w:divBdr>
    </w:div>
    <w:div w:id="422460333">
      <w:bodyDiv w:val="1"/>
      <w:marLeft w:val="0"/>
      <w:marRight w:val="0"/>
      <w:marTop w:val="0"/>
      <w:marBottom w:val="0"/>
      <w:divBdr>
        <w:top w:val="none" w:sz="0" w:space="0" w:color="auto"/>
        <w:left w:val="none" w:sz="0" w:space="0" w:color="auto"/>
        <w:bottom w:val="none" w:sz="0" w:space="0" w:color="auto"/>
        <w:right w:val="none" w:sz="0" w:space="0" w:color="auto"/>
      </w:divBdr>
    </w:div>
    <w:div w:id="1194533102">
      <w:bodyDiv w:val="1"/>
      <w:marLeft w:val="0"/>
      <w:marRight w:val="0"/>
      <w:marTop w:val="0"/>
      <w:marBottom w:val="0"/>
      <w:divBdr>
        <w:top w:val="none" w:sz="0" w:space="0" w:color="auto"/>
        <w:left w:val="none" w:sz="0" w:space="0" w:color="auto"/>
        <w:bottom w:val="none" w:sz="0" w:space="0" w:color="auto"/>
        <w:right w:val="none" w:sz="0" w:space="0" w:color="auto"/>
      </w:divBdr>
    </w:div>
    <w:div w:id="1332953159">
      <w:bodyDiv w:val="1"/>
      <w:marLeft w:val="0"/>
      <w:marRight w:val="0"/>
      <w:marTop w:val="0"/>
      <w:marBottom w:val="0"/>
      <w:divBdr>
        <w:top w:val="none" w:sz="0" w:space="0" w:color="auto"/>
        <w:left w:val="none" w:sz="0" w:space="0" w:color="auto"/>
        <w:bottom w:val="none" w:sz="0" w:space="0" w:color="auto"/>
        <w:right w:val="none" w:sz="0" w:space="0" w:color="auto"/>
      </w:divBdr>
    </w:div>
    <w:div w:id="15757785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hyperlink" Target="https://www.einfachgutelehre.uni-kiel.de/allgemein/7-schritte-bne/" TargetMode="External" Id="rId13" /><Relationship Type="http://schemas.openxmlformats.org/officeDocument/2006/relationships/footer" Target="footer2.xml" Id="rId18" /><Relationship Type="http://schemas.openxmlformats.org/officeDocument/2006/relationships/customXml" Target="../customXml/item3.xml" Id="rId3" /><Relationship Type="http://schemas.openxmlformats.org/officeDocument/2006/relationships/fontTable" Target="fontTable.xml" Id="rId21" /><Relationship Type="http://schemas.openxmlformats.org/officeDocument/2006/relationships/settings" Target="settings.xml" Id="rId7" /><Relationship Type="http://schemas.openxmlformats.org/officeDocument/2006/relationships/hyperlink" Target="http://www.nektarinanonprofit.com/2011/11/education-for-sustainability.html" TargetMode="External" Id="rId12" /><Relationship Type="http://schemas.openxmlformats.org/officeDocument/2006/relationships/footer" Target="footer1.xml" Id="rId17" /><Relationship Type="http://schemas.openxmlformats.org/officeDocument/2006/relationships/customXml" Target="../customXml/item2.xml" Id="rId2" /><Relationship Type="http://schemas.openxmlformats.org/officeDocument/2006/relationships/header" Target="header2.xml" Id="rId16" /><Relationship Type="http://schemas.openxmlformats.org/officeDocument/2006/relationships/footer" Target="footer3.xml" Id="rId20"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image" Target="media/image1.jpeg" Id="rId11" /><Relationship Type="http://schemas.openxmlformats.org/officeDocument/2006/relationships/numbering" Target="numbering.xml" Id="rId5" /><Relationship Type="http://schemas.openxmlformats.org/officeDocument/2006/relationships/header" Target="header1.xml" Id="rId15" /><Relationship Type="http://schemas.openxmlformats.org/officeDocument/2006/relationships/endnotes" Target="endnotes.xml" Id="rId10" /><Relationship Type="http://schemas.openxmlformats.org/officeDocument/2006/relationships/header" Target="header3.xml" Id="rId19"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hyperlink" Target="https://aroundersenseofpurpose.eu/" TargetMode="External" Id="rId14" /><Relationship Type="http://schemas.openxmlformats.org/officeDocument/2006/relationships/theme" Target="theme/theme1.xml" Id="rId22" /><Relationship Type="http://schemas.openxmlformats.org/officeDocument/2006/relationships/glossaryDocument" Target="glossary/document.xml" Id="R411d408f834b4cd6"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f709179d-3831-466b-b15f-b9b43426f95c}"/>
      </w:docPartPr>
      <w:docPartBody>
        <w:p w14:paraId="44DBD006">
          <w:r>
            <w:rPr>
              <w:rStyle w:val="PlaceholderText"/>
            </w:rPr>
            <w:t/>
          </w:r>
        </w:p>
      </w:docPartBody>
    </w:docPart>
  </w:docParts>
</w:glossaryDocument>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3E4A6DAA1F76FF4392D2BD350CC74553" ma:contentTypeVersion="8" ma:contentTypeDescription="Ein neues Dokument erstellen." ma:contentTypeScope="" ma:versionID="dbe42b7f2f4b82cd1a522506a7fcae91">
  <xsd:schema xmlns:xsd="http://www.w3.org/2001/XMLSchema" xmlns:xs="http://www.w3.org/2001/XMLSchema" xmlns:p="http://schemas.microsoft.com/office/2006/metadata/properties" xmlns:ns2="7813bac4-72fa-43aa-a290-9663294a876e" targetNamespace="http://schemas.microsoft.com/office/2006/metadata/properties" ma:root="true" ma:fieldsID="28585f4b89a752175cef743a123ea776" ns2:_="">
    <xsd:import namespace="7813bac4-72fa-43aa-a290-9663294a876e"/>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Location" minOccurs="0"/>
                <xsd:element ref="ns2:MediaServiceGenerationTime" minOccurs="0"/>
                <xsd:element ref="ns2:MediaServiceEventHashCode" minOccurs="0"/>
                <xsd:element ref="ns2:MediaServiceAutoTags"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13bac4-72fa-43aa-a290-9663294a876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Location" ma:index="11" nillable="true" ma:displayName="Location" ma:internalName="MediaServiceLocation"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531F6B6-89A5-468E-AFFE-B0AD408696EC}">
  <ds:schemaRefs>
    <ds:schemaRef ds:uri="http://schemas.microsoft.com/sharepoint/v3/contenttype/forms"/>
  </ds:schemaRefs>
</ds:datastoreItem>
</file>

<file path=customXml/itemProps2.xml><?xml version="1.0" encoding="utf-8"?>
<ds:datastoreItem xmlns:ds="http://schemas.openxmlformats.org/officeDocument/2006/customXml" ds:itemID="{3E5BADDF-AC1D-4C75-B76D-1882A63EDB40}"/>
</file>

<file path=customXml/itemProps3.xml><?xml version="1.0" encoding="utf-8"?>
<ds:datastoreItem xmlns:ds="http://schemas.openxmlformats.org/officeDocument/2006/customXml" ds:itemID="{203F8FA1-5F49-4F4C-ACC5-1FE5385E48A6}">
  <ds:schemaRefs>
    <ds:schemaRef ds:uri="http://schemas.openxmlformats.org/officeDocument/2006/bibliography"/>
  </ds:schemaRefs>
</ds:datastoreItem>
</file>

<file path=customXml/itemProps4.xml><?xml version="1.0" encoding="utf-8"?>
<ds:datastoreItem xmlns:ds="http://schemas.openxmlformats.org/officeDocument/2006/customXml" ds:itemID="{3DA97D02-CFEA-4CEE-865D-ADE046222C60}">
  <ds:schemaRefs>
    <ds:schemaRef ds:uri="http://schemas.microsoft.com/office/2006/metadata/properties"/>
    <ds:schemaRef ds:uri="http://schemas.microsoft.com/office/infopath/2007/PartnerControls"/>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ina Marie Renée Hielscher</dc:creator>
  <cp:keywords/>
  <dc:description/>
  <cp:lastModifiedBy>Ina Benzenberg</cp:lastModifiedBy>
  <cp:revision>50</cp:revision>
  <cp:lastPrinted>2022-02-22T14:04:00Z</cp:lastPrinted>
  <dcterms:created xsi:type="dcterms:W3CDTF">2022-05-05T21:09:00Z</dcterms:created>
  <dcterms:modified xsi:type="dcterms:W3CDTF">2022-05-31T20:06:4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4A6DAA1F76FF4392D2BD350CC74553</vt:lpwstr>
  </property>
</Properties>
</file>